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1F0F46" w14:textId="77777777" w:rsidR="00373567" w:rsidRPr="00383BEE" w:rsidRDefault="00373567" w:rsidP="00373567">
      <w:pPr>
        <w:pStyle w:val="Default"/>
        <w:jc w:val="center"/>
        <w:rPr>
          <w:rFonts w:asciiTheme="minorHAnsi" w:hAnsiTheme="minorHAnsi" w:cstheme="minorHAnsi"/>
        </w:rPr>
      </w:pPr>
    </w:p>
    <w:p w14:paraId="6899DE1F" w14:textId="77777777" w:rsidR="00373567" w:rsidRPr="00383BEE" w:rsidRDefault="00373567" w:rsidP="00373567">
      <w:pPr>
        <w:pStyle w:val="Default"/>
        <w:jc w:val="center"/>
        <w:rPr>
          <w:rFonts w:asciiTheme="minorHAnsi" w:hAnsiTheme="minorHAnsi" w:cstheme="minorHAnsi"/>
        </w:rPr>
      </w:pPr>
    </w:p>
    <w:p w14:paraId="71EB4877" w14:textId="77777777" w:rsidR="00373567" w:rsidRPr="00383BEE" w:rsidRDefault="00373567" w:rsidP="00373567">
      <w:pPr>
        <w:pStyle w:val="Default"/>
        <w:jc w:val="center"/>
        <w:rPr>
          <w:rFonts w:asciiTheme="minorHAnsi" w:hAnsiTheme="minorHAnsi" w:cstheme="minorHAnsi"/>
        </w:rPr>
      </w:pPr>
    </w:p>
    <w:p w14:paraId="6A47EB13" w14:textId="77777777" w:rsidR="00373567" w:rsidRPr="00383BEE" w:rsidRDefault="00373567" w:rsidP="00373567">
      <w:pPr>
        <w:pStyle w:val="Default"/>
        <w:jc w:val="center"/>
        <w:rPr>
          <w:rFonts w:asciiTheme="minorHAnsi" w:hAnsiTheme="minorHAnsi" w:cstheme="minorHAnsi"/>
        </w:rPr>
      </w:pPr>
    </w:p>
    <w:p w14:paraId="64121CD4" w14:textId="77777777" w:rsidR="00373567" w:rsidRPr="00383BEE" w:rsidRDefault="00373567" w:rsidP="00373567">
      <w:pPr>
        <w:pStyle w:val="Default"/>
        <w:jc w:val="center"/>
        <w:rPr>
          <w:rFonts w:asciiTheme="minorHAnsi" w:hAnsiTheme="minorHAnsi" w:cstheme="minorHAnsi"/>
        </w:rPr>
      </w:pPr>
    </w:p>
    <w:p w14:paraId="25E8E48F" w14:textId="77777777" w:rsidR="00373567" w:rsidRPr="00383BEE" w:rsidRDefault="00373567" w:rsidP="00373567">
      <w:pPr>
        <w:pStyle w:val="Default"/>
        <w:jc w:val="center"/>
        <w:rPr>
          <w:rFonts w:asciiTheme="minorHAnsi" w:hAnsiTheme="minorHAnsi" w:cstheme="minorHAnsi"/>
        </w:rPr>
      </w:pPr>
    </w:p>
    <w:p w14:paraId="7294F8DE" w14:textId="77777777" w:rsidR="00373567" w:rsidRPr="00383BEE" w:rsidRDefault="00373567" w:rsidP="00373567">
      <w:pPr>
        <w:pStyle w:val="Default"/>
        <w:jc w:val="center"/>
        <w:rPr>
          <w:rFonts w:asciiTheme="minorHAnsi" w:hAnsiTheme="minorHAnsi" w:cstheme="minorHAnsi"/>
        </w:rPr>
      </w:pPr>
    </w:p>
    <w:p w14:paraId="581C6252" w14:textId="77777777" w:rsidR="00373567" w:rsidRPr="00383BEE" w:rsidRDefault="00373567" w:rsidP="00373567">
      <w:pPr>
        <w:pStyle w:val="Default"/>
        <w:jc w:val="center"/>
        <w:rPr>
          <w:rFonts w:asciiTheme="minorHAnsi" w:hAnsiTheme="minorHAnsi" w:cstheme="minorHAnsi"/>
        </w:rPr>
      </w:pPr>
      <w:r w:rsidRPr="00383BEE">
        <w:rPr>
          <w:rFonts w:asciiTheme="minorHAnsi" w:hAnsiTheme="minorHAnsi" w:cstheme="minorHAnsi"/>
        </w:rPr>
        <w:t>Volumetric Fog</w:t>
      </w:r>
    </w:p>
    <w:p w14:paraId="53F4BF6D" w14:textId="77777777" w:rsidR="00373567" w:rsidRPr="00383BEE" w:rsidRDefault="00373567" w:rsidP="00373567">
      <w:pPr>
        <w:pStyle w:val="Default"/>
        <w:jc w:val="center"/>
        <w:rPr>
          <w:rFonts w:asciiTheme="minorHAnsi" w:hAnsiTheme="minorHAnsi" w:cstheme="minorHAnsi"/>
        </w:rPr>
      </w:pPr>
    </w:p>
    <w:p w14:paraId="6F60980E" w14:textId="77777777" w:rsidR="00373567" w:rsidRPr="00383BEE" w:rsidRDefault="00373567" w:rsidP="00373567">
      <w:pPr>
        <w:pStyle w:val="Default"/>
        <w:jc w:val="center"/>
        <w:rPr>
          <w:rFonts w:asciiTheme="minorHAnsi" w:hAnsiTheme="minorHAnsi" w:cstheme="minorHAnsi"/>
        </w:rPr>
      </w:pPr>
    </w:p>
    <w:p w14:paraId="67B63AA8" w14:textId="77777777" w:rsidR="00373567" w:rsidRPr="00383BEE" w:rsidRDefault="00373567" w:rsidP="00373567">
      <w:pPr>
        <w:pStyle w:val="Default"/>
        <w:jc w:val="center"/>
        <w:rPr>
          <w:rFonts w:asciiTheme="minorHAnsi" w:hAnsiTheme="minorHAnsi" w:cstheme="minorHAnsi"/>
        </w:rPr>
      </w:pPr>
      <w:r w:rsidRPr="00383BEE">
        <w:rPr>
          <w:rFonts w:asciiTheme="minorHAnsi" w:hAnsiTheme="minorHAnsi" w:cstheme="minorHAnsi"/>
        </w:rPr>
        <w:t>Joshua Lanman</w:t>
      </w:r>
    </w:p>
    <w:p w14:paraId="54F53CAF" w14:textId="77777777" w:rsidR="00373567" w:rsidRPr="00383BEE" w:rsidRDefault="00373567" w:rsidP="00373567">
      <w:pPr>
        <w:pStyle w:val="Default"/>
        <w:jc w:val="center"/>
        <w:rPr>
          <w:rFonts w:asciiTheme="minorHAnsi" w:hAnsiTheme="minorHAnsi" w:cstheme="minorHAnsi"/>
        </w:rPr>
      </w:pPr>
    </w:p>
    <w:p w14:paraId="5F25F6DD" w14:textId="77777777" w:rsidR="00373567" w:rsidRPr="00383BEE" w:rsidRDefault="00373567" w:rsidP="00373567">
      <w:pPr>
        <w:pStyle w:val="Default"/>
        <w:jc w:val="center"/>
        <w:rPr>
          <w:rFonts w:asciiTheme="minorHAnsi" w:hAnsiTheme="minorHAnsi" w:cstheme="minorHAnsi"/>
        </w:rPr>
      </w:pPr>
    </w:p>
    <w:p w14:paraId="4E7C6EB3" w14:textId="77777777" w:rsidR="00373567" w:rsidRPr="00383BEE" w:rsidRDefault="00373567" w:rsidP="00373567">
      <w:pPr>
        <w:pStyle w:val="Default"/>
        <w:jc w:val="center"/>
        <w:rPr>
          <w:rFonts w:asciiTheme="minorHAnsi" w:hAnsiTheme="minorHAnsi" w:cstheme="minorHAnsi"/>
        </w:rPr>
      </w:pPr>
    </w:p>
    <w:p w14:paraId="16AFB0E1" w14:textId="77777777" w:rsidR="00373567" w:rsidRPr="00383BEE" w:rsidRDefault="00373567" w:rsidP="00373567">
      <w:pPr>
        <w:pStyle w:val="Default"/>
        <w:jc w:val="center"/>
        <w:rPr>
          <w:rFonts w:asciiTheme="minorHAnsi" w:hAnsiTheme="minorHAnsi" w:cstheme="minorHAnsi"/>
        </w:rPr>
      </w:pPr>
    </w:p>
    <w:p w14:paraId="6D217822" w14:textId="77777777" w:rsidR="00373567" w:rsidRPr="00383BEE" w:rsidRDefault="00373567" w:rsidP="00373567">
      <w:pPr>
        <w:pStyle w:val="Default"/>
        <w:jc w:val="center"/>
        <w:rPr>
          <w:rFonts w:asciiTheme="minorHAnsi" w:hAnsiTheme="minorHAnsi" w:cstheme="minorHAnsi"/>
        </w:rPr>
      </w:pPr>
      <w:r w:rsidRPr="00383BEE">
        <w:rPr>
          <w:rFonts w:asciiTheme="minorHAnsi" w:hAnsiTheme="minorHAnsi" w:cstheme="minorHAnsi"/>
        </w:rPr>
        <w:t>A report</w:t>
      </w:r>
    </w:p>
    <w:p w14:paraId="380AACBC" w14:textId="77777777" w:rsidR="00373567" w:rsidRPr="00383BEE" w:rsidRDefault="00373567" w:rsidP="00373567">
      <w:pPr>
        <w:pStyle w:val="Default"/>
        <w:jc w:val="center"/>
        <w:rPr>
          <w:rFonts w:asciiTheme="minorHAnsi" w:hAnsiTheme="minorHAnsi" w:cstheme="minorHAnsi"/>
        </w:rPr>
      </w:pPr>
    </w:p>
    <w:p w14:paraId="0C916FDB" w14:textId="77777777" w:rsidR="00373567" w:rsidRPr="00383BEE" w:rsidRDefault="00373567" w:rsidP="00373567">
      <w:pPr>
        <w:pStyle w:val="Default"/>
        <w:jc w:val="center"/>
        <w:rPr>
          <w:rFonts w:asciiTheme="minorHAnsi" w:hAnsiTheme="minorHAnsi" w:cstheme="minorHAnsi"/>
        </w:rPr>
      </w:pPr>
      <w:r w:rsidRPr="00383BEE">
        <w:rPr>
          <w:rFonts w:asciiTheme="minorHAnsi" w:hAnsiTheme="minorHAnsi" w:cstheme="minorHAnsi"/>
        </w:rPr>
        <w:t>submitted in partial fulfillment of the</w:t>
      </w:r>
    </w:p>
    <w:p w14:paraId="427CE9F1" w14:textId="77777777" w:rsidR="00373567" w:rsidRPr="00383BEE" w:rsidRDefault="00373567" w:rsidP="00373567">
      <w:pPr>
        <w:pStyle w:val="Default"/>
        <w:jc w:val="center"/>
        <w:rPr>
          <w:rFonts w:asciiTheme="minorHAnsi" w:hAnsiTheme="minorHAnsi" w:cstheme="minorHAnsi"/>
        </w:rPr>
      </w:pPr>
    </w:p>
    <w:p w14:paraId="4D27A408" w14:textId="77777777" w:rsidR="00373567" w:rsidRPr="00383BEE" w:rsidRDefault="00373567" w:rsidP="00373567">
      <w:pPr>
        <w:pStyle w:val="Default"/>
        <w:jc w:val="center"/>
        <w:rPr>
          <w:rFonts w:asciiTheme="minorHAnsi" w:hAnsiTheme="minorHAnsi" w:cstheme="minorHAnsi"/>
        </w:rPr>
      </w:pPr>
      <w:r w:rsidRPr="00383BEE">
        <w:rPr>
          <w:rFonts w:asciiTheme="minorHAnsi" w:hAnsiTheme="minorHAnsi" w:cstheme="minorHAnsi"/>
        </w:rPr>
        <w:t>requirements of the degree of</w:t>
      </w:r>
    </w:p>
    <w:p w14:paraId="04CCACD0" w14:textId="77777777" w:rsidR="00373567" w:rsidRPr="00383BEE" w:rsidRDefault="00373567" w:rsidP="00373567">
      <w:pPr>
        <w:pStyle w:val="Default"/>
        <w:jc w:val="center"/>
        <w:rPr>
          <w:rFonts w:asciiTheme="minorHAnsi" w:hAnsiTheme="minorHAnsi" w:cstheme="minorHAnsi"/>
        </w:rPr>
      </w:pPr>
    </w:p>
    <w:p w14:paraId="3B0E5C3D" w14:textId="77777777" w:rsidR="00373567" w:rsidRPr="00383BEE" w:rsidRDefault="00373567" w:rsidP="00373567">
      <w:pPr>
        <w:pStyle w:val="Default"/>
        <w:jc w:val="center"/>
        <w:rPr>
          <w:rFonts w:asciiTheme="minorHAnsi" w:hAnsiTheme="minorHAnsi" w:cstheme="minorHAnsi"/>
        </w:rPr>
      </w:pPr>
    </w:p>
    <w:p w14:paraId="30F55E3D" w14:textId="77777777" w:rsidR="00373567" w:rsidRPr="00383BEE" w:rsidRDefault="00373567" w:rsidP="00373567">
      <w:pPr>
        <w:jc w:val="center"/>
        <w:rPr>
          <w:rFonts w:cstheme="minorHAnsi"/>
          <w:sz w:val="24"/>
          <w:szCs w:val="24"/>
        </w:rPr>
      </w:pPr>
      <w:r w:rsidRPr="00383BEE">
        <w:rPr>
          <w:rFonts w:cstheme="minorHAnsi"/>
          <w:sz w:val="24"/>
          <w:szCs w:val="24"/>
        </w:rPr>
        <w:t>Master of Science in Computer Science &amp; Software Engineering</w:t>
      </w:r>
    </w:p>
    <w:p w14:paraId="502D07FA" w14:textId="77777777" w:rsidR="00373567" w:rsidRPr="00383BEE" w:rsidRDefault="00373567" w:rsidP="00373567">
      <w:pPr>
        <w:jc w:val="center"/>
        <w:rPr>
          <w:rFonts w:cstheme="minorHAnsi"/>
          <w:sz w:val="24"/>
          <w:szCs w:val="24"/>
        </w:rPr>
      </w:pPr>
    </w:p>
    <w:p w14:paraId="6A97D60A" w14:textId="77777777" w:rsidR="00373567" w:rsidRPr="00383BEE" w:rsidRDefault="00373567" w:rsidP="00373567">
      <w:pPr>
        <w:jc w:val="center"/>
        <w:rPr>
          <w:rFonts w:cstheme="minorHAnsi"/>
          <w:sz w:val="24"/>
          <w:szCs w:val="24"/>
        </w:rPr>
      </w:pPr>
      <w:r w:rsidRPr="00383BEE">
        <w:rPr>
          <w:rFonts w:cstheme="minorHAnsi"/>
          <w:sz w:val="24"/>
          <w:szCs w:val="24"/>
        </w:rPr>
        <w:t>University of Washington</w:t>
      </w:r>
    </w:p>
    <w:p w14:paraId="5DFB1DC4" w14:textId="77777777" w:rsidR="00373567" w:rsidRPr="00383BEE" w:rsidRDefault="00373567" w:rsidP="00373567">
      <w:pPr>
        <w:jc w:val="center"/>
        <w:rPr>
          <w:rFonts w:cstheme="minorHAnsi"/>
          <w:sz w:val="24"/>
          <w:szCs w:val="24"/>
        </w:rPr>
      </w:pPr>
    </w:p>
    <w:p w14:paraId="05B1C3C5" w14:textId="77777777" w:rsidR="00373567" w:rsidRPr="00383BEE" w:rsidRDefault="00373567" w:rsidP="00373567">
      <w:pPr>
        <w:jc w:val="center"/>
        <w:rPr>
          <w:rFonts w:cstheme="minorHAnsi"/>
          <w:sz w:val="24"/>
          <w:szCs w:val="24"/>
        </w:rPr>
      </w:pPr>
      <w:r w:rsidRPr="00383BEE">
        <w:rPr>
          <w:rFonts w:cstheme="minorHAnsi"/>
          <w:sz w:val="24"/>
          <w:szCs w:val="24"/>
        </w:rPr>
        <w:t>2018</w:t>
      </w:r>
    </w:p>
    <w:p w14:paraId="0FB00EB2" w14:textId="77777777" w:rsidR="00373567" w:rsidRPr="00383BEE" w:rsidRDefault="00373567" w:rsidP="00373567">
      <w:pPr>
        <w:jc w:val="center"/>
        <w:rPr>
          <w:rFonts w:cstheme="minorHAnsi"/>
          <w:sz w:val="24"/>
          <w:szCs w:val="24"/>
        </w:rPr>
      </w:pPr>
    </w:p>
    <w:p w14:paraId="703089FE" w14:textId="77777777" w:rsidR="00373567" w:rsidRPr="00383BEE" w:rsidRDefault="00373567" w:rsidP="00373567">
      <w:pPr>
        <w:jc w:val="center"/>
        <w:rPr>
          <w:rFonts w:cstheme="minorHAnsi"/>
          <w:sz w:val="24"/>
          <w:szCs w:val="24"/>
        </w:rPr>
      </w:pPr>
      <w:r w:rsidRPr="00383BEE">
        <w:rPr>
          <w:rFonts w:cstheme="minorHAnsi"/>
          <w:sz w:val="24"/>
          <w:szCs w:val="24"/>
        </w:rPr>
        <w:t>Project Committee:</w:t>
      </w:r>
    </w:p>
    <w:p w14:paraId="112AD27B" w14:textId="77777777" w:rsidR="00373567" w:rsidRPr="00383BEE" w:rsidRDefault="00373567" w:rsidP="00373567">
      <w:pPr>
        <w:pStyle w:val="Default"/>
        <w:jc w:val="center"/>
        <w:rPr>
          <w:rFonts w:asciiTheme="minorHAnsi" w:hAnsiTheme="minorHAnsi" w:cstheme="minorHAnsi"/>
        </w:rPr>
      </w:pPr>
      <w:r w:rsidRPr="00383BEE">
        <w:rPr>
          <w:rFonts w:asciiTheme="minorHAnsi" w:hAnsiTheme="minorHAnsi" w:cstheme="minorHAnsi"/>
        </w:rPr>
        <w:t>Kelvin Sung, Chair</w:t>
      </w:r>
    </w:p>
    <w:p w14:paraId="32D9803E" w14:textId="77777777" w:rsidR="00373567" w:rsidRPr="00383BEE" w:rsidRDefault="00373567" w:rsidP="00373567">
      <w:pPr>
        <w:pStyle w:val="Default"/>
        <w:jc w:val="center"/>
        <w:rPr>
          <w:rFonts w:asciiTheme="minorHAnsi" w:hAnsiTheme="minorHAnsi" w:cstheme="minorHAnsi"/>
        </w:rPr>
      </w:pPr>
      <w:r w:rsidRPr="00383BEE">
        <w:rPr>
          <w:rFonts w:asciiTheme="minorHAnsi" w:hAnsiTheme="minorHAnsi" w:cstheme="minorHAnsi"/>
        </w:rPr>
        <w:t>Jason Pace</w:t>
      </w:r>
    </w:p>
    <w:p w14:paraId="5D198FE8" w14:textId="77777777" w:rsidR="00373567" w:rsidRPr="00383BEE" w:rsidRDefault="00373567" w:rsidP="00373567">
      <w:pPr>
        <w:jc w:val="center"/>
        <w:rPr>
          <w:rFonts w:cstheme="minorHAnsi"/>
          <w:sz w:val="24"/>
          <w:szCs w:val="24"/>
        </w:rPr>
      </w:pPr>
      <w:r w:rsidRPr="00383BEE">
        <w:rPr>
          <w:rFonts w:cstheme="minorHAnsi"/>
          <w:sz w:val="24"/>
          <w:szCs w:val="24"/>
        </w:rPr>
        <w:t>Yusuf Pisan</w:t>
      </w:r>
    </w:p>
    <w:p w14:paraId="38B298C4" w14:textId="77777777" w:rsidR="00373567" w:rsidRPr="00383BEE" w:rsidRDefault="00373567" w:rsidP="00373567">
      <w:pPr>
        <w:rPr>
          <w:sz w:val="24"/>
          <w:szCs w:val="24"/>
        </w:rPr>
      </w:pPr>
      <w:r w:rsidRPr="00383BEE">
        <w:rPr>
          <w:sz w:val="24"/>
          <w:szCs w:val="24"/>
        </w:rPr>
        <w:br w:type="page"/>
      </w:r>
    </w:p>
    <w:sdt>
      <w:sdtPr>
        <w:rPr>
          <w:rFonts w:asciiTheme="minorHAnsi" w:eastAsiaTheme="minorHAnsi" w:hAnsiTheme="minorHAnsi" w:cstheme="minorBidi"/>
          <w:color w:val="auto"/>
          <w:sz w:val="24"/>
          <w:szCs w:val="24"/>
        </w:rPr>
        <w:id w:val="267974422"/>
        <w:docPartObj>
          <w:docPartGallery w:val="Table of Contents"/>
          <w:docPartUnique/>
        </w:docPartObj>
      </w:sdtPr>
      <w:sdtEndPr>
        <w:rPr>
          <w:b/>
          <w:bCs/>
          <w:noProof/>
        </w:rPr>
      </w:sdtEndPr>
      <w:sdtContent>
        <w:p w14:paraId="369B56BE" w14:textId="77777777" w:rsidR="00373567" w:rsidRPr="0031525C" w:rsidRDefault="00373567" w:rsidP="00373567">
          <w:pPr>
            <w:pStyle w:val="TOCHeading"/>
            <w:rPr>
              <w:szCs w:val="24"/>
            </w:rPr>
          </w:pPr>
          <w:r w:rsidRPr="0031525C">
            <w:rPr>
              <w:szCs w:val="24"/>
            </w:rPr>
            <w:t>Contents</w:t>
          </w:r>
        </w:p>
        <w:p w14:paraId="74891926" w14:textId="231CD4E2" w:rsidR="0086360A" w:rsidRDefault="00373567">
          <w:pPr>
            <w:pStyle w:val="TOC1"/>
            <w:tabs>
              <w:tab w:val="right" w:leader="dot" w:pos="9350"/>
            </w:tabs>
            <w:rPr>
              <w:rFonts w:eastAsiaTheme="minorEastAsia"/>
              <w:noProof/>
            </w:rPr>
          </w:pPr>
          <w:r w:rsidRPr="00383BEE">
            <w:rPr>
              <w:b/>
              <w:bCs/>
              <w:noProof/>
              <w:sz w:val="24"/>
              <w:szCs w:val="24"/>
            </w:rPr>
            <w:fldChar w:fldCharType="begin"/>
          </w:r>
          <w:r w:rsidRPr="00383BEE">
            <w:rPr>
              <w:b/>
              <w:bCs/>
              <w:noProof/>
              <w:sz w:val="24"/>
              <w:szCs w:val="24"/>
            </w:rPr>
            <w:instrText xml:space="preserve"> TOC \o "1-3" \h \z \u </w:instrText>
          </w:r>
          <w:r w:rsidRPr="00383BEE">
            <w:rPr>
              <w:b/>
              <w:bCs/>
              <w:noProof/>
              <w:sz w:val="24"/>
              <w:szCs w:val="24"/>
            </w:rPr>
            <w:fldChar w:fldCharType="separate"/>
          </w:r>
          <w:hyperlink w:anchor="_Toc531452853" w:history="1">
            <w:r w:rsidR="0086360A" w:rsidRPr="00B24C2E">
              <w:rPr>
                <w:rStyle w:val="Hyperlink"/>
                <w:noProof/>
              </w:rPr>
              <w:t>Table of Figures</w:t>
            </w:r>
            <w:r w:rsidR="0086360A">
              <w:rPr>
                <w:noProof/>
                <w:webHidden/>
              </w:rPr>
              <w:tab/>
            </w:r>
            <w:r w:rsidR="0086360A">
              <w:rPr>
                <w:noProof/>
                <w:webHidden/>
              </w:rPr>
              <w:fldChar w:fldCharType="begin"/>
            </w:r>
            <w:r w:rsidR="0086360A">
              <w:rPr>
                <w:noProof/>
                <w:webHidden/>
              </w:rPr>
              <w:instrText xml:space="preserve"> PAGEREF _Toc531452853 \h </w:instrText>
            </w:r>
            <w:r w:rsidR="0086360A">
              <w:rPr>
                <w:noProof/>
                <w:webHidden/>
              </w:rPr>
            </w:r>
            <w:r w:rsidR="0086360A">
              <w:rPr>
                <w:noProof/>
                <w:webHidden/>
              </w:rPr>
              <w:fldChar w:fldCharType="separate"/>
            </w:r>
            <w:r w:rsidR="00436480">
              <w:rPr>
                <w:noProof/>
                <w:webHidden/>
              </w:rPr>
              <w:t>5</w:t>
            </w:r>
            <w:r w:rsidR="0086360A">
              <w:rPr>
                <w:noProof/>
                <w:webHidden/>
              </w:rPr>
              <w:fldChar w:fldCharType="end"/>
            </w:r>
          </w:hyperlink>
        </w:p>
        <w:p w14:paraId="4A96BD91" w14:textId="4454DF4A" w:rsidR="0086360A" w:rsidRDefault="00FF2C43">
          <w:pPr>
            <w:pStyle w:val="TOC1"/>
            <w:tabs>
              <w:tab w:val="right" w:leader="dot" w:pos="9350"/>
            </w:tabs>
            <w:rPr>
              <w:rFonts w:eastAsiaTheme="minorEastAsia"/>
              <w:noProof/>
            </w:rPr>
          </w:pPr>
          <w:hyperlink w:anchor="_Toc531452854" w:history="1">
            <w:r w:rsidR="0086360A" w:rsidRPr="00B24C2E">
              <w:rPr>
                <w:rStyle w:val="Hyperlink"/>
                <w:noProof/>
              </w:rPr>
              <w:t>1 Introduction</w:t>
            </w:r>
            <w:r w:rsidR="0086360A">
              <w:rPr>
                <w:noProof/>
                <w:webHidden/>
              </w:rPr>
              <w:tab/>
            </w:r>
            <w:r w:rsidR="0086360A">
              <w:rPr>
                <w:noProof/>
                <w:webHidden/>
              </w:rPr>
              <w:fldChar w:fldCharType="begin"/>
            </w:r>
            <w:r w:rsidR="0086360A">
              <w:rPr>
                <w:noProof/>
                <w:webHidden/>
              </w:rPr>
              <w:instrText xml:space="preserve"> PAGEREF _Toc531452854 \h </w:instrText>
            </w:r>
            <w:r w:rsidR="0086360A">
              <w:rPr>
                <w:noProof/>
                <w:webHidden/>
              </w:rPr>
            </w:r>
            <w:r w:rsidR="0086360A">
              <w:rPr>
                <w:noProof/>
                <w:webHidden/>
              </w:rPr>
              <w:fldChar w:fldCharType="separate"/>
            </w:r>
            <w:r w:rsidR="00436480">
              <w:rPr>
                <w:noProof/>
                <w:webHidden/>
              </w:rPr>
              <w:t>1</w:t>
            </w:r>
            <w:r w:rsidR="0086360A">
              <w:rPr>
                <w:noProof/>
                <w:webHidden/>
              </w:rPr>
              <w:fldChar w:fldCharType="end"/>
            </w:r>
          </w:hyperlink>
        </w:p>
        <w:p w14:paraId="13F339C5" w14:textId="2F0625CC" w:rsidR="0086360A" w:rsidRDefault="00FF2C43">
          <w:pPr>
            <w:pStyle w:val="TOC2"/>
            <w:tabs>
              <w:tab w:val="right" w:leader="dot" w:pos="9350"/>
            </w:tabs>
            <w:rPr>
              <w:rFonts w:eastAsiaTheme="minorEastAsia"/>
              <w:noProof/>
            </w:rPr>
          </w:pPr>
          <w:hyperlink w:anchor="_Toc531452855" w:history="1">
            <w:r w:rsidR="0086360A" w:rsidRPr="00B24C2E">
              <w:rPr>
                <w:rStyle w:val="Hyperlink"/>
                <w:noProof/>
              </w:rPr>
              <w:t>1.1 Project Focus and Motivations</w:t>
            </w:r>
            <w:r w:rsidR="0086360A">
              <w:rPr>
                <w:noProof/>
                <w:webHidden/>
              </w:rPr>
              <w:tab/>
            </w:r>
            <w:r w:rsidR="0086360A">
              <w:rPr>
                <w:noProof/>
                <w:webHidden/>
              </w:rPr>
              <w:fldChar w:fldCharType="begin"/>
            </w:r>
            <w:r w:rsidR="0086360A">
              <w:rPr>
                <w:noProof/>
                <w:webHidden/>
              </w:rPr>
              <w:instrText xml:space="preserve"> PAGEREF _Toc531452855 \h </w:instrText>
            </w:r>
            <w:r w:rsidR="0086360A">
              <w:rPr>
                <w:noProof/>
                <w:webHidden/>
              </w:rPr>
            </w:r>
            <w:r w:rsidR="0086360A">
              <w:rPr>
                <w:noProof/>
                <w:webHidden/>
              </w:rPr>
              <w:fldChar w:fldCharType="separate"/>
            </w:r>
            <w:r w:rsidR="00436480">
              <w:rPr>
                <w:noProof/>
                <w:webHidden/>
              </w:rPr>
              <w:t>1</w:t>
            </w:r>
            <w:r w:rsidR="0086360A">
              <w:rPr>
                <w:noProof/>
                <w:webHidden/>
              </w:rPr>
              <w:fldChar w:fldCharType="end"/>
            </w:r>
          </w:hyperlink>
        </w:p>
        <w:p w14:paraId="74FC0917" w14:textId="794B46FC" w:rsidR="0086360A" w:rsidRDefault="00FF2C43">
          <w:pPr>
            <w:pStyle w:val="TOC2"/>
            <w:tabs>
              <w:tab w:val="right" w:leader="dot" w:pos="9350"/>
            </w:tabs>
            <w:rPr>
              <w:rFonts w:eastAsiaTheme="minorEastAsia"/>
              <w:noProof/>
            </w:rPr>
          </w:pPr>
          <w:hyperlink w:anchor="_Toc531452856" w:history="1">
            <w:r w:rsidR="0086360A" w:rsidRPr="00B24C2E">
              <w:rPr>
                <w:rStyle w:val="Hyperlink"/>
                <w:noProof/>
              </w:rPr>
              <w:t>1.2 Challenges and Solution Approach</w:t>
            </w:r>
            <w:r w:rsidR="0086360A">
              <w:rPr>
                <w:noProof/>
                <w:webHidden/>
              </w:rPr>
              <w:tab/>
            </w:r>
            <w:r w:rsidR="0086360A">
              <w:rPr>
                <w:noProof/>
                <w:webHidden/>
              </w:rPr>
              <w:fldChar w:fldCharType="begin"/>
            </w:r>
            <w:r w:rsidR="0086360A">
              <w:rPr>
                <w:noProof/>
                <w:webHidden/>
              </w:rPr>
              <w:instrText xml:space="preserve"> PAGEREF _Toc531452856 \h </w:instrText>
            </w:r>
            <w:r w:rsidR="0086360A">
              <w:rPr>
                <w:noProof/>
                <w:webHidden/>
              </w:rPr>
            </w:r>
            <w:r w:rsidR="0086360A">
              <w:rPr>
                <w:noProof/>
                <w:webHidden/>
              </w:rPr>
              <w:fldChar w:fldCharType="separate"/>
            </w:r>
            <w:r w:rsidR="00436480">
              <w:rPr>
                <w:noProof/>
                <w:webHidden/>
              </w:rPr>
              <w:t>1</w:t>
            </w:r>
            <w:r w:rsidR="0086360A">
              <w:rPr>
                <w:noProof/>
                <w:webHidden/>
              </w:rPr>
              <w:fldChar w:fldCharType="end"/>
            </w:r>
          </w:hyperlink>
        </w:p>
        <w:p w14:paraId="03F59EFC" w14:textId="0D0133C3" w:rsidR="0086360A" w:rsidRDefault="00FF2C43">
          <w:pPr>
            <w:pStyle w:val="TOC3"/>
            <w:tabs>
              <w:tab w:val="right" w:leader="dot" w:pos="9350"/>
            </w:tabs>
            <w:rPr>
              <w:rFonts w:eastAsiaTheme="minorEastAsia"/>
              <w:noProof/>
            </w:rPr>
          </w:pPr>
          <w:hyperlink w:anchor="_Toc531452857" w:history="1">
            <w:r w:rsidR="0086360A" w:rsidRPr="00B24C2E">
              <w:rPr>
                <w:rStyle w:val="Hyperlink"/>
                <w:noProof/>
              </w:rPr>
              <w:t>1.2.1 Why Fog is Difficult</w:t>
            </w:r>
            <w:r w:rsidR="0086360A">
              <w:rPr>
                <w:noProof/>
                <w:webHidden/>
              </w:rPr>
              <w:tab/>
            </w:r>
            <w:r w:rsidR="0086360A">
              <w:rPr>
                <w:noProof/>
                <w:webHidden/>
              </w:rPr>
              <w:fldChar w:fldCharType="begin"/>
            </w:r>
            <w:r w:rsidR="0086360A">
              <w:rPr>
                <w:noProof/>
                <w:webHidden/>
              </w:rPr>
              <w:instrText xml:space="preserve"> PAGEREF _Toc531452857 \h </w:instrText>
            </w:r>
            <w:r w:rsidR="0086360A">
              <w:rPr>
                <w:noProof/>
                <w:webHidden/>
              </w:rPr>
            </w:r>
            <w:r w:rsidR="0086360A">
              <w:rPr>
                <w:noProof/>
                <w:webHidden/>
              </w:rPr>
              <w:fldChar w:fldCharType="separate"/>
            </w:r>
            <w:r w:rsidR="00436480">
              <w:rPr>
                <w:noProof/>
                <w:webHidden/>
              </w:rPr>
              <w:t>1</w:t>
            </w:r>
            <w:r w:rsidR="0086360A">
              <w:rPr>
                <w:noProof/>
                <w:webHidden/>
              </w:rPr>
              <w:fldChar w:fldCharType="end"/>
            </w:r>
          </w:hyperlink>
        </w:p>
        <w:p w14:paraId="00E0E51E" w14:textId="5710A650" w:rsidR="0086360A" w:rsidRDefault="00FF2C43">
          <w:pPr>
            <w:pStyle w:val="TOC3"/>
            <w:tabs>
              <w:tab w:val="right" w:leader="dot" w:pos="9350"/>
            </w:tabs>
            <w:rPr>
              <w:rFonts w:eastAsiaTheme="minorEastAsia"/>
              <w:noProof/>
            </w:rPr>
          </w:pPr>
          <w:hyperlink w:anchor="_Toc531452858" w:history="1">
            <w:r w:rsidR="0086360A" w:rsidRPr="00B24C2E">
              <w:rPr>
                <w:rStyle w:val="Hyperlink"/>
                <w:noProof/>
              </w:rPr>
              <w:t>1.2.2 Past Approaches to Implementing Fog</w:t>
            </w:r>
            <w:r w:rsidR="0086360A">
              <w:rPr>
                <w:noProof/>
                <w:webHidden/>
              </w:rPr>
              <w:tab/>
            </w:r>
            <w:r w:rsidR="0086360A">
              <w:rPr>
                <w:noProof/>
                <w:webHidden/>
              </w:rPr>
              <w:fldChar w:fldCharType="begin"/>
            </w:r>
            <w:r w:rsidR="0086360A">
              <w:rPr>
                <w:noProof/>
                <w:webHidden/>
              </w:rPr>
              <w:instrText xml:space="preserve"> PAGEREF _Toc531452858 \h </w:instrText>
            </w:r>
            <w:r w:rsidR="0086360A">
              <w:rPr>
                <w:noProof/>
                <w:webHidden/>
              </w:rPr>
            </w:r>
            <w:r w:rsidR="0086360A">
              <w:rPr>
                <w:noProof/>
                <w:webHidden/>
              </w:rPr>
              <w:fldChar w:fldCharType="separate"/>
            </w:r>
            <w:r w:rsidR="00436480">
              <w:rPr>
                <w:noProof/>
                <w:webHidden/>
              </w:rPr>
              <w:t>3</w:t>
            </w:r>
            <w:r w:rsidR="0086360A">
              <w:rPr>
                <w:noProof/>
                <w:webHidden/>
              </w:rPr>
              <w:fldChar w:fldCharType="end"/>
            </w:r>
          </w:hyperlink>
        </w:p>
        <w:p w14:paraId="4EC272E2" w14:textId="26541B2B" w:rsidR="0086360A" w:rsidRDefault="00FF2C43">
          <w:pPr>
            <w:pStyle w:val="TOC3"/>
            <w:tabs>
              <w:tab w:val="right" w:leader="dot" w:pos="9350"/>
            </w:tabs>
            <w:rPr>
              <w:rFonts w:eastAsiaTheme="minorEastAsia"/>
              <w:noProof/>
            </w:rPr>
          </w:pPr>
          <w:hyperlink w:anchor="_Toc531452859" w:history="1">
            <w:r w:rsidR="0086360A" w:rsidRPr="00B24C2E">
              <w:rPr>
                <w:rStyle w:val="Hyperlink"/>
                <w:noProof/>
              </w:rPr>
              <w:t>1.2.3 Recent Approaches to Implementing Fog</w:t>
            </w:r>
            <w:r w:rsidR="0086360A">
              <w:rPr>
                <w:noProof/>
                <w:webHidden/>
              </w:rPr>
              <w:tab/>
            </w:r>
            <w:r w:rsidR="0086360A">
              <w:rPr>
                <w:noProof/>
                <w:webHidden/>
              </w:rPr>
              <w:fldChar w:fldCharType="begin"/>
            </w:r>
            <w:r w:rsidR="0086360A">
              <w:rPr>
                <w:noProof/>
                <w:webHidden/>
              </w:rPr>
              <w:instrText xml:space="preserve"> PAGEREF _Toc531452859 \h </w:instrText>
            </w:r>
            <w:r w:rsidR="0086360A">
              <w:rPr>
                <w:noProof/>
                <w:webHidden/>
              </w:rPr>
            </w:r>
            <w:r w:rsidR="0086360A">
              <w:rPr>
                <w:noProof/>
                <w:webHidden/>
              </w:rPr>
              <w:fldChar w:fldCharType="separate"/>
            </w:r>
            <w:r w:rsidR="00436480">
              <w:rPr>
                <w:noProof/>
                <w:webHidden/>
              </w:rPr>
              <w:t>3</w:t>
            </w:r>
            <w:r w:rsidR="0086360A">
              <w:rPr>
                <w:noProof/>
                <w:webHidden/>
              </w:rPr>
              <w:fldChar w:fldCharType="end"/>
            </w:r>
          </w:hyperlink>
        </w:p>
        <w:p w14:paraId="14BE30C8" w14:textId="213589D2" w:rsidR="0086360A" w:rsidRDefault="00FF2C43">
          <w:pPr>
            <w:pStyle w:val="TOC3"/>
            <w:tabs>
              <w:tab w:val="right" w:leader="dot" w:pos="9350"/>
            </w:tabs>
            <w:rPr>
              <w:rFonts w:eastAsiaTheme="minorEastAsia"/>
              <w:noProof/>
            </w:rPr>
          </w:pPr>
          <w:hyperlink w:anchor="_Toc531452860" w:history="1">
            <w:r w:rsidR="0086360A" w:rsidRPr="00B24C2E">
              <w:rPr>
                <w:rStyle w:val="Hyperlink"/>
                <w:noProof/>
              </w:rPr>
              <w:t>1.2.4 Our Approach to Understanding Fog</w:t>
            </w:r>
            <w:r w:rsidR="0086360A">
              <w:rPr>
                <w:noProof/>
                <w:webHidden/>
              </w:rPr>
              <w:tab/>
            </w:r>
            <w:r w:rsidR="0086360A">
              <w:rPr>
                <w:noProof/>
                <w:webHidden/>
              </w:rPr>
              <w:fldChar w:fldCharType="begin"/>
            </w:r>
            <w:r w:rsidR="0086360A">
              <w:rPr>
                <w:noProof/>
                <w:webHidden/>
              </w:rPr>
              <w:instrText xml:space="preserve"> PAGEREF _Toc531452860 \h </w:instrText>
            </w:r>
            <w:r w:rsidR="0086360A">
              <w:rPr>
                <w:noProof/>
                <w:webHidden/>
              </w:rPr>
            </w:r>
            <w:r w:rsidR="0086360A">
              <w:rPr>
                <w:noProof/>
                <w:webHidden/>
              </w:rPr>
              <w:fldChar w:fldCharType="separate"/>
            </w:r>
            <w:r w:rsidR="00436480">
              <w:rPr>
                <w:noProof/>
                <w:webHidden/>
              </w:rPr>
              <w:t>3</w:t>
            </w:r>
            <w:r w:rsidR="0086360A">
              <w:rPr>
                <w:noProof/>
                <w:webHidden/>
              </w:rPr>
              <w:fldChar w:fldCharType="end"/>
            </w:r>
          </w:hyperlink>
        </w:p>
        <w:p w14:paraId="5F621E14" w14:textId="5AA28B68" w:rsidR="0086360A" w:rsidRDefault="00FF2C43">
          <w:pPr>
            <w:pStyle w:val="TOC2"/>
            <w:tabs>
              <w:tab w:val="right" w:leader="dot" w:pos="9350"/>
            </w:tabs>
            <w:rPr>
              <w:rFonts w:eastAsiaTheme="minorEastAsia"/>
              <w:noProof/>
            </w:rPr>
          </w:pPr>
          <w:hyperlink w:anchor="_Toc531452861" w:history="1">
            <w:r w:rsidR="0086360A" w:rsidRPr="00B24C2E">
              <w:rPr>
                <w:rStyle w:val="Hyperlink"/>
                <w:noProof/>
              </w:rPr>
              <w:t>1.3 Project Goals</w:t>
            </w:r>
            <w:r w:rsidR="0086360A">
              <w:rPr>
                <w:noProof/>
                <w:webHidden/>
              </w:rPr>
              <w:tab/>
            </w:r>
            <w:r w:rsidR="0086360A">
              <w:rPr>
                <w:noProof/>
                <w:webHidden/>
              </w:rPr>
              <w:fldChar w:fldCharType="begin"/>
            </w:r>
            <w:r w:rsidR="0086360A">
              <w:rPr>
                <w:noProof/>
                <w:webHidden/>
              </w:rPr>
              <w:instrText xml:space="preserve"> PAGEREF _Toc531452861 \h </w:instrText>
            </w:r>
            <w:r w:rsidR="0086360A">
              <w:rPr>
                <w:noProof/>
                <w:webHidden/>
              </w:rPr>
            </w:r>
            <w:r w:rsidR="0086360A">
              <w:rPr>
                <w:noProof/>
                <w:webHidden/>
              </w:rPr>
              <w:fldChar w:fldCharType="separate"/>
            </w:r>
            <w:r w:rsidR="00436480">
              <w:rPr>
                <w:noProof/>
                <w:webHidden/>
              </w:rPr>
              <w:t>3</w:t>
            </w:r>
            <w:r w:rsidR="0086360A">
              <w:rPr>
                <w:noProof/>
                <w:webHidden/>
              </w:rPr>
              <w:fldChar w:fldCharType="end"/>
            </w:r>
          </w:hyperlink>
        </w:p>
        <w:p w14:paraId="5228D2A9" w14:textId="0D171117" w:rsidR="0086360A" w:rsidRDefault="00FF2C43">
          <w:pPr>
            <w:pStyle w:val="TOC2"/>
            <w:tabs>
              <w:tab w:val="right" w:leader="dot" w:pos="9350"/>
            </w:tabs>
            <w:rPr>
              <w:rFonts w:eastAsiaTheme="minorEastAsia"/>
              <w:noProof/>
            </w:rPr>
          </w:pPr>
          <w:hyperlink w:anchor="_Toc531452862" w:history="1">
            <w:r w:rsidR="0086360A" w:rsidRPr="00B24C2E">
              <w:rPr>
                <w:rStyle w:val="Hyperlink"/>
                <w:noProof/>
              </w:rPr>
              <w:t>1.4 Accomplishments</w:t>
            </w:r>
            <w:r w:rsidR="0086360A">
              <w:rPr>
                <w:noProof/>
                <w:webHidden/>
              </w:rPr>
              <w:tab/>
            </w:r>
            <w:r w:rsidR="0086360A">
              <w:rPr>
                <w:noProof/>
                <w:webHidden/>
              </w:rPr>
              <w:fldChar w:fldCharType="begin"/>
            </w:r>
            <w:r w:rsidR="0086360A">
              <w:rPr>
                <w:noProof/>
                <w:webHidden/>
              </w:rPr>
              <w:instrText xml:space="preserve"> PAGEREF _Toc531452862 \h </w:instrText>
            </w:r>
            <w:r w:rsidR="0086360A">
              <w:rPr>
                <w:noProof/>
                <w:webHidden/>
              </w:rPr>
            </w:r>
            <w:r w:rsidR="0086360A">
              <w:rPr>
                <w:noProof/>
                <w:webHidden/>
              </w:rPr>
              <w:fldChar w:fldCharType="separate"/>
            </w:r>
            <w:r w:rsidR="00436480">
              <w:rPr>
                <w:noProof/>
                <w:webHidden/>
              </w:rPr>
              <w:t>4</w:t>
            </w:r>
            <w:r w:rsidR="0086360A">
              <w:rPr>
                <w:noProof/>
                <w:webHidden/>
              </w:rPr>
              <w:fldChar w:fldCharType="end"/>
            </w:r>
          </w:hyperlink>
        </w:p>
        <w:p w14:paraId="03267EBB" w14:textId="55762CED" w:rsidR="0086360A" w:rsidRDefault="00FF2C43">
          <w:pPr>
            <w:pStyle w:val="TOC2"/>
            <w:tabs>
              <w:tab w:val="right" w:leader="dot" w:pos="9350"/>
            </w:tabs>
            <w:rPr>
              <w:rFonts w:eastAsiaTheme="minorEastAsia"/>
              <w:noProof/>
            </w:rPr>
          </w:pPr>
          <w:hyperlink w:anchor="_Toc531452863" w:history="1">
            <w:r w:rsidR="0086360A" w:rsidRPr="00B24C2E">
              <w:rPr>
                <w:rStyle w:val="Hyperlink"/>
                <w:noProof/>
              </w:rPr>
              <w:t>1.5 Outline</w:t>
            </w:r>
            <w:r w:rsidR="0086360A">
              <w:rPr>
                <w:noProof/>
                <w:webHidden/>
              </w:rPr>
              <w:tab/>
            </w:r>
            <w:r w:rsidR="0086360A">
              <w:rPr>
                <w:noProof/>
                <w:webHidden/>
              </w:rPr>
              <w:fldChar w:fldCharType="begin"/>
            </w:r>
            <w:r w:rsidR="0086360A">
              <w:rPr>
                <w:noProof/>
                <w:webHidden/>
              </w:rPr>
              <w:instrText xml:space="preserve"> PAGEREF _Toc531452863 \h </w:instrText>
            </w:r>
            <w:r w:rsidR="0086360A">
              <w:rPr>
                <w:noProof/>
                <w:webHidden/>
              </w:rPr>
            </w:r>
            <w:r w:rsidR="0086360A">
              <w:rPr>
                <w:noProof/>
                <w:webHidden/>
              </w:rPr>
              <w:fldChar w:fldCharType="separate"/>
            </w:r>
            <w:r w:rsidR="00436480">
              <w:rPr>
                <w:noProof/>
                <w:webHidden/>
              </w:rPr>
              <w:t>4</w:t>
            </w:r>
            <w:r w:rsidR="0086360A">
              <w:rPr>
                <w:noProof/>
                <w:webHidden/>
              </w:rPr>
              <w:fldChar w:fldCharType="end"/>
            </w:r>
          </w:hyperlink>
        </w:p>
        <w:p w14:paraId="76D87D88" w14:textId="577E8AB8" w:rsidR="0086360A" w:rsidRDefault="00FF2C43">
          <w:pPr>
            <w:pStyle w:val="TOC1"/>
            <w:tabs>
              <w:tab w:val="right" w:leader="dot" w:pos="9350"/>
            </w:tabs>
            <w:rPr>
              <w:rFonts w:eastAsiaTheme="minorEastAsia"/>
              <w:noProof/>
            </w:rPr>
          </w:pPr>
          <w:hyperlink w:anchor="_Toc531452864" w:history="1">
            <w:r w:rsidR="0086360A" w:rsidRPr="00B24C2E">
              <w:rPr>
                <w:rStyle w:val="Hyperlink"/>
                <w:noProof/>
              </w:rPr>
              <w:t>2 Background</w:t>
            </w:r>
            <w:r w:rsidR="0086360A">
              <w:rPr>
                <w:noProof/>
                <w:webHidden/>
              </w:rPr>
              <w:tab/>
            </w:r>
            <w:r w:rsidR="0086360A">
              <w:rPr>
                <w:noProof/>
                <w:webHidden/>
              </w:rPr>
              <w:fldChar w:fldCharType="begin"/>
            </w:r>
            <w:r w:rsidR="0086360A">
              <w:rPr>
                <w:noProof/>
                <w:webHidden/>
              </w:rPr>
              <w:instrText xml:space="preserve"> PAGEREF _Toc531452864 \h </w:instrText>
            </w:r>
            <w:r w:rsidR="0086360A">
              <w:rPr>
                <w:noProof/>
                <w:webHidden/>
              </w:rPr>
            </w:r>
            <w:r w:rsidR="0086360A">
              <w:rPr>
                <w:noProof/>
                <w:webHidden/>
              </w:rPr>
              <w:fldChar w:fldCharType="separate"/>
            </w:r>
            <w:r w:rsidR="00436480">
              <w:rPr>
                <w:noProof/>
                <w:webHidden/>
              </w:rPr>
              <w:t>5</w:t>
            </w:r>
            <w:r w:rsidR="0086360A">
              <w:rPr>
                <w:noProof/>
                <w:webHidden/>
              </w:rPr>
              <w:fldChar w:fldCharType="end"/>
            </w:r>
          </w:hyperlink>
        </w:p>
        <w:p w14:paraId="6A54D40D" w14:textId="0D9EDB4D" w:rsidR="0086360A" w:rsidRDefault="00FF2C43">
          <w:pPr>
            <w:pStyle w:val="TOC2"/>
            <w:tabs>
              <w:tab w:val="right" w:leader="dot" w:pos="9350"/>
            </w:tabs>
            <w:rPr>
              <w:rFonts w:eastAsiaTheme="minorEastAsia"/>
              <w:noProof/>
            </w:rPr>
          </w:pPr>
          <w:hyperlink w:anchor="_Toc531452865" w:history="1">
            <w:r w:rsidR="0086360A" w:rsidRPr="00B24C2E">
              <w:rPr>
                <w:rStyle w:val="Hyperlink"/>
                <w:noProof/>
              </w:rPr>
              <w:t>2.1 Fog Characteristics</w:t>
            </w:r>
            <w:r w:rsidR="0086360A">
              <w:rPr>
                <w:noProof/>
                <w:webHidden/>
              </w:rPr>
              <w:tab/>
            </w:r>
            <w:r w:rsidR="0086360A">
              <w:rPr>
                <w:noProof/>
                <w:webHidden/>
              </w:rPr>
              <w:fldChar w:fldCharType="begin"/>
            </w:r>
            <w:r w:rsidR="0086360A">
              <w:rPr>
                <w:noProof/>
                <w:webHidden/>
              </w:rPr>
              <w:instrText xml:space="preserve"> PAGEREF _Toc531452865 \h </w:instrText>
            </w:r>
            <w:r w:rsidR="0086360A">
              <w:rPr>
                <w:noProof/>
                <w:webHidden/>
              </w:rPr>
            </w:r>
            <w:r w:rsidR="0086360A">
              <w:rPr>
                <w:noProof/>
                <w:webHidden/>
              </w:rPr>
              <w:fldChar w:fldCharType="separate"/>
            </w:r>
            <w:r w:rsidR="00436480">
              <w:rPr>
                <w:noProof/>
                <w:webHidden/>
              </w:rPr>
              <w:t>5</w:t>
            </w:r>
            <w:r w:rsidR="0086360A">
              <w:rPr>
                <w:noProof/>
                <w:webHidden/>
              </w:rPr>
              <w:fldChar w:fldCharType="end"/>
            </w:r>
          </w:hyperlink>
        </w:p>
        <w:p w14:paraId="5357DB0D" w14:textId="6AA82658" w:rsidR="0086360A" w:rsidRDefault="00FF2C43">
          <w:pPr>
            <w:pStyle w:val="TOC2"/>
            <w:tabs>
              <w:tab w:val="right" w:leader="dot" w:pos="9350"/>
            </w:tabs>
            <w:rPr>
              <w:rFonts w:eastAsiaTheme="minorEastAsia"/>
              <w:noProof/>
            </w:rPr>
          </w:pPr>
          <w:hyperlink w:anchor="_Toc531452866" w:history="1">
            <w:r w:rsidR="0086360A" w:rsidRPr="00B24C2E">
              <w:rPr>
                <w:rStyle w:val="Hyperlink"/>
                <w:noProof/>
              </w:rPr>
              <w:t>2.2 Current Approaches to Implementing Fog</w:t>
            </w:r>
            <w:r w:rsidR="0086360A">
              <w:rPr>
                <w:noProof/>
                <w:webHidden/>
              </w:rPr>
              <w:tab/>
            </w:r>
            <w:r w:rsidR="0086360A">
              <w:rPr>
                <w:noProof/>
                <w:webHidden/>
              </w:rPr>
              <w:fldChar w:fldCharType="begin"/>
            </w:r>
            <w:r w:rsidR="0086360A">
              <w:rPr>
                <w:noProof/>
                <w:webHidden/>
              </w:rPr>
              <w:instrText xml:space="preserve"> PAGEREF _Toc531452866 \h </w:instrText>
            </w:r>
            <w:r w:rsidR="0086360A">
              <w:rPr>
                <w:noProof/>
                <w:webHidden/>
              </w:rPr>
            </w:r>
            <w:r w:rsidR="0086360A">
              <w:rPr>
                <w:noProof/>
                <w:webHidden/>
              </w:rPr>
              <w:fldChar w:fldCharType="separate"/>
            </w:r>
            <w:r w:rsidR="00436480">
              <w:rPr>
                <w:noProof/>
                <w:webHidden/>
              </w:rPr>
              <w:t>5</w:t>
            </w:r>
            <w:r w:rsidR="0086360A">
              <w:rPr>
                <w:noProof/>
                <w:webHidden/>
              </w:rPr>
              <w:fldChar w:fldCharType="end"/>
            </w:r>
          </w:hyperlink>
        </w:p>
        <w:p w14:paraId="6C7B63E0" w14:textId="0F6696B7" w:rsidR="0086360A" w:rsidRDefault="00FF2C43">
          <w:pPr>
            <w:pStyle w:val="TOC3"/>
            <w:tabs>
              <w:tab w:val="right" w:leader="dot" w:pos="9350"/>
            </w:tabs>
            <w:rPr>
              <w:rFonts w:eastAsiaTheme="minorEastAsia"/>
              <w:noProof/>
            </w:rPr>
          </w:pPr>
          <w:hyperlink w:anchor="_Toc531452867" w:history="1">
            <w:r w:rsidR="0086360A" w:rsidRPr="00B24C2E">
              <w:rPr>
                <w:rStyle w:val="Hyperlink"/>
                <w:noProof/>
              </w:rPr>
              <w:t>2.2.1 Distance-Based Fog</w:t>
            </w:r>
            <w:r w:rsidR="0086360A">
              <w:rPr>
                <w:noProof/>
                <w:webHidden/>
              </w:rPr>
              <w:tab/>
            </w:r>
            <w:r w:rsidR="0086360A">
              <w:rPr>
                <w:noProof/>
                <w:webHidden/>
              </w:rPr>
              <w:fldChar w:fldCharType="begin"/>
            </w:r>
            <w:r w:rsidR="0086360A">
              <w:rPr>
                <w:noProof/>
                <w:webHidden/>
              </w:rPr>
              <w:instrText xml:space="preserve"> PAGEREF _Toc531452867 \h </w:instrText>
            </w:r>
            <w:r w:rsidR="0086360A">
              <w:rPr>
                <w:noProof/>
                <w:webHidden/>
              </w:rPr>
            </w:r>
            <w:r w:rsidR="0086360A">
              <w:rPr>
                <w:noProof/>
                <w:webHidden/>
              </w:rPr>
              <w:fldChar w:fldCharType="separate"/>
            </w:r>
            <w:r w:rsidR="00436480">
              <w:rPr>
                <w:noProof/>
                <w:webHidden/>
              </w:rPr>
              <w:t>5</w:t>
            </w:r>
            <w:r w:rsidR="0086360A">
              <w:rPr>
                <w:noProof/>
                <w:webHidden/>
              </w:rPr>
              <w:fldChar w:fldCharType="end"/>
            </w:r>
          </w:hyperlink>
        </w:p>
        <w:p w14:paraId="54B386A1" w14:textId="2E20F53A" w:rsidR="0086360A" w:rsidRDefault="00FF2C43">
          <w:pPr>
            <w:pStyle w:val="TOC3"/>
            <w:tabs>
              <w:tab w:val="right" w:leader="dot" w:pos="9350"/>
            </w:tabs>
            <w:rPr>
              <w:rFonts w:eastAsiaTheme="minorEastAsia"/>
              <w:noProof/>
            </w:rPr>
          </w:pPr>
          <w:hyperlink w:anchor="_Toc531452868" w:history="1">
            <w:r w:rsidR="0086360A" w:rsidRPr="00B24C2E">
              <w:rPr>
                <w:rStyle w:val="Hyperlink"/>
                <w:noProof/>
              </w:rPr>
              <w:t>2.2.2 Billboarding</w:t>
            </w:r>
            <w:r w:rsidR="0086360A">
              <w:rPr>
                <w:noProof/>
                <w:webHidden/>
              </w:rPr>
              <w:tab/>
            </w:r>
            <w:r w:rsidR="0086360A">
              <w:rPr>
                <w:noProof/>
                <w:webHidden/>
              </w:rPr>
              <w:fldChar w:fldCharType="begin"/>
            </w:r>
            <w:r w:rsidR="0086360A">
              <w:rPr>
                <w:noProof/>
                <w:webHidden/>
              </w:rPr>
              <w:instrText xml:space="preserve"> PAGEREF _Toc531452868 \h </w:instrText>
            </w:r>
            <w:r w:rsidR="0086360A">
              <w:rPr>
                <w:noProof/>
                <w:webHidden/>
              </w:rPr>
            </w:r>
            <w:r w:rsidR="0086360A">
              <w:rPr>
                <w:noProof/>
                <w:webHidden/>
              </w:rPr>
              <w:fldChar w:fldCharType="separate"/>
            </w:r>
            <w:r w:rsidR="00436480">
              <w:rPr>
                <w:noProof/>
                <w:webHidden/>
              </w:rPr>
              <w:t>6</w:t>
            </w:r>
            <w:r w:rsidR="0086360A">
              <w:rPr>
                <w:noProof/>
                <w:webHidden/>
              </w:rPr>
              <w:fldChar w:fldCharType="end"/>
            </w:r>
          </w:hyperlink>
        </w:p>
        <w:p w14:paraId="0640AAE1" w14:textId="789165BB" w:rsidR="0086360A" w:rsidRDefault="00FF2C43">
          <w:pPr>
            <w:pStyle w:val="TOC3"/>
            <w:tabs>
              <w:tab w:val="right" w:leader="dot" w:pos="9350"/>
            </w:tabs>
            <w:rPr>
              <w:rFonts w:eastAsiaTheme="minorEastAsia"/>
              <w:noProof/>
            </w:rPr>
          </w:pPr>
          <w:hyperlink w:anchor="_Toc531452869" w:history="1">
            <w:r w:rsidR="0086360A" w:rsidRPr="00B24C2E">
              <w:rPr>
                <w:rStyle w:val="Hyperlink"/>
                <w:noProof/>
              </w:rPr>
              <w:t>2.2.3 Particle Emission</w:t>
            </w:r>
            <w:r w:rsidR="0086360A">
              <w:rPr>
                <w:noProof/>
                <w:webHidden/>
              </w:rPr>
              <w:tab/>
            </w:r>
            <w:r w:rsidR="0086360A">
              <w:rPr>
                <w:noProof/>
                <w:webHidden/>
              </w:rPr>
              <w:fldChar w:fldCharType="begin"/>
            </w:r>
            <w:r w:rsidR="0086360A">
              <w:rPr>
                <w:noProof/>
                <w:webHidden/>
              </w:rPr>
              <w:instrText xml:space="preserve"> PAGEREF _Toc531452869 \h </w:instrText>
            </w:r>
            <w:r w:rsidR="0086360A">
              <w:rPr>
                <w:noProof/>
                <w:webHidden/>
              </w:rPr>
            </w:r>
            <w:r w:rsidR="0086360A">
              <w:rPr>
                <w:noProof/>
                <w:webHidden/>
              </w:rPr>
              <w:fldChar w:fldCharType="separate"/>
            </w:r>
            <w:r w:rsidR="00436480">
              <w:rPr>
                <w:noProof/>
                <w:webHidden/>
              </w:rPr>
              <w:t>7</w:t>
            </w:r>
            <w:r w:rsidR="0086360A">
              <w:rPr>
                <w:noProof/>
                <w:webHidden/>
              </w:rPr>
              <w:fldChar w:fldCharType="end"/>
            </w:r>
          </w:hyperlink>
        </w:p>
        <w:p w14:paraId="79E82BCA" w14:textId="6DDE3CB7" w:rsidR="0086360A" w:rsidRDefault="00FF2C43">
          <w:pPr>
            <w:pStyle w:val="TOC3"/>
            <w:tabs>
              <w:tab w:val="right" w:leader="dot" w:pos="9350"/>
            </w:tabs>
            <w:rPr>
              <w:rFonts w:eastAsiaTheme="minorEastAsia"/>
              <w:noProof/>
            </w:rPr>
          </w:pPr>
          <w:hyperlink w:anchor="_Toc531452870" w:history="1">
            <w:r w:rsidR="0086360A" w:rsidRPr="00B24C2E">
              <w:rPr>
                <w:rStyle w:val="Hyperlink"/>
                <w:noProof/>
              </w:rPr>
              <w:t>2.2.4 Post-Effect Image Based Fog</w:t>
            </w:r>
            <w:r w:rsidR="0086360A">
              <w:rPr>
                <w:noProof/>
                <w:webHidden/>
              </w:rPr>
              <w:tab/>
            </w:r>
            <w:r w:rsidR="0086360A">
              <w:rPr>
                <w:noProof/>
                <w:webHidden/>
              </w:rPr>
              <w:fldChar w:fldCharType="begin"/>
            </w:r>
            <w:r w:rsidR="0086360A">
              <w:rPr>
                <w:noProof/>
                <w:webHidden/>
              </w:rPr>
              <w:instrText xml:space="preserve"> PAGEREF _Toc531452870 \h </w:instrText>
            </w:r>
            <w:r w:rsidR="0086360A">
              <w:rPr>
                <w:noProof/>
                <w:webHidden/>
              </w:rPr>
            </w:r>
            <w:r w:rsidR="0086360A">
              <w:rPr>
                <w:noProof/>
                <w:webHidden/>
              </w:rPr>
              <w:fldChar w:fldCharType="separate"/>
            </w:r>
            <w:r w:rsidR="00436480">
              <w:rPr>
                <w:noProof/>
                <w:webHidden/>
              </w:rPr>
              <w:t>8</w:t>
            </w:r>
            <w:r w:rsidR="0086360A">
              <w:rPr>
                <w:noProof/>
                <w:webHidden/>
              </w:rPr>
              <w:fldChar w:fldCharType="end"/>
            </w:r>
          </w:hyperlink>
        </w:p>
        <w:p w14:paraId="5AE4CB1C" w14:textId="123A283D" w:rsidR="0086360A" w:rsidRDefault="00FF2C43">
          <w:pPr>
            <w:pStyle w:val="TOC3"/>
            <w:tabs>
              <w:tab w:val="right" w:leader="dot" w:pos="9350"/>
            </w:tabs>
            <w:rPr>
              <w:rFonts w:eastAsiaTheme="minorEastAsia"/>
              <w:noProof/>
            </w:rPr>
          </w:pPr>
          <w:hyperlink w:anchor="_Toc531452871" w:history="1">
            <w:r w:rsidR="0086360A" w:rsidRPr="00B24C2E">
              <w:rPr>
                <w:rStyle w:val="Hyperlink"/>
                <w:noProof/>
              </w:rPr>
              <w:t>2.2.5 Raymarching / Volumetric Fog</w:t>
            </w:r>
            <w:r w:rsidR="0086360A">
              <w:rPr>
                <w:noProof/>
                <w:webHidden/>
              </w:rPr>
              <w:tab/>
            </w:r>
            <w:r w:rsidR="0086360A">
              <w:rPr>
                <w:noProof/>
                <w:webHidden/>
              </w:rPr>
              <w:fldChar w:fldCharType="begin"/>
            </w:r>
            <w:r w:rsidR="0086360A">
              <w:rPr>
                <w:noProof/>
                <w:webHidden/>
              </w:rPr>
              <w:instrText xml:space="preserve"> PAGEREF _Toc531452871 \h </w:instrText>
            </w:r>
            <w:r w:rsidR="0086360A">
              <w:rPr>
                <w:noProof/>
                <w:webHidden/>
              </w:rPr>
            </w:r>
            <w:r w:rsidR="0086360A">
              <w:rPr>
                <w:noProof/>
                <w:webHidden/>
              </w:rPr>
              <w:fldChar w:fldCharType="separate"/>
            </w:r>
            <w:r w:rsidR="00436480">
              <w:rPr>
                <w:noProof/>
                <w:webHidden/>
              </w:rPr>
              <w:t>9</w:t>
            </w:r>
            <w:r w:rsidR="0086360A">
              <w:rPr>
                <w:noProof/>
                <w:webHidden/>
              </w:rPr>
              <w:fldChar w:fldCharType="end"/>
            </w:r>
          </w:hyperlink>
        </w:p>
        <w:p w14:paraId="1650CC36" w14:textId="48A2A835" w:rsidR="0086360A" w:rsidRDefault="00FF2C43">
          <w:pPr>
            <w:pStyle w:val="TOC3"/>
            <w:tabs>
              <w:tab w:val="right" w:leader="dot" w:pos="9350"/>
            </w:tabs>
            <w:rPr>
              <w:rFonts w:eastAsiaTheme="minorEastAsia"/>
              <w:noProof/>
            </w:rPr>
          </w:pPr>
          <w:hyperlink w:anchor="_Toc531452872" w:history="1">
            <w:r w:rsidR="0086360A" w:rsidRPr="00B24C2E">
              <w:rPr>
                <w:rStyle w:val="Hyperlink"/>
                <w:noProof/>
              </w:rPr>
              <w:t>2.2.6 Summary</w:t>
            </w:r>
            <w:r w:rsidR="0086360A">
              <w:rPr>
                <w:noProof/>
                <w:webHidden/>
              </w:rPr>
              <w:tab/>
            </w:r>
            <w:r w:rsidR="0086360A">
              <w:rPr>
                <w:noProof/>
                <w:webHidden/>
              </w:rPr>
              <w:fldChar w:fldCharType="begin"/>
            </w:r>
            <w:r w:rsidR="0086360A">
              <w:rPr>
                <w:noProof/>
                <w:webHidden/>
              </w:rPr>
              <w:instrText xml:space="preserve"> PAGEREF _Toc531452872 \h </w:instrText>
            </w:r>
            <w:r w:rsidR="0086360A">
              <w:rPr>
                <w:noProof/>
                <w:webHidden/>
              </w:rPr>
            </w:r>
            <w:r w:rsidR="0086360A">
              <w:rPr>
                <w:noProof/>
                <w:webHidden/>
              </w:rPr>
              <w:fldChar w:fldCharType="separate"/>
            </w:r>
            <w:r w:rsidR="00436480">
              <w:rPr>
                <w:noProof/>
                <w:webHidden/>
              </w:rPr>
              <w:t>10</w:t>
            </w:r>
            <w:r w:rsidR="0086360A">
              <w:rPr>
                <w:noProof/>
                <w:webHidden/>
              </w:rPr>
              <w:fldChar w:fldCharType="end"/>
            </w:r>
          </w:hyperlink>
        </w:p>
        <w:p w14:paraId="34B701B2" w14:textId="7CE2D85F" w:rsidR="0086360A" w:rsidRDefault="00FF2C43">
          <w:pPr>
            <w:pStyle w:val="TOC2"/>
            <w:tabs>
              <w:tab w:val="right" w:leader="dot" w:pos="9350"/>
            </w:tabs>
            <w:rPr>
              <w:rFonts w:eastAsiaTheme="minorEastAsia"/>
              <w:noProof/>
            </w:rPr>
          </w:pPr>
          <w:hyperlink w:anchor="_Toc531452873" w:history="1">
            <w:r w:rsidR="0086360A" w:rsidRPr="00B24C2E">
              <w:rPr>
                <w:rStyle w:val="Hyperlink"/>
                <w:noProof/>
              </w:rPr>
              <w:t>2.3 Volumetric Fog Considerations</w:t>
            </w:r>
            <w:r w:rsidR="0086360A">
              <w:rPr>
                <w:noProof/>
                <w:webHidden/>
              </w:rPr>
              <w:tab/>
            </w:r>
            <w:r w:rsidR="0086360A">
              <w:rPr>
                <w:noProof/>
                <w:webHidden/>
              </w:rPr>
              <w:fldChar w:fldCharType="begin"/>
            </w:r>
            <w:r w:rsidR="0086360A">
              <w:rPr>
                <w:noProof/>
                <w:webHidden/>
              </w:rPr>
              <w:instrText xml:space="preserve"> PAGEREF _Toc531452873 \h </w:instrText>
            </w:r>
            <w:r w:rsidR="0086360A">
              <w:rPr>
                <w:noProof/>
                <w:webHidden/>
              </w:rPr>
            </w:r>
            <w:r w:rsidR="0086360A">
              <w:rPr>
                <w:noProof/>
                <w:webHidden/>
              </w:rPr>
              <w:fldChar w:fldCharType="separate"/>
            </w:r>
            <w:r w:rsidR="00436480">
              <w:rPr>
                <w:noProof/>
                <w:webHidden/>
              </w:rPr>
              <w:t>10</w:t>
            </w:r>
            <w:r w:rsidR="0086360A">
              <w:rPr>
                <w:noProof/>
                <w:webHidden/>
              </w:rPr>
              <w:fldChar w:fldCharType="end"/>
            </w:r>
          </w:hyperlink>
        </w:p>
        <w:p w14:paraId="6BC8C77A" w14:textId="2D523032" w:rsidR="0086360A" w:rsidRDefault="00FF2C43">
          <w:pPr>
            <w:pStyle w:val="TOC3"/>
            <w:tabs>
              <w:tab w:val="right" w:leader="dot" w:pos="9350"/>
            </w:tabs>
            <w:rPr>
              <w:rFonts w:eastAsiaTheme="minorEastAsia"/>
              <w:noProof/>
            </w:rPr>
          </w:pPr>
          <w:hyperlink w:anchor="_Toc531452874" w:history="1">
            <w:r w:rsidR="0086360A" w:rsidRPr="00B24C2E">
              <w:rPr>
                <w:rStyle w:val="Hyperlink"/>
                <w:noProof/>
              </w:rPr>
              <w:t>2.3.1 Graphics Rendering Pipeline</w:t>
            </w:r>
            <w:r w:rsidR="0086360A">
              <w:rPr>
                <w:noProof/>
                <w:webHidden/>
              </w:rPr>
              <w:tab/>
            </w:r>
            <w:r w:rsidR="0086360A">
              <w:rPr>
                <w:noProof/>
                <w:webHidden/>
              </w:rPr>
              <w:fldChar w:fldCharType="begin"/>
            </w:r>
            <w:r w:rsidR="0086360A">
              <w:rPr>
                <w:noProof/>
                <w:webHidden/>
              </w:rPr>
              <w:instrText xml:space="preserve"> PAGEREF _Toc531452874 \h </w:instrText>
            </w:r>
            <w:r w:rsidR="0086360A">
              <w:rPr>
                <w:noProof/>
                <w:webHidden/>
              </w:rPr>
            </w:r>
            <w:r w:rsidR="0086360A">
              <w:rPr>
                <w:noProof/>
                <w:webHidden/>
              </w:rPr>
              <w:fldChar w:fldCharType="separate"/>
            </w:r>
            <w:r w:rsidR="00436480">
              <w:rPr>
                <w:noProof/>
                <w:webHidden/>
              </w:rPr>
              <w:t>10</w:t>
            </w:r>
            <w:r w:rsidR="0086360A">
              <w:rPr>
                <w:noProof/>
                <w:webHidden/>
              </w:rPr>
              <w:fldChar w:fldCharType="end"/>
            </w:r>
          </w:hyperlink>
        </w:p>
        <w:p w14:paraId="10998DE8" w14:textId="08284F2C" w:rsidR="0086360A" w:rsidRDefault="00FF2C43">
          <w:pPr>
            <w:pStyle w:val="TOC3"/>
            <w:tabs>
              <w:tab w:val="right" w:leader="dot" w:pos="9350"/>
            </w:tabs>
            <w:rPr>
              <w:rFonts w:eastAsiaTheme="minorEastAsia"/>
              <w:noProof/>
            </w:rPr>
          </w:pPr>
          <w:hyperlink w:anchor="_Toc531452875" w:history="1">
            <w:r w:rsidR="0086360A" w:rsidRPr="00B24C2E">
              <w:rPr>
                <w:rStyle w:val="Hyperlink"/>
                <w:noProof/>
              </w:rPr>
              <w:t>2.3.2 Modeling of Atmospheric Absorption and Scattering of Light</w:t>
            </w:r>
            <w:r w:rsidR="0086360A">
              <w:rPr>
                <w:noProof/>
                <w:webHidden/>
              </w:rPr>
              <w:tab/>
            </w:r>
            <w:r w:rsidR="0086360A">
              <w:rPr>
                <w:noProof/>
                <w:webHidden/>
              </w:rPr>
              <w:fldChar w:fldCharType="begin"/>
            </w:r>
            <w:r w:rsidR="0086360A">
              <w:rPr>
                <w:noProof/>
                <w:webHidden/>
              </w:rPr>
              <w:instrText xml:space="preserve"> PAGEREF _Toc531452875 \h </w:instrText>
            </w:r>
            <w:r w:rsidR="0086360A">
              <w:rPr>
                <w:noProof/>
                <w:webHidden/>
              </w:rPr>
            </w:r>
            <w:r w:rsidR="0086360A">
              <w:rPr>
                <w:noProof/>
                <w:webHidden/>
              </w:rPr>
              <w:fldChar w:fldCharType="separate"/>
            </w:r>
            <w:r w:rsidR="00436480">
              <w:rPr>
                <w:noProof/>
                <w:webHidden/>
              </w:rPr>
              <w:t>11</w:t>
            </w:r>
            <w:r w:rsidR="0086360A">
              <w:rPr>
                <w:noProof/>
                <w:webHidden/>
              </w:rPr>
              <w:fldChar w:fldCharType="end"/>
            </w:r>
          </w:hyperlink>
        </w:p>
        <w:p w14:paraId="6DE5B70C" w14:textId="66AF43E5" w:rsidR="0086360A" w:rsidRDefault="00FF2C43">
          <w:pPr>
            <w:pStyle w:val="TOC3"/>
            <w:tabs>
              <w:tab w:val="right" w:leader="dot" w:pos="9350"/>
            </w:tabs>
            <w:rPr>
              <w:rFonts w:eastAsiaTheme="minorEastAsia"/>
              <w:noProof/>
            </w:rPr>
          </w:pPr>
          <w:hyperlink w:anchor="_Toc531452876" w:history="1">
            <w:r w:rsidR="0086360A" w:rsidRPr="00B24C2E">
              <w:rPr>
                <w:rStyle w:val="Hyperlink"/>
                <w:noProof/>
              </w:rPr>
              <w:t>2.3.3 Summary</w:t>
            </w:r>
            <w:r w:rsidR="0086360A">
              <w:rPr>
                <w:noProof/>
                <w:webHidden/>
              </w:rPr>
              <w:tab/>
            </w:r>
            <w:r w:rsidR="0086360A">
              <w:rPr>
                <w:noProof/>
                <w:webHidden/>
              </w:rPr>
              <w:fldChar w:fldCharType="begin"/>
            </w:r>
            <w:r w:rsidR="0086360A">
              <w:rPr>
                <w:noProof/>
                <w:webHidden/>
              </w:rPr>
              <w:instrText xml:space="preserve"> PAGEREF _Toc531452876 \h </w:instrText>
            </w:r>
            <w:r w:rsidR="0086360A">
              <w:rPr>
                <w:noProof/>
                <w:webHidden/>
              </w:rPr>
            </w:r>
            <w:r w:rsidR="0086360A">
              <w:rPr>
                <w:noProof/>
                <w:webHidden/>
              </w:rPr>
              <w:fldChar w:fldCharType="separate"/>
            </w:r>
            <w:r w:rsidR="00436480">
              <w:rPr>
                <w:noProof/>
                <w:webHidden/>
              </w:rPr>
              <w:t>13</w:t>
            </w:r>
            <w:r w:rsidR="0086360A">
              <w:rPr>
                <w:noProof/>
                <w:webHidden/>
              </w:rPr>
              <w:fldChar w:fldCharType="end"/>
            </w:r>
          </w:hyperlink>
        </w:p>
        <w:p w14:paraId="20AC494A" w14:textId="7ECA45E0" w:rsidR="0086360A" w:rsidRDefault="00FF2C43">
          <w:pPr>
            <w:pStyle w:val="TOC2"/>
            <w:tabs>
              <w:tab w:val="right" w:leader="dot" w:pos="9350"/>
            </w:tabs>
            <w:rPr>
              <w:rFonts w:eastAsiaTheme="minorEastAsia"/>
              <w:noProof/>
            </w:rPr>
          </w:pPr>
          <w:hyperlink w:anchor="_Toc531452877" w:history="1">
            <w:r w:rsidR="0086360A" w:rsidRPr="00B24C2E">
              <w:rPr>
                <w:rStyle w:val="Hyperlink"/>
                <w:noProof/>
              </w:rPr>
              <w:t>2.4 Chapter Summary</w:t>
            </w:r>
            <w:r w:rsidR="0086360A">
              <w:rPr>
                <w:noProof/>
                <w:webHidden/>
              </w:rPr>
              <w:tab/>
            </w:r>
            <w:r w:rsidR="0086360A">
              <w:rPr>
                <w:noProof/>
                <w:webHidden/>
              </w:rPr>
              <w:fldChar w:fldCharType="begin"/>
            </w:r>
            <w:r w:rsidR="0086360A">
              <w:rPr>
                <w:noProof/>
                <w:webHidden/>
              </w:rPr>
              <w:instrText xml:space="preserve"> PAGEREF _Toc531452877 \h </w:instrText>
            </w:r>
            <w:r w:rsidR="0086360A">
              <w:rPr>
                <w:noProof/>
                <w:webHidden/>
              </w:rPr>
            </w:r>
            <w:r w:rsidR="0086360A">
              <w:rPr>
                <w:noProof/>
                <w:webHidden/>
              </w:rPr>
              <w:fldChar w:fldCharType="separate"/>
            </w:r>
            <w:r w:rsidR="00436480">
              <w:rPr>
                <w:noProof/>
                <w:webHidden/>
              </w:rPr>
              <w:t>13</w:t>
            </w:r>
            <w:r w:rsidR="0086360A">
              <w:rPr>
                <w:noProof/>
                <w:webHidden/>
              </w:rPr>
              <w:fldChar w:fldCharType="end"/>
            </w:r>
          </w:hyperlink>
        </w:p>
        <w:p w14:paraId="0C844E2A" w14:textId="3E4CBC6E" w:rsidR="0086360A" w:rsidRDefault="00FF2C43">
          <w:pPr>
            <w:pStyle w:val="TOC1"/>
            <w:tabs>
              <w:tab w:val="right" w:leader="dot" w:pos="9350"/>
            </w:tabs>
            <w:rPr>
              <w:rFonts w:eastAsiaTheme="minorEastAsia"/>
              <w:noProof/>
            </w:rPr>
          </w:pPr>
          <w:hyperlink w:anchor="_Toc531452878" w:history="1">
            <w:r w:rsidR="0086360A" w:rsidRPr="00B24C2E">
              <w:rPr>
                <w:rStyle w:val="Hyperlink"/>
                <w:noProof/>
              </w:rPr>
              <w:t>3 Design</w:t>
            </w:r>
            <w:r w:rsidR="0086360A">
              <w:rPr>
                <w:noProof/>
                <w:webHidden/>
              </w:rPr>
              <w:tab/>
            </w:r>
            <w:r w:rsidR="0086360A">
              <w:rPr>
                <w:noProof/>
                <w:webHidden/>
              </w:rPr>
              <w:fldChar w:fldCharType="begin"/>
            </w:r>
            <w:r w:rsidR="0086360A">
              <w:rPr>
                <w:noProof/>
                <w:webHidden/>
              </w:rPr>
              <w:instrText xml:space="preserve"> PAGEREF _Toc531452878 \h </w:instrText>
            </w:r>
            <w:r w:rsidR="0086360A">
              <w:rPr>
                <w:noProof/>
                <w:webHidden/>
              </w:rPr>
            </w:r>
            <w:r w:rsidR="0086360A">
              <w:rPr>
                <w:noProof/>
                <w:webHidden/>
              </w:rPr>
              <w:fldChar w:fldCharType="separate"/>
            </w:r>
            <w:r w:rsidR="00436480">
              <w:rPr>
                <w:noProof/>
                <w:webHidden/>
              </w:rPr>
              <w:t>14</w:t>
            </w:r>
            <w:r w:rsidR="0086360A">
              <w:rPr>
                <w:noProof/>
                <w:webHidden/>
              </w:rPr>
              <w:fldChar w:fldCharType="end"/>
            </w:r>
          </w:hyperlink>
        </w:p>
        <w:p w14:paraId="4AB7502A" w14:textId="257CDBA3" w:rsidR="0086360A" w:rsidRDefault="00FF2C43">
          <w:pPr>
            <w:pStyle w:val="TOC2"/>
            <w:tabs>
              <w:tab w:val="right" w:leader="dot" w:pos="9350"/>
            </w:tabs>
            <w:rPr>
              <w:rFonts w:eastAsiaTheme="minorEastAsia"/>
              <w:noProof/>
            </w:rPr>
          </w:pPr>
          <w:hyperlink w:anchor="_Toc531452879" w:history="1">
            <w:r w:rsidR="0086360A" w:rsidRPr="00B24C2E">
              <w:rPr>
                <w:rStyle w:val="Hyperlink"/>
                <w:noProof/>
              </w:rPr>
              <w:t>3.1 Project Goals</w:t>
            </w:r>
            <w:r w:rsidR="0086360A">
              <w:rPr>
                <w:noProof/>
                <w:webHidden/>
              </w:rPr>
              <w:tab/>
            </w:r>
            <w:r w:rsidR="0086360A">
              <w:rPr>
                <w:noProof/>
                <w:webHidden/>
              </w:rPr>
              <w:fldChar w:fldCharType="begin"/>
            </w:r>
            <w:r w:rsidR="0086360A">
              <w:rPr>
                <w:noProof/>
                <w:webHidden/>
              </w:rPr>
              <w:instrText xml:space="preserve"> PAGEREF _Toc531452879 \h </w:instrText>
            </w:r>
            <w:r w:rsidR="0086360A">
              <w:rPr>
                <w:noProof/>
                <w:webHidden/>
              </w:rPr>
            </w:r>
            <w:r w:rsidR="0086360A">
              <w:rPr>
                <w:noProof/>
                <w:webHidden/>
              </w:rPr>
              <w:fldChar w:fldCharType="separate"/>
            </w:r>
            <w:r w:rsidR="00436480">
              <w:rPr>
                <w:noProof/>
                <w:webHidden/>
              </w:rPr>
              <w:t>14</w:t>
            </w:r>
            <w:r w:rsidR="0086360A">
              <w:rPr>
                <w:noProof/>
                <w:webHidden/>
              </w:rPr>
              <w:fldChar w:fldCharType="end"/>
            </w:r>
          </w:hyperlink>
        </w:p>
        <w:p w14:paraId="758B29DB" w14:textId="7E906EA6" w:rsidR="0086360A" w:rsidRDefault="00FF2C43">
          <w:pPr>
            <w:pStyle w:val="TOC3"/>
            <w:tabs>
              <w:tab w:val="right" w:leader="dot" w:pos="9350"/>
            </w:tabs>
            <w:rPr>
              <w:rFonts w:eastAsiaTheme="minorEastAsia"/>
              <w:noProof/>
            </w:rPr>
          </w:pPr>
          <w:hyperlink w:anchor="_Toc531452880" w:history="1">
            <w:r w:rsidR="0086360A" w:rsidRPr="00B24C2E">
              <w:rPr>
                <w:rStyle w:val="Hyperlink"/>
                <w:noProof/>
              </w:rPr>
              <w:t>3.1.1 Qualitative / Subjective Goals</w:t>
            </w:r>
            <w:r w:rsidR="0086360A">
              <w:rPr>
                <w:noProof/>
                <w:webHidden/>
              </w:rPr>
              <w:tab/>
            </w:r>
            <w:r w:rsidR="0086360A">
              <w:rPr>
                <w:noProof/>
                <w:webHidden/>
              </w:rPr>
              <w:fldChar w:fldCharType="begin"/>
            </w:r>
            <w:r w:rsidR="0086360A">
              <w:rPr>
                <w:noProof/>
                <w:webHidden/>
              </w:rPr>
              <w:instrText xml:space="preserve"> PAGEREF _Toc531452880 \h </w:instrText>
            </w:r>
            <w:r w:rsidR="0086360A">
              <w:rPr>
                <w:noProof/>
                <w:webHidden/>
              </w:rPr>
            </w:r>
            <w:r w:rsidR="0086360A">
              <w:rPr>
                <w:noProof/>
                <w:webHidden/>
              </w:rPr>
              <w:fldChar w:fldCharType="separate"/>
            </w:r>
            <w:r w:rsidR="00436480">
              <w:rPr>
                <w:noProof/>
                <w:webHidden/>
              </w:rPr>
              <w:t>14</w:t>
            </w:r>
            <w:r w:rsidR="0086360A">
              <w:rPr>
                <w:noProof/>
                <w:webHidden/>
              </w:rPr>
              <w:fldChar w:fldCharType="end"/>
            </w:r>
          </w:hyperlink>
        </w:p>
        <w:p w14:paraId="76D1A526" w14:textId="26A88E77" w:rsidR="0086360A" w:rsidRDefault="00FF2C43">
          <w:pPr>
            <w:pStyle w:val="TOC3"/>
            <w:tabs>
              <w:tab w:val="right" w:leader="dot" w:pos="9350"/>
            </w:tabs>
            <w:rPr>
              <w:rFonts w:eastAsiaTheme="minorEastAsia"/>
              <w:noProof/>
            </w:rPr>
          </w:pPr>
          <w:hyperlink w:anchor="_Toc531452881" w:history="1">
            <w:r w:rsidR="0086360A" w:rsidRPr="00B24C2E">
              <w:rPr>
                <w:rStyle w:val="Hyperlink"/>
                <w:noProof/>
              </w:rPr>
              <w:t>3.1.2 Quantitative / Performance Analysis</w:t>
            </w:r>
            <w:r w:rsidR="0086360A">
              <w:rPr>
                <w:noProof/>
                <w:webHidden/>
              </w:rPr>
              <w:tab/>
            </w:r>
            <w:r w:rsidR="0086360A">
              <w:rPr>
                <w:noProof/>
                <w:webHidden/>
              </w:rPr>
              <w:fldChar w:fldCharType="begin"/>
            </w:r>
            <w:r w:rsidR="0086360A">
              <w:rPr>
                <w:noProof/>
                <w:webHidden/>
              </w:rPr>
              <w:instrText xml:space="preserve"> PAGEREF _Toc531452881 \h </w:instrText>
            </w:r>
            <w:r w:rsidR="0086360A">
              <w:rPr>
                <w:noProof/>
                <w:webHidden/>
              </w:rPr>
            </w:r>
            <w:r w:rsidR="0086360A">
              <w:rPr>
                <w:noProof/>
                <w:webHidden/>
              </w:rPr>
              <w:fldChar w:fldCharType="separate"/>
            </w:r>
            <w:r w:rsidR="00436480">
              <w:rPr>
                <w:noProof/>
                <w:webHidden/>
              </w:rPr>
              <w:t>14</w:t>
            </w:r>
            <w:r w:rsidR="0086360A">
              <w:rPr>
                <w:noProof/>
                <w:webHidden/>
              </w:rPr>
              <w:fldChar w:fldCharType="end"/>
            </w:r>
          </w:hyperlink>
        </w:p>
        <w:p w14:paraId="63B9A6E7" w14:textId="3DA7D461" w:rsidR="0086360A" w:rsidRDefault="00FF2C43">
          <w:pPr>
            <w:pStyle w:val="TOC2"/>
            <w:tabs>
              <w:tab w:val="right" w:leader="dot" w:pos="9350"/>
            </w:tabs>
            <w:rPr>
              <w:rFonts w:eastAsiaTheme="minorEastAsia"/>
              <w:noProof/>
            </w:rPr>
          </w:pPr>
          <w:hyperlink w:anchor="_Toc531452882" w:history="1">
            <w:r w:rsidR="0086360A" w:rsidRPr="00B24C2E">
              <w:rPr>
                <w:rStyle w:val="Hyperlink"/>
                <w:noProof/>
              </w:rPr>
              <w:t>3.2 Toolset</w:t>
            </w:r>
            <w:r w:rsidR="0086360A">
              <w:rPr>
                <w:noProof/>
                <w:webHidden/>
              </w:rPr>
              <w:tab/>
            </w:r>
            <w:r w:rsidR="0086360A">
              <w:rPr>
                <w:noProof/>
                <w:webHidden/>
              </w:rPr>
              <w:fldChar w:fldCharType="begin"/>
            </w:r>
            <w:r w:rsidR="0086360A">
              <w:rPr>
                <w:noProof/>
                <w:webHidden/>
              </w:rPr>
              <w:instrText xml:space="preserve"> PAGEREF _Toc531452882 \h </w:instrText>
            </w:r>
            <w:r w:rsidR="0086360A">
              <w:rPr>
                <w:noProof/>
                <w:webHidden/>
              </w:rPr>
            </w:r>
            <w:r w:rsidR="0086360A">
              <w:rPr>
                <w:noProof/>
                <w:webHidden/>
              </w:rPr>
              <w:fldChar w:fldCharType="separate"/>
            </w:r>
            <w:r w:rsidR="00436480">
              <w:rPr>
                <w:noProof/>
                <w:webHidden/>
              </w:rPr>
              <w:t>15</w:t>
            </w:r>
            <w:r w:rsidR="0086360A">
              <w:rPr>
                <w:noProof/>
                <w:webHidden/>
              </w:rPr>
              <w:fldChar w:fldCharType="end"/>
            </w:r>
          </w:hyperlink>
        </w:p>
        <w:p w14:paraId="6444CEBF" w14:textId="00492417" w:rsidR="0086360A" w:rsidRDefault="00FF2C43">
          <w:pPr>
            <w:pStyle w:val="TOC2"/>
            <w:tabs>
              <w:tab w:val="right" w:leader="dot" w:pos="9350"/>
            </w:tabs>
            <w:rPr>
              <w:rFonts w:eastAsiaTheme="minorEastAsia"/>
              <w:noProof/>
            </w:rPr>
          </w:pPr>
          <w:hyperlink w:anchor="_Toc531452883" w:history="1">
            <w:r w:rsidR="0086360A" w:rsidRPr="00B24C2E">
              <w:rPr>
                <w:rStyle w:val="Hyperlink"/>
                <w:noProof/>
              </w:rPr>
              <w:t>3.3 Chapter Summary</w:t>
            </w:r>
            <w:r w:rsidR="0086360A">
              <w:rPr>
                <w:noProof/>
                <w:webHidden/>
              </w:rPr>
              <w:tab/>
            </w:r>
            <w:r w:rsidR="0086360A">
              <w:rPr>
                <w:noProof/>
                <w:webHidden/>
              </w:rPr>
              <w:fldChar w:fldCharType="begin"/>
            </w:r>
            <w:r w:rsidR="0086360A">
              <w:rPr>
                <w:noProof/>
                <w:webHidden/>
              </w:rPr>
              <w:instrText xml:space="preserve"> PAGEREF _Toc531452883 \h </w:instrText>
            </w:r>
            <w:r w:rsidR="0086360A">
              <w:rPr>
                <w:noProof/>
                <w:webHidden/>
              </w:rPr>
            </w:r>
            <w:r w:rsidR="0086360A">
              <w:rPr>
                <w:noProof/>
                <w:webHidden/>
              </w:rPr>
              <w:fldChar w:fldCharType="separate"/>
            </w:r>
            <w:r w:rsidR="00436480">
              <w:rPr>
                <w:noProof/>
                <w:webHidden/>
              </w:rPr>
              <w:t>15</w:t>
            </w:r>
            <w:r w:rsidR="0086360A">
              <w:rPr>
                <w:noProof/>
                <w:webHidden/>
              </w:rPr>
              <w:fldChar w:fldCharType="end"/>
            </w:r>
          </w:hyperlink>
        </w:p>
        <w:p w14:paraId="3EBC65A1" w14:textId="69222237" w:rsidR="0086360A" w:rsidRDefault="00FF2C43">
          <w:pPr>
            <w:pStyle w:val="TOC1"/>
            <w:tabs>
              <w:tab w:val="right" w:leader="dot" w:pos="9350"/>
            </w:tabs>
            <w:rPr>
              <w:rFonts w:eastAsiaTheme="minorEastAsia"/>
              <w:noProof/>
            </w:rPr>
          </w:pPr>
          <w:hyperlink w:anchor="_Toc531452884" w:history="1">
            <w:r w:rsidR="0086360A" w:rsidRPr="00B24C2E">
              <w:rPr>
                <w:rStyle w:val="Hyperlink"/>
                <w:noProof/>
              </w:rPr>
              <w:t>4 Implementation</w:t>
            </w:r>
            <w:r w:rsidR="0086360A">
              <w:rPr>
                <w:noProof/>
                <w:webHidden/>
              </w:rPr>
              <w:tab/>
            </w:r>
            <w:r w:rsidR="0086360A">
              <w:rPr>
                <w:noProof/>
                <w:webHidden/>
              </w:rPr>
              <w:fldChar w:fldCharType="begin"/>
            </w:r>
            <w:r w:rsidR="0086360A">
              <w:rPr>
                <w:noProof/>
                <w:webHidden/>
              </w:rPr>
              <w:instrText xml:space="preserve"> PAGEREF _Toc531452884 \h </w:instrText>
            </w:r>
            <w:r w:rsidR="0086360A">
              <w:rPr>
                <w:noProof/>
                <w:webHidden/>
              </w:rPr>
            </w:r>
            <w:r w:rsidR="0086360A">
              <w:rPr>
                <w:noProof/>
                <w:webHidden/>
              </w:rPr>
              <w:fldChar w:fldCharType="separate"/>
            </w:r>
            <w:r w:rsidR="00436480">
              <w:rPr>
                <w:noProof/>
                <w:webHidden/>
              </w:rPr>
              <w:t>16</w:t>
            </w:r>
            <w:r w:rsidR="0086360A">
              <w:rPr>
                <w:noProof/>
                <w:webHidden/>
              </w:rPr>
              <w:fldChar w:fldCharType="end"/>
            </w:r>
          </w:hyperlink>
        </w:p>
        <w:p w14:paraId="5C93AF13" w14:textId="34B1CAA3" w:rsidR="0086360A" w:rsidRDefault="00FF2C43">
          <w:pPr>
            <w:pStyle w:val="TOC2"/>
            <w:tabs>
              <w:tab w:val="right" w:leader="dot" w:pos="9350"/>
            </w:tabs>
            <w:rPr>
              <w:rFonts w:eastAsiaTheme="minorEastAsia"/>
              <w:noProof/>
            </w:rPr>
          </w:pPr>
          <w:hyperlink w:anchor="_Toc531452885" w:history="1">
            <w:r w:rsidR="0086360A" w:rsidRPr="00B24C2E">
              <w:rPr>
                <w:rStyle w:val="Hyperlink"/>
                <w:noProof/>
              </w:rPr>
              <w:t>4.1 Fog Density</w:t>
            </w:r>
            <w:r w:rsidR="0086360A">
              <w:rPr>
                <w:noProof/>
                <w:webHidden/>
              </w:rPr>
              <w:tab/>
            </w:r>
            <w:r w:rsidR="0086360A">
              <w:rPr>
                <w:noProof/>
                <w:webHidden/>
              </w:rPr>
              <w:fldChar w:fldCharType="begin"/>
            </w:r>
            <w:r w:rsidR="0086360A">
              <w:rPr>
                <w:noProof/>
                <w:webHidden/>
              </w:rPr>
              <w:instrText xml:space="preserve"> PAGEREF _Toc531452885 \h </w:instrText>
            </w:r>
            <w:r w:rsidR="0086360A">
              <w:rPr>
                <w:noProof/>
                <w:webHidden/>
              </w:rPr>
            </w:r>
            <w:r w:rsidR="0086360A">
              <w:rPr>
                <w:noProof/>
                <w:webHidden/>
              </w:rPr>
              <w:fldChar w:fldCharType="separate"/>
            </w:r>
            <w:r w:rsidR="00436480">
              <w:rPr>
                <w:noProof/>
                <w:webHidden/>
              </w:rPr>
              <w:t>16</w:t>
            </w:r>
            <w:r w:rsidR="0086360A">
              <w:rPr>
                <w:noProof/>
                <w:webHidden/>
              </w:rPr>
              <w:fldChar w:fldCharType="end"/>
            </w:r>
          </w:hyperlink>
        </w:p>
        <w:p w14:paraId="28B040B9" w14:textId="554DED3E" w:rsidR="0086360A" w:rsidRDefault="00FF2C43">
          <w:pPr>
            <w:pStyle w:val="TOC3"/>
            <w:tabs>
              <w:tab w:val="left" w:pos="1320"/>
              <w:tab w:val="right" w:leader="dot" w:pos="9350"/>
            </w:tabs>
            <w:rPr>
              <w:rFonts w:eastAsiaTheme="minorEastAsia"/>
              <w:noProof/>
            </w:rPr>
          </w:pPr>
          <w:hyperlink w:anchor="_Toc531452886" w:history="1">
            <w:r w:rsidR="0086360A" w:rsidRPr="00B24C2E">
              <w:rPr>
                <w:rStyle w:val="Hyperlink"/>
                <w:noProof/>
              </w:rPr>
              <w:t>4.1.1</w:t>
            </w:r>
            <w:r w:rsidR="0086360A">
              <w:rPr>
                <w:rFonts w:eastAsiaTheme="minorEastAsia"/>
                <w:noProof/>
              </w:rPr>
              <w:tab/>
            </w:r>
            <w:r w:rsidR="0086360A" w:rsidRPr="00B24C2E">
              <w:rPr>
                <w:rStyle w:val="Hyperlink"/>
                <w:noProof/>
              </w:rPr>
              <w:t>Distance-Based</w:t>
            </w:r>
            <w:r w:rsidR="0086360A">
              <w:rPr>
                <w:noProof/>
                <w:webHidden/>
              </w:rPr>
              <w:tab/>
            </w:r>
            <w:r w:rsidR="0086360A">
              <w:rPr>
                <w:noProof/>
                <w:webHidden/>
              </w:rPr>
              <w:fldChar w:fldCharType="begin"/>
            </w:r>
            <w:r w:rsidR="0086360A">
              <w:rPr>
                <w:noProof/>
                <w:webHidden/>
              </w:rPr>
              <w:instrText xml:space="preserve"> PAGEREF _Toc531452886 \h </w:instrText>
            </w:r>
            <w:r w:rsidR="0086360A">
              <w:rPr>
                <w:noProof/>
                <w:webHidden/>
              </w:rPr>
            </w:r>
            <w:r w:rsidR="0086360A">
              <w:rPr>
                <w:noProof/>
                <w:webHidden/>
              </w:rPr>
              <w:fldChar w:fldCharType="separate"/>
            </w:r>
            <w:r w:rsidR="00436480">
              <w:rPr>
                <w:noProof/>
                <w:webHidden/>
              </w:rPr>
              <w:t>16</w:t>
            </w:r>
            <w:r w:rsidR="0086360A">
              <w:rPr>
                <w:noProof/>
                <w:webHidden/>
              </w:rPr>
              <w:fldChar w:fldCharType="end"/>
            </w:r>
          </w:hyperlink>
        </w:p>
        <w:p w14:paraId="0CAFC45D" w14:textId="13690AA5" w:rsidR="0086360A" w:rsidRDefault="00FF2C43">
          <w:pPr>
            <w:pStyle w:val="TOC3"/>
            <w:tabs>
              <w:tab w:val="right" w:leader="dot" w:pos="9350"/>
            </w:tabs>
            <w:rPr>
              <w:rFonts w:eastAsiaTheme="minorEastAsia"/>
              <w:noProof/>
            </w:rPr>
          </w:pPr>
          <w:hyperlink w:anchor="_Toc531452887" w:history="1">
            <w:r w:rsidR="0086360A" w:rsidRPr="00B24C2E">
              <w:rPr>
                <w:rStyle w:val="Hyperlink"/>
                <w:noProof/>
              </w:rPr>
              <w:t>4.1.2 Height-Based</w:t>
            </w:r>
            <w:r w:rsidR="0086360A">
              <w:rPr>
                <w:noProof/>
                <w:webHidden/>
              </w:rPr>
              <w:tab/>
            </w:r>
            <w:r w:rsidR="0086360A">
              <w:rPr>
                <w:noProof/>
                <w:webHidden/>
              </w:rPr>
              <w:fldChar w:fldCharType="begin"/>
            </w:r>
            <w:r w:rsidR="0086360A">
              <w:rPr>
                <w:noProof/>
                <w:webHidden/>
              </w:rPr>
              <w:instrText xml:space="preserve"> PAGEREF _Toc531452887 \h </w:instrText>
            </w:r>
            <w:r w:rsidR="0086360A">
              <w:rPr>
                <w:noProof/>
                <w:webHidden/>
              </w:rPr>
            </w:r>
            <w:r w:rsidR="0086360A">
              <w:rPr>
                <w:noProof/>
                <w:webHidden/>
              </w:rPr>
              <w:fldChar w:fldCharType="separate"/>
            </w:r>
            <w:r w:rsidR="00436480">
              <w:rPr>
                <w:noProof/>
                <w:webHidden/>
              </w:rPr>
              <w:t>17</w:t>
            </w:r>
            <w:r w:rsidR="0086360A">
              <w:rPr>
                <w:noProof/>
                <w:webHidden/>
              </w:rPr>
              <w:fldChar w:fldCharType="end"/>
            </w:r>
          </w:hyperlink>
        </w:p>
        <w:p w14:paraId="4E0CDE61" w14:textId="48FA284C" w:rsidR="0086360A" w:rsidRDefault="00FF2C43">
          <w:pPr>
            <w:pStyle w:val="TOC3"/>
            <w:tabs>
              <w:tab w:val="right" w:leader="dot" w:pos="9350"/>
            </w:tabs>
            <w:rPr>
              <w:rFonts w:eastAsiaTheme="minorEastAsia"/>
              <w:noProof/>
            </w:rPr>
          </w:pPr>
          <w:hyperlink w:anchor="_Toc531452888" w:history="1">
            <w:r w:rsidR="0086360A" w:rsidRPr="00B24C2E">
              <w:rPr>
                <w:rStyle w:val="Hyperlink"/>
                <w:noProof/>
              </w:rPr>
              <w:t>4.1.3 Edge-Density</w:t>
            </w:r>
            <w:r w:rsidR="0086360A">
              <w:rPr>
                <w:noProof/>
                <w:webHidden/>
              </w:rPr>
              <w:tab/>
            </w:r>
            <w:r w:rsidR="0086360A">
              <w:rPr>
                <w:noProof/>
                <w:webHidden/>
              </w:rPr>
              <w:fldChar w:fldCharType="begin"/>
            </w:r>
            <w:r w:rsidR="0086360A">
              <w:rPr>
                <w:noProof/>
                <w:webHidden/>
              </w:rPr>
              <w:instrText xml:space="preserve"> PAGEREF _Toc531452888 \h </w:instrText>
            </w:r>
            <w:r w:rsidR="0086360A">
              <w:rPr>
                <w:noProof/>
                <w:webHidden/>
              </w:rPr>
            </w:r>
            <w:r w:rsidR="0086360A">
              <w:rPr>
                <w:noProof/>
                <w:webHidden/>
              </w:rPr>
              <w:fldChar w:fldCharType="separate"/>
            </w:r>
            <w:r w:rsidR="00436480">
              <w:rPr>
                <w:noProof/>
                <w:webHidden/>
              </w:rPr>
              <w:t>19</w:t>
            </w:r>
            <w:r w:rsidR="0086360A">
              <w:rPr>
                <w:noProof/>
                <w:webHidden/>
              </w:rPr>
              <w:fldChar w:fldCharType="end"/>
            </w:r>
          </w:hyperlink>
        </w:p>
        <w:p w14:paraId="5EBC0AB9" w14:textId="60365B16" w:rsidR="0086360A" w:rsidRDefault="00FF2C43">
          <w:pPr>
            <w:pStyle w:val="TOC2"/>
            <w:tabs>
              <w:tab w:val="left" w:pos="880"/>
              <w:tab w:val="right" w:leader="dot" w:pos="9350"/>
            </w:tabs>
            <w:rPr>
              <w:rFonts w:eastAsiaTheme="minorEastAsia"/>
              <w:noProof/>
            </w:rPr>
          </w:pPr>
          <w:hyperlink w:anchor="_Toc531452889" w:history="1">
            <w:r w:rsidR="0086360A" w:rsidRPr="00B24C2E">
              <w:rPr>
                <w:rStyle w:val="Hyperlink"/>
                <w:noProof/>
              </w:rPr>
              <w:t>4.2</w:t>
            </w:r>
            <w:r w:rsidR="0086360A">
              <w:rPr>
                <w:rFonts w:eastAsiaTheme="minorEastAsia"/>
                <w:noProof/>
              </w:rPr>
              <w:tab/>
            </w:r>
            <w:r w:rsidR="0086360A" w:rsidRPr="00B24C2E">
              <w:rPr>
                <w:rStyle w:val="Hyperlink"/>
                <w:noProof/>
              </w:rPr>
              <w:t>Color</w:t>
            </w:r>
            <w:r w:rsidR="0086360A">
              <w:rPr>
                <w:noProof/>
                <w:webHidden/>
              </w:rPr>
              <w:tab/>
            </w:r>
            <w:r w:rsidR="0086360A">
              <w:rPr>
                <w:noProof/>
                <w:webHidden/>
              </w:rPr>
              <w:fldChar w:fldCharType="begin"/>
            </w:r>
            <w:r w:rsidR="0086360A">
              <w:rPr>
                <w:noProof/>
                <w:webHidden/>
              </w:rPr>
              <w:instrText xml:space="preserve"> PAGEREF _Toc531452889 \h </w:instrText>
            </w:r>
            <w:r w:rsidR="0086360A">
              <w:rPr>
                <w:noProof/>
                <w:webHidden/>
              </w:rPr>
            </w:r>
            <w:r w:rsidR="0086360A">
              <w:rPr>
                <w:noProof/>
                <w:webHidden/>
              </w:rPr>
              <w:fldChar w:fldCharType="separate"/>
            </w:r>
            <w:r w:rsidR="00436480">
              <w:rPr>
                <w:noProof/>
                <w:webHidden/>
              </w:rPr>
              <w:t>20</w:t>
            </w:r>
            <w:r w:rsidR="0086360A">
              <w:rPr>
                <w:noProof/>
                <w:webHidden/>
              </w:rPr>
              <w:fldChar w:fldCharType="end"/>
            </w:r>
          </w:hyperlink>
        </w:p>
        <w:p w14:paraId="6EF45317" w14:textId="6784141E" w:rsidR="0086360A" w:rsidRDefault="00FF2C43">
          <w:pPr>
            <w:pStyle w:val="TOC3"/>
            <w:tabs>
              <w:tab w:val="right" w:leader="dot" w:pos="9350"/>
            </w:tabs>
            <w:rPr>
              <w:rFonts w:eastAsiaTheme="minorEastAsia"/>
              <w:noProof/>
            </w:rPr>
          </w:pPr>
          <w:hyperlink w:anchor="_Toc531452890" w:history="1">
            <w:r w:rsidR="0086360A" w:rsidRPr="00B24C2E">
              <w:rPr>
                <w:rStyle w:val="Hyperlink"/>
                <w:noProof/>
              </w:rPr>
              <w:t>4.2.1 Shadows</w:t>
            </w:r>
            <w:r w:rsidR="0086360A">
              <w:rPr>
                <w:noProof/>
                <w:webHidden/>
              </w:rPr>
              <w:tab/>
            </w:r>
            <w:r w:rsidR="0086360A">
              <w:rPr>
                <w:noProof/>
                <w:webHidden/>
              </w:rPr>
              <w:fldChar w:fldCharType="begin"/>
            </w:r>
            <w:r w:rsidR="0086360A">
              <w:rPr>
                <w:noProof/>
                <w:webHidden/>
              </w:rPr>
              <w:instrText xml:space="preserve"> PAGEREF _Toc531452890 \h </w:instrText>
            </w:r>
            <w:r w:rsidR="0086360A">
              <w:rPr>
                <w:noProof/>
                <w:webHidden/>
              </w:rPr>
            </w:r>
            <w:r w:rsidR="0086360A">
              <w:rPr>
                <w:noProof/>
                <w:webHidden/>
              </w:rPr>
              <w:fldChar w:fldCharType="separate"/>
            </w:r>
            <w:r w:rsidR="00436480">
              <w:rPr>
                <w:noProof/>
                <w:webHidden/>
              </w:rPr>
              <w:t>21</w:t>
            </w:r>
            <w:r w:rsidR="0086360A">
              <w:rPr>
                <w:noProof/>
                <w:webHidden/>
              </w:rPr>
              <w:fldChar w:fldCharType="end"/>
            </w:r>
          </w:hyperlink>
        </w:p>
        <w:p w14:paraId="2E248B2C" w14:textId="3A68000A" w:rsidR="0086360A" w:rsidRDefault="00FF2C43">
          <w:pPr>
            <w:pStyle w:val="TOC3"/>
            <w:tabs>
              <w:tab w:val="left" w:pos="1320"/>
              <w:tab w:val="right" w:leader="dot" w:pos="9350"/>
            </w:tabs>
            <w:rPr>
              <w:rFonts w:eastAsiaTheme="minorEastAsia"/>
              <w:noProof/>
            </w:rPr>
          </w:pPr>
          <w:hyperlink w:anchor="_Toc531452891" w:history="1">
            <w:r w:rsidR="0086360A" w:rsidRPr="00B24C2E">
              <w:rPr>
                <w:rStyle w:val="Hyperlink"/>
                <w:noProof/>
              </w:rPr>
              <w:t>4.2.2</w:t>
            </w:r>
            <w:r w:rsidR="0086360A">
              <w:rPr>
                <w:rFonts w:eastAsiaTheme="minorEastAsia"/>
                <w:noProof/>
              </w:rPr>
              <w:tab/>
            </w:r>
            <w:r w:rsidR="0086360A" w:rsidRPr="00B24C2E">
              <w:rPr>
                <w:rStyle w:val="Hyperlink"/>
                <w:noProof/>
              </w:rPr>
              <w:t>Ambient Fog</w:t>
            </w:r>
            <w:r w:rsidR="0086360A">
              <w:rPr>
                <w:noProof/>
                <w:webHidden/>
              </w:rPr>
              <w:tab/>
            </w:r>
            <w:r w:rsidR="0086360A">
              <w:rPr>
                <w:noProof/>
                <w:webHidden/>
              </w:rPr>
              <w:fldChar w:fldCharType="begin"/>
            </w:r>
            <w:r w:rsidR="0086360A">
              <w:rPr>
                <w:noProof/>
                <w:webHidden/>
              </w:rPr>
              <w:instrText xml:space="preserve"> PAGEREF _Toc531452891 \h </w:instrText>
            </w:r>
            <w:r w:rsidR="0086360A">
              <w:rPr>
                <w:noProof/>
                <w:webHidden/>
              </w:rPr>
            </w:r>
            <w:r w:rsidR="0086360A">
              <w:rPr>
                <w:noProof/>
                <w:webHidden/>
              </w:rPr>
              <w:fldChar w:fldCharType="separate"/>
            </w:r>
            <w:r w:rsidR="00436480">
              <w:rPr>
                <w:noProof/>
                <w:webHidden/>
              </w:rPr>
              <w:t>22</w:t>
            </w:r>
            <w:r w:rsidR="0086360A">
              <w:rPr>
                <w:noProof/>
                <w:webHidden/>
              </w:rPr>
              <w:fldChar w:fldCharType="end"/>
            </w:r>
          </w:hyperlink>
        </w:p>
        <w:p w14:paraId="4AFBED87" w14:textId="310E6CD7" w:rsidR="0086360A" w:rsidRDefault="00FF2C43">
          <w:pPr>
            <w:pStyle w:val="TOC2"/>
            <w:tabs>
              <w:tab w:val="right" w:leader="dot" w:pos="9350"/>
            </w:tabs>
            <w:rPr>
              <w:rFonts w:eastAsiaTheme="minorEastAsia"/>
              <w:noProof/>
            </w:rPr>
          </w:pPr>
          <w:hyperlink w:anchor="_Toc531452892" w:history="1">
            <w:r w:rsidR="0086360A" w:rsidRPr="00B24C2E">
              <w:rPr>
                <w:rStyle w:val="Hyperlink"/>
                <w:noProof/>
              </w:rPr>
              <w:t>4.3 Noise (Variable Density)</w:t>
            </w:r>
            <w:r w:rsidR="0086360A">
              <w:rPr>
                <w:noProof/>
                <w:webHidden/>
              </w:rPr>
              <w:tab/>
            </w:r>
            <w:r w:rsidR="0086360A">
              <w:rPr>
                <w:noProof/>
                <w:webHidden/>
              </w:rPr>
              <w:fldChar w:fldCharType="begin"/>
            </w:r>
            <w:r w:rsidR="0086360A">
              <w:rPr>
                <w:noProof/>
                <w:webHidden/>
              </w:rPr>
              <w:instrText xml:space="preserve"> PAGEREF _Toc531452892 \h </w:instrText>
            </w:r>
            <w:r w:rsidR="0086360A">
              <w:rPr>
                <w:noProof/>
                <w:webHidden/>
              </w:rPr>
            </w:r>
            <w:r w:rsidR="0086360A">
              <w:rPr>
                <w:noProof/>
                <w:webHidden/>
              </w:rPr>
              <w:fldChar w:fldCharType="separate"/>
            </w:r>
            <w:r w:rsidR="00436480">
              <w:rPr>
                <w:noProof/>
                <w:webHidden/>
              </w:rPr>
              <w:t>23</w:t>
            </w:r>
            <w:r w:rsidR="0086360A">
              <w:rPr>
                <w:noProof/>
                <w:webHidden/>
              </w:rPr>
              <w:fldChar w:fldCharType="end"/>
            </w:r>
          </w:hyperlink>
        </w:p>
        <w:p w14:paraId="3DD42604" w14:textId="6986CA30" w:rsidR="0086360A" w:rsidRDefault="00FF2C43">
          <w:pPr>
            <w:pStyle w:val="TOC3"/>
            <w:tabs>
              <w:tab w:val="left" w:pos="1320"/>
              <w:tab w:val="right" w:leader="dot" w:pos="9350"/>
            </w:tabs>
            <w:rPr>
              <w:rFonts w:eastAsiaTheme="minorEastAsia"/>
              <w:noProof/>
            </w:rPr>
          </w:pPr>
          <w:hyperlink w:anchor="_Toc531452893" w:history="1">
            <w:r w:rsidR="0086360A" w:rsidRPr="00B24C2E">
              <w:rPr>
                <w:rStyle w:val="Hyperlink"/>
                <w:noProof/>
              </w:rPr>
              <w:t>4.3.1</w:t>
            </w:r>
            <w:r w:rsidR="0086360A">
              <w:rPr>
                <w:rFonts w:eastAsiaTheme="minorEastAsia"/>
                <w:noProof/>
              </w:rPr>
              <w:tab/>
            </w:r>
            <w:r w:rsidR="0086360A" w:rsidRPr="00B24C2E">
              <w:rPr>
                <w:rStyle w:val="Hyperlink"/>
                <w:noProof/>
              </w:rPr>
              <w:t>Simplex Noise</w:t>
            </w:r>
            <w:r w:rsidR="0086360A">
              <w:rPr>
                <w:noProof/>
                <w:webHidden/>
              </w:rPr>
              <w:tab/>
            </w:r>
            <w:r w:rsidR="0086360A">
              <w:rPr>
                <w:noProof/>
                <w:webHidden/>
              </w:rPr>
              <w:fldChar w:fldCharType="begin"/>
            </w:r>
            <w:r w:rsidR="0086360A">
              <w:rPr>
                <w:noProof/>
                <w:webHidden/>
              </w:rPr>
              <w:instrText xml:space="preserve"> PAGEREF _Toc531452893 \h </w:instrText>
            </w:r>
            <w:r w:rsidR="0086360A">
              <w:rPr>
                <w:noProof/>
                <w:webHidden/>
              </w:rPr>
            </w:r>
            <w:r w:rsidR="0086360A">
              <w:rPr>
                <w:noProof/>
                <w:webHidden/>
              </w:rPr>
              <w:fldChar w:fldCharType="separate"/>
            </w:r>
            <w:r w:rsidR="00436480">
              <w:rPr>
                <w:noProof/>
                <w:webHidden/>
              </w:rPr>
              <w:t>24</w:t>
            </w:r>
            <w:r w:rsidR="0086360A">
              <w:rPr>
                <w:noProof/>
                <w:webHidden/>
              </w:rPr>
              <w:fldChar w:fldCharType="end"/>
            </w:r>
          </w:hyperlink>
        </w:p>
        <w:p w14:paraId="0EC3365B" w14:textId="00E6783A" w:rsidR="0086360A" w:rsidRDefault="00FF2C43">
          <w:pPr>
            <w:pStyle w:val="TOC3"/>
            <w:tabs>
              <w:tab w:val="left" w:pos="1320"/>
              <w:tab w:val="right" w:leader="dot" w:pos="9350"/>
            </w:tabs>
            <w:rPr>
              <w:rFonts w:eastAsiaTheme="minorEastAsia"/>
              <w:noProof/>
            </w:rPr>
          </w:pPr>
          <w:hyperlink w:anchor="_Toc531452894" w:history="1">
            <w:r w:rsidR="0086360A" w:rsidRPr="00B24C2E">
              <w:rPr>
                <w:rStyle w:val="Hyperlink"/>
                <w:noProof/>
              </w:rPr>
              <w:t>4.3.2</w:t>
            </w:r>
            <w:r w:rsidR="0086360A">
              <w:rPr>
                <w:rFonts w:eastAsiaTheme="minorEastAsia"/>
                <w:noProof/>
              </w:rPr>
              <w:tab/>
            </w:r>
            <w:r w:rsidR="0086360A" w:rsidRPr="00B24C2E">
              <w:rPr>
                <w:rStyle w:val="Hyperlink"/>
                <w:noProof/>
              </w:rPr>
              <w:t>Noisy Fog</w:t>
            </w:r>
            <w:r w:rsidR="0086360A">
              <w:rPr>
                <w:noProof/>
                <w:webHidden/>
              </w:rPr>
              <w:tab/>
            </w:r>
            <w:r w:rsidR="0086360A">
              <w:rPr>
                <w:noProof/>
                <w:webHidden/>
              </w:rPr>
              <w:fldChar w:fldCharType="begin"/>
            </w:r>
            <w:r w:rsidR="0086360A">
              <w:rPr>
                <w:noProof/>
                <w:webHidden/>
              </w:rPr>
              <w:instrText xml:space="preserve"> PAGEREF _Toc531452894 \h </w:instrText>
            </w:r>
            <w:r w:rsidR="0086360A">
              <w:rPr>
                <w:noProof/>
                <w:webHidden/>
              </w:rPr>
            </w:r>
            <w:r w:rsidR="0086360A">
              <w:rPr>
                <w:noProof/>
                <w:webHidden/>
              </w:rPr>
              <w:fldChar w:fldCharType="separate"/>
            </w:r>
            <w:r w:rsidR="00436480">
              <w:rPr>
                <w:noProof/>
                <w:webHidden/>
              </w:rPr>
              <w:t>24</w:t>
            </w:r>
            <w:r w:rsidR="0086360A">
              <w:rPr>
                <w:noProof/>
                <w:webHidden/>
              </w:rPr>
              <w:fldChar w:fldCharType="end"/>
            </w:r>
          </w:hyperlink>
        </w:p>
        <w:p w14:paraId="7208FECC" w14:textId="7F82789A" w:rsidR="0086360A" w:rsidRDefault="00FF2C43">
          <w:pPr>
            <w:pStyle w:val="TOC3"/>
            <w:tabs>
              <w:tab w:val="right" w:leader="dot" w:pos="9350"/>
            </w:tabs>
            <w:rPr>
              <w:rFonts w:eastAsiaTheme="minorEastAsia"/>
              <w:noProof/>
            </w:rPr>
          </w:pPr>
          <w:hyperlink w:anchor="_Toc531452895" w:history="1">
            <w:r w:rsidR="0086360A" w:rsidRPr="00B24C2E">
              <w:rPr>
                <w:rStyle w:val="Hyperlink"/>
                <w:noProof/>
              </w:rPr>
              <w:t>4.3.3 Drifting Fog</w:t>
            </w:r>
            <w:r w:rsidR="0086360A">
              <w:rPr>
                <w:noProof/>
                <w:webHidden/>
              </w:rPr>
              <w:tab/>
            </w:r>
            <w:r w:rsidR="0086360A">
              <w:rPr>
                <w:noProof/>
                <w:webHidden/>
              </w:rPr>
              <w:fldChar w:fldCharType="begin"/>
            </w:r>
            <w:r w:rsidR="0086360A">
              <w:rPr>
                <w:noProof/>
                <w:webHidden/>
              </w:rPr>
              <w:instrText xml:space="preserve"> PAGEREF _Toc531452895 \h </w:instrText>
            </w:r>
            <w:r w:rsidR="0086360A">
              <w:rPr>
                <w:noProof/>
                <w:webHidden/>
              </w:rPr>
            </w:r>
            <w:r w:rsidR="0086360A">
              <w:rPr>
                <w:noProof/>
                <w:webHidden/>
              </w:rPr>
              <w:fldChar w:fldCharType="separate"/>
            </w:r>
            <w:r w:rsidR="00436480">
              <w:rPr>
                <w:noProof/>
                <w:webHidden/>
              </w:rPr>
              <w:t>25</w:t>
            </w:r>
            <w:r w:rsidR="0086360A">
              <w:rPr>
                <w:noProof/>
                <w:webHidden/>
              </w:rPr>
              <w:fldChar w:fldCharType="end"/>
            </w:r>
          </w:hyperlink>
        </w:p>
        <w:p w14:paraId="5E23CBB9" w14:textId="49C5144F" w:rsidR="0086360A" w:rsidRDefault="00FF2C43">
          <w:pPr>
            <w:pStyle w:val="TOC2"/>
            <w:tabs>
              <w:tab w:val="left" w:pos="880"/>
              <w:tab w:val="right" w:leader="dot" w:pos="9350"/>
            </w:tabs>
            <w:rPr>
              <w:rFonts w:eastAsiaTheme="minorEastAsia"/>
              <w:noProof/>
            </w:rPr>
          </w:pPr>
          <w:hyperlink w:anchor="_Toc531452896" w:history="1">
            <w:r w:rsidR="0086360A" w:rsidRPr="00B24C2E">
              <w:rPr>
                <w:rStyle w:val="Hyperlink"/>
                <w:noProof/>
              </w:rPr>
              <w:t>4.4</w:t>
            </w:r>
            <w:r w:rsidR="0086360A">
              <w:rPr>
                <w:rFonts w:eastAsiaTheme="minorEastAsia"/>
                <w:noProof/>
              </w:rPr>
              <w:tab/>
            </w:r>
            <w:r w:rsidR="0086360A" w:rsidRPr="00B24C2E">
              <w:rPr>
                <w:rStyle w:val="Hyperlink"/>
                <w:noProof/>
              </w:rPr>
              <w:t>Additional Light Sources</w:t>
            </w:r>
            <w:r w:rsidR="0086360A">
              <w:rPr>
                <w:noProof/>
                <w:webHidden/>
              </w:rPr>
              <w:tab/>
            </w:r>
            <w:r w:rsidR="0086360A">
              <w:rPr>
                <w:noProof/>
                <w:webHidden/>
              </w:rPr>
              <w:fldChar w:fldCharType="begin"/>
            </w:r>
            <w:r w:rsidR="0086360A">
              <w:rPr>
                <w:noProof/>
                <w:webHidden/>
              </w:rPr>
              <w:instrText xml:space="preserve"> PAGEREF _Toc531452896 \h </w:instrText>
            </w:r>
            <w:r w:rsidR="0086360A">
              <w:rPr>
                <w:noProof/>
                <w:webHidden/>
              </w:rPr>
            </w:r>
            <w:r w:rsidR="0086360A">
              <w:rPr>
                <w:noProof/>
                <w:webHidden/>
              </w:rPr>
              <w:fldChar w:fldCharType="separate"/>
            </w:r>
            <w:r w:rsidR="00436480">
              <w:rPr>
                <w:noProof/>
                <w:webHidden/>
              </w:rPr>
              <w:t>25</w:t>
            </w:r>
            <w:r w:rsidR="0086360A">
              <w:rPr>
                <w:noProof/>
                <w:webHidden/>
              </w:rPr>
              <w:fldChar w:fldCharType="end"/>
            </w:r>
          </w:hyperlink>
        </w:p>
        <w:p w14:paraId="1E4B5C8A" w14:textId="75C577C6" w:rsidR="0086360A" w:rsidRDefault="00FF2C43">
          <w:pPr>
            <w:pStyle w:val="TOC3"/>
            <w:tabs>
              <w:tab w:val="left" w:pos="1320"/>
              <w:tab w:val="right" w:leader="dot" w:pos="9350"/>
            </w:tabs>
            <w:rPr>
              <w:rFonts w:eastAsiaTheme="minorEastAsia"/>
              <w:noProof/>
            </w:rPr>
          </w:pPr>
          <w:hyperlink w:anchor="_Toc531452897" w:history="1">
            <w:r w:rsidR="0086360A" w:rsidRPr="00B24C2E">
              <w:rPr>
                <w:rStyle w:val="Hyperlink"/>
                <w:noProof/>
              </w:rPr>
              <w:t>4.4.1</w:t>
            </w:r>
            <w:r w:rsidR="0086360A">
              <w:rPr>
                <w:rFonts w:eastAsiaTheme="minorEastAsia"/>
                <w:noProof/>
              </w:rPr>
              <w:tab/>
            </w:r>
            <w:r w:rsidR="0086360A" w:rsidRPr="00B24C2E">
              <w:rPr>
                <w:rStyle w:val="Hyperlink"/>
                <w:noProof/>
              </w:rPr>
              <w:t>Point Light</w:t>
            </w:r>
            <w:r w:rsidR="0086360A">
              <w:rPr>
                <w:noProof/>
                <w:webHidden/>
              </w:rPr>
              <w:tab/>
            </w:r>
            <w:r w:rsidR="0086360A">
              <w:rPr>
                <w:noProof/>
                <w:webHidden/>
              </w:rPr>
              <w:fldChar w:fldCharType="begin"/>
            </w:r>
            <w:r w:rsidR="0086360A">
              <w:rPr>
                <w:noProof/>
                <w:webHidden/>
              </w:rPr>
              <w:instrText xml:space="preserve"> PAGEREF _Toc531452897 \h </w:instrText>
            </w:r>
            <w:r w:rsidR="0086360A">
              <w:rPr>
                <w:noProof/>
                <w:webHidden/>
              </w:rPr>
            </w:r>
            <w:r w:rsidR="0086360A">
              <w:rPr>
                <w:noProof/>
                <w:webHidden/>
              </w:rPr>
              <w:fldChar w:fldCharType="separate"/>
            </w:r>
            <w:r w:rsidR="00436480">
              <w:rPr>
                <w:noProof/>
                <w:webHidden/>
              </w:rPr>
              <w:t>25</w:t>
            </w:r>
            <w:r w:rsidR="0086360A">
              <w:rPr>
                <w:noProof/>
                <w:webHidden/>
              </w:rPr>
              <w:fldChar w:fldCharType="end"/>
            </w:r>
          </w:hyperlink>
        </w:p>
        <w:p w14:paraId="4C29D5ED" w14:textId="58FCF54D" w:rsidR="0086360A" w:rsidRDefault="00FF2C43">
          <w:pPr>
            <w:pStyle w:val="TOC2"/>
            <w:tabs>
              <w:tab w:val="right" w:leader="dot" w:pos="9350"/>
            </w:tabs>
            <w:rPr>
              <w:rFonts w:eastAsiaTheme="minorEastAsia"/>
              <w:noProof/>
            </w:rPr>
          </w:pPr>
          <w:hyperlink w:anchor="_Toc531452898" w:history="1">
            <w:r w:rsidR="0086360A" w:rsidRPr="00B24C2E">
              <w:rPr>
                <w:rStyle w:val="Hyperlink"/>
                <w:noProof/>
              </w:rPr>
              <w:t>4.5 Performance</w:t>
            </w:r>
            <w:r w:rsidR="0086360A">
              <w:rPr>
                <w:noProof/>
                <w:webHidden/>
              </w:rPr>
              <w:tab/>
            </w:r>
            <w:r w:rsidR="0086360A">
              <w:rPr>
                <w:noProof/>
                <w:webHidden/>
              </w:rPr>
              <w:fldChar w:fldCharType="begin"/>
            </w:r>
            <w:r w:rsidR="0086360A">
              <w:rPr>
                <w:noProof/>
                <w:webHidden/>
              </w:rPr>
              <w:instrText xml:space="preserve"> PAGEREF _Toc531452898 \h </w:instrText>
            </w:r>
            <w:r w:rsidR="0086360A">
              <w:rPr>
                <w:noProof/>
                <w:webHidden/>
              </w:rPr>
            </w:r>
            <w:r w:rsidR="0086360A">
              <w:rPr>
                <w:noProof/>
                <w:webHidden/>
              </w:rPr>
              <w:fldChar w:fldCharType="separate"/>
            </w:r>
            <w:r w:rsidR="00436480">
              <w:rPr>
                <w:noProof/>
                <w:webHidden/>
              </w:rPr>
              <w:t>27</w:t>
            </w:r>
            <w:r w:rsidR="0086360A">
              <w:rPr>
                <w:noProof/>
                <w:webHidden/>
              </w:rPr>
              <w:fldChar w:fldCharType="end"/>
            </w:r>
          </w:hyperlink>
        </w:p>
        <w:p w14:paraId="7C00BCFC" w14:textId="7EDAD2D7" w:rsidR="0086360A" w:rsidRDefault="00FF2C43">
          <w:pPr>
            <w:pStyle w:val="TOC3"/>
            <w:tabs>
              <w:tab w:val="right" w:leader="dot" w:pos="9350"/>
            </w:tabs>
            <w:rPr>
              <w:rFonts w:eastAsiaTheme="minorEastAsia"/>
              <w:noProof/>
            </w:rPr>
          </w:pPr>
          <w:hyperlink w:anchor="_Toc531452899" w:history="1">
            <w:r w:rsidR="0086360A" w:rsidRPr="00B24C2E">
              <w:rPr>
                <w:rStyle w:val="Hyperlink"/>
                <w:noProof/>
              </w:rPr>
              <w:t>4.5.1 Shader Features</w:t>
            </w:r>
            <w:r w:rsidR="0086360A">
              <w:rPr>
                <w:noProof/>
                <w:webHidden/>
              </w:rPr>
              <w:tab/>
            </w:r>
            <w:r w:rsidR="0086360A">
              <w:rPr>
                <w:noProof/>
                <w:webHidden/>
              </w:rPr>
              <w:fldChar w:fldCharType="begin"/>
            </w:r>
            <w:r w:rsidR="0086360A">
              <w:rPr>
                <w:noProof/>
                <w:webHidden/>
              </w:rPr>
              <w:instrText xml:space="preserve"> PAGEREF _Toc531452899 \h </w:instrText>
            </w:r>
            <w:r w:rsidR="0086360A">
              <w:rPr>
                <w:noProof/>
                <w:webHidden/>
              </w:rPr>
            </w:r>
            <w:r w:rsidR="0086360A">
              <w:rPr>
                <w:noProof/>
                <w:webHidden/>
              </w:rPr>
              <w:fldChar w:fldCharType="separate"/>
            </w:r>
            <w:r w:rsidR="00436480">
              <w:rPr>
                <w:noProof/>
                <w:webHidden/>
              </w:rPr>
              <w:t>27</w:t>
            </w:r>
            <w:r w:rsidR="0086360A">
              <w:rPr>
                <w:noProof/>
                <w:webHidden/>
              </w:rPr>
              <w:fldChar w:fldCharType="end"/>
            </w:r>
          </w:hyperlink>
        </w:p>
        <w:p w14:paraId="435F1239" w14:textId="04393343" w:rsidR="0086360A" w:rsidRDefault="00FF2C43">
          <w:pPr>
            <w:pStyle w:val="TOC2"/>
            <w:tabs>
              <w:tab w:val="right" w:leader="dot" w:pos="9350"/>
            </w:tabs>
            <w:rPr>
              <w:rFonts w:eastAsiaTheme="minorEastAsia"/>
              <w:noProof/>
            </w:rPr>
          </w:pPr>
          <w:hyperlink w:anchor="_Toc531452900" w:history="1">
            <w:r w:rsidR="0086360A" w:rsidRPr="00B24C2E">
              <w:rPr>
                <w:rStyle w:val="Hyperlink"/>
                <w:noProof/>
              </w:rPr>
              <w:t>4.6 Quality Tuning</w:t>
            </w:r>
            <w:r w:rsidR="0086360A">
              <w:rPr>
                <w:noProof/>
                <w:webHidden/>
              </w:rPr>
              <w:tab/>
            </w:r>
            <w:r w:rsidR="0086360A">
              <w:rPr>
                <w:noProof/>
                <w:webHidden/>
              </w:rPr>
              <w:fldChar w:fldCharType="begin"/>
            </w:r>
            <w:r w:rsidR="0086360A">
              <w:rPr>
                <w:noProof/>
                <w:webHidden/>
              </w:rPr>
              <w:instrText xml:space="preserve"> PAGEREF _Toc531452900 \h </w:instrText>
            </w:r>
            <w:r w:rsidR="0086360A">
              <w:rPr>
                <w:noProof/>
                <w:webHidden/>
              </w:rPr>
            </w:r>
            <w:r w:rsidR="0086360A">
              <w:rPr>
                <w:noProof/>
                <w:webHidden/>
              </w:rPr>
              <w:fldChar w:fldCharType="separate"/>
            </w:r>
            <w:r w:rsidR="00436480">
              <w:rPr>
                <w:noProof/>
                <w:webHidden/>
              </w:rPr>
              <w:t>28</w:t>
            </w:r>
            <w:r w:rsidR="0086360A">
              <w:rPr>
                <w:noProof/>
                <w:webHidden/>
              </w:rPr>
              <w:fldChar w:fldCharType="end"/>
            </w:r>
          </w:hyperlink>
        </w:p>
        <w:p w14:paraId="314AE628" w14:textId="6BD32EAC" w:rsidR="0086360A" w:rsidRDefault="00FF2C43">
          <w:pPr>
            <w:pStyle w:val="TOC3"/>
            <w:tabs>
              <w:tab w:val="right" w:leader="dot" w:pos="9350"/>
            </w:tabs>
            <w:rPr>
              <w:rFonts w:eastAsiaTheme="minorEastAsia"/>
              <w:noProof/>
            </w:rPr>
          </w:pPr>
          <w:hyperlink w:anchor="_Toc531452901" w:history="1">
            <w:r w:rsidR="0086360A" w:rsidRPr="00B24C2E">
              <w:rPr>
                <w:rStyle w:val="Hyperlink"/>
                <w:noProof/>
              </w:rPr>
              <w:t>4.6.1 Randomized Evaluation Points</w:t>
            </w:r>
            <w:r w:rsidR="0086360A">
              <w:rPr>
                <w:noProof/>
                <w:webHidden/>
              </w:rPr>
              <w:tab/>
            </w:r>
            <w:r w:rsidR="0086360A">
              <w:rPr>
                <w:noProof/>
                <w:webHidden/>
              </w:rPr>
              <w:fldChar w:fldCharType="begin"/>
            </w:r>
            <w:r w:rsidR="0086360A">
              <w:rPr>
                <w:noProof/>
                <w:webHidden/>
              </w:rPr>
              <w:instrText xml:space="preserve"> PAGEREF _Toc531452901 \h </w:instrText>
            </w:r>
            <w:r w:rsidR="0086360A">
              <w:rPr>
                <w:noProof/>
                <w:webHidden/>
              </w:rPr>
            </w:r>
            <w:r w:rsidR="0086360A">
              <w:rPr>
                <w:noProof/>
                <w:webHidden/>
              </w:rPr>
              <w:fldChar w:fldCharType="separate"/>
            </w:r>
            <w:r w:rsidR="00436480">
              <w:rPr>
                <w:noProof/>
                <w:webHidden/>
              </w:rPr>
              <w:t>28</w:t>
            </w:r>
            <w:r w:rsidR="0086360A">
              <w:rPr>
                <w:noProof/>
                <w:webHidden/>
              </w:rPr>
              <w:fldChar w:fldCharType="end"/>
            </w:r>
          </w:hyperlink>
        </w:p>
        <w:p w14:paraId="216C5105" w14:textId="1AF679D3" w:rsidR="0086360A" w:rsidRDefault="00FF2C43">
          <w:pPr>
            <w:pStyle w:val="TOC2"/>
            <w:tabs>
              <w:tab w:val="right" w:leader="dot" w:pos="9350"/>
            </w:tabs>
            <w:rPr>
              <w:rFonts w:eastAsiaTheme="minorEastAsia"/>
              <w:noProof/>
            </w:rPr>
          </w:pPr>
          <w:hyperlink w:anchor="_Toc531452902" w:history="1">
            <w:r w:rsidR="0086360A" w:rsidRPr="00B24C2E">
              <w:rPr>
                <w:rStyle w:val="Hyperlink"/>
                <w:noProof/>
              </w:rPr>
              <w:t>4.7 Chapter Summary</w:t>
            </w:r>
            <w:r w:rsidR="0086360A">
              <w:rPr>
                <w:noProof/>
                <w:webHidden/>
              </w:rPr>
              <w:tab/>
            </w:r>
            <w:r w:rsidR="0086360A">
              <w:rPr>
                <w:noProof/>
                <w:webHidden/>
              </w:rPr>
              <w:fldChar w:fldCharType="begin"/>
            </w:r>
            <w:r w:rsidR="0086360A">
              <w:rPr>
                <w:noProof/>
                <w:webHidden/>
              </w:rPr>
              <w:instrText xml:space="preserve"> PAGEREF _Toc531452902 \h </w:instrText>
            </w:r>
            <w:r w:rsidR="0086360A">
              <w:rPr>
                <w:noProof/>
                <w:webHidden/>
              </w:rPr>
            </w:r>
            <w:r w:rsidR="0086360A">
              <w:rPr>
                <w:noProof/>
                <w:webHidden/>
              </w:rPr>
              <w:fldChar w:fldCharType="separate"/>
            </w:r>
            <w:r w:rsidR="00436480">
              <w:rPr>
                <w:noProof/>
                <w:webHidden/>
              </w:rPr>
              <w:t>28</w:t>
            </w:r>
            <w:r w:rsidR="0086360A">
              <w:rPr>
                <w:noProof/>
                <w:webHidden/>
              </w:rPr>
              <w:fldChar w:fldCharType="end"/>
            </w:r>
          </w:hyperlink>
        </w:p>
        <w:p w14:paraId="536CE10A" w14:textId="7C0002D1" w:rsidR="0086360A" w:rsidRDefault="00FF2C43">
          <w:pPr>
            <w:pStyle w:val="TOC1"/>
            <w:tabs>
              <w:tab w:val="right" w:leader="dot" w:pos="9350"/>
            </w:tabs>
            <w:rPr>
              <w:rFonts w:eastAsiaTheme="minorEastAsia"/>
              <w:noProof/>
            </w:rPr>
          </w:pPr>
          <w:hyperlink w:anchor="_Toc531452903" w:history="1">
            <w:r w:rsidR="0086360A" w:rsidRPr="00B24C2E">
              <w:rPr>
                <w:rStyle w:val="Hyperlink"/>
                <w:noProof/>
              </w:rPr>
              <w:t>5 Results</w:t>
            </w:r>
            <w:r w:rsidR="0086360A">
              <w:rPr>
                <w:noProof/>
                <w:webHidden/>
              </w:rPr>
              <w:tab/>
            </w:r>
            <w:r w:rsidR="0086360A">
              <w:rPr>
                <w:noProof/>
                <w:webHidden/>
              </w:rPr>
              <w:fldChar w:fldCharType="begin"/>
            </w:r>
            <w:r w:rsidR="0086360A">
              <w:rPr>
                <w:noProof/>
                <w:webHidden/>
              </w:rPr>
              <w:instrText xml:space="preserve"> PAGEREF _Toc531452903 \h </w:instrText>
            </w:r>
            <w:r w:rsidR="0086360A">
              <w:rPr>
                <w:noProof/>
                <w:webHidden/>
              </w:rPr>
            </w:r>
            <w:r w:rsidR="0086360A">
              <w:rPr>
                <w:noProof/>
                <w:webHidden/>
              </w:rPr>
              <w:fldChar w:fldCharType="separate"/>
            </w:r>
            <w:r w:rsidR="00436480">
              <w:rPr>
                <w:noProof/>
                <w:webHidden/>
              </w:rPr>
              <w:t>29</w:t>
            </w:r>
            <w:r w:rsidR="0086360A">
              <w:rPr>
                <w:noProof/>
                <w:webHidden/>
              </w:rPr>
              <w:fldChar w:fldCharType="end"/>
            </w:r>
          </w:hyperlink>
        </w:p>
        <w:p w14:paraId="13022DA1" w14:textId="67607BED" w:rsidR="0086360A" w:rsidRDefault="00FF2C43">
          <w:pPr>
            <w:pStyle w:val="TOC2"/>
            <w:tabs>
              <w:tab w:val="right" w:leader="dot" w:pos="9350"/>
            </w:tabs>
            <w:rPr>
              <w:rFonts w:eastAsiaTheme="minorEastAsia"/>
              <w:noProof/>
            </w:rPr>
          </w:pPr>
          <w:hyperlink w:anchor="_Toc531452904" w:history="1">
            <w:r w:rsidR="0086360A" w:rsidRPr="00B24C2E">
              <w:rPr>
                <w:rStyle w:val="Hyperlink"/>
                <w:noProof/>
              </w:rPr>
              <w:t>5.1 System Setup</w:t>
            </w:r>
            <w:r w:rsidR="0086360A">
              <w:rPr>
                <w:noProof/>
                <w:webHidden/>
              </w:rPr>
              <w:tab/>
            </w:r>
            <w:r w:rsidR="0086360A">
              <w:rPr>
                <w:noProof/>
                <w:webHidden/>
              </w:rPr>
              <w:fldChar w:fldCharType="begin"/>
            </w:r>
            <w:r w:rsidR="0086360A">
              <w:rPr>
                <w:noProof/>
                <w:webHidden/>
              </w:rPr>
              <w:instrText xml:space="preserve"> PAGEREF _Toc531452904 \h </w:instrText>
            </w:r>
            <w:r w:rsidR="0086360A">
              <w:rPr>
                <w:noProof/>
                <w:webHidden/>
              </w:rPr>
            </w:r>
            <w:r w:rsidR="0086360A">
              <w:rPr>
                <w:noProof/>
                <w:webHidden/>
              </w:rPr>
              <w:fldChar w:fldCharType="separate"/>
            </w:r>
            <w:r w:rsidR="00436480">
              <w:rPr>
                <w:noProof/>
                <w:webHidden/>
              </w:rPr>
              <w:t>29</w:t>
            </w:r>
            <w:r w:rsidR="0086360A">
              <w:rPr>
                <w:noProof/>
                <w:webHidden/>
              </w:rPr>
              <w:fldChar w:fldCharType="end"/>
            </w:r>
          </w:hyperlink>
        </w:p>
        <w:p w14:paraId="559D29AB" w14:textId="57815DEE" w:rsidR="0086360A" w:rsidRDefault="00FF2C43">
          <w:pPr>
            <w:pStyle w:val="TOC2"/>
            <w:tabs>
              <w:tab w:val="right" w:leader="dot" w:pos="9350"/>
            </w:tabs>
            <w:rPr>
              <w:rFonts w:eastAsiaTheme="minorEastAsia"/>
              <w:noProof/>
            </w:rPr>
          </w:pPr>
          <w:hyperlink w:anchor="_Toc531452905" w:history="1">
            <w:r w:rsidR="0086360A" w:rsidRPr="00B24C2E">
              <w:rPr>
                <w:rStyle w:val="Hyperlink"/>
                <w:noProof/>
              </w:rPr>
              <w:t>5.2 Qualitative / Subjective Analysis</w:t>
            </w:r>
            <w:r w:rsidR="0086360A">
              <w:rPr>
                <w:noProof/>
                <w:webHidden/>
              </w:rPr>
              <w:tab/>
            </w:r>
            <w:r w:rsidR="0086360A">
              <w:rPr>
                <w:noProof/>
                <w:webHidden/>
              </w:rPr>
              <w:fldChar w:fldCharType="begin"/>
            </w:r>
            <w:r w:rsidR="0086360A">
              <w:rPr>
                <w:noProof/>
                <w:webHidden/>
              </w:rPr>
              <w:instrText xml:space="preserve"> PAGEREF _Toc531452905 \h </w:instrText>
            </w:r>
            <w:r w:rsidR="0086360A">
              <w:rPr>
                <w:noProof/>
                <w:webHidden/>
              </w:rPr>
            </w:r>
            <w:r w:rsidR="0086360A">
              <w:rPr>
                <w:noProof/>
                <w:webHidden/>
              </w:rPr>
              <w:fldChar w:fldCharType="separate"/>
            </w:r>
            <w:r w:rsidR="00436480">
              <w:rPr>
                <w:noProof/>
                <w:webHidden/>
              </w:rPr>
              <w:t>29</w:t>
            </w:r>
            <w:r w:rsidR="0086360A">
              <w:rPr>
                <w:noProof/>
                <w:webHidden/>
              </w:rPr>
              <w:fldChar w:fldCharType="end"/>
            </w:r>
          </w:hyperlink>
        </w:p>
        <w:p w14:paraId="09545719" w14:textId="4C512931" w:rsidR="0086360A" w:rsidRDefault="00FF2C43">
          <w:pPr>
            <w:pStyle w:val="TOC3"/>
            <w:tabs>
              <w:tab w:val="right" w:leader="dot" w:pos="9350"/>
            </w:tabs>
            <w:rPr>
              <w:rFonts w:eastAsiaTheme="minorEastAsia"/>
              <w:noProof/>
            </w:rPr>
          </w:pPr>
          <w:hyperlink w:anchor="_Toc531452906" w:history="1">
            <w:r w:rsidR="0086360A" w:rsidRPr="00B24C2E">
              <w:rPr>
                <w:rStyle w:val="Hyperlink"/>
                <w:noProof/>
              </w:rPr>
              <w:t>5.2.1 Qualitative Goals (Redux)</w:t>
            </w:r>
            <w:r w:rsidR="0086360A">
              <w:rPr>
                <w:noProof/>
                <w:webHidden/>
              </w:rPr>
              <w:tab/>
            </w:r>
            <w:r w:rsidR="0086360A">
              <w:rPr>
                <w:noProof/>
                <w:webHidden/>
              </w:rPr>
              <w:fldChar w:fldCharType="begin"/>
            </w:r>
            <w:r w:rsidR="0086360A">
              <w:rPr>
                <w:noProof/>
                <w:webHidden/>
              </w:rPr>
              <w:instrText xml:space="preserve"> PAGEREF _Toc531452906 \h </w:instrText>
            </w:r>
            <w:r w:rsidR="0086360A">
              <w:rPr>
                <w:noProof/>
                <w:webHidden/>
              </w:rPr>
            </w:r>
            <w:r w:rsidR="0086360A">
              <w:rPr>
                <w:noProof/>
                <w:webHidden/>
              </w:rPr>
              <w:fldChar w:fldCharType="separate"/>
            </w:r>
            <w:r w:rsidR="00436480">
              <w:rPr>
                <w:noProof/>
                <w:webHidden/>
              </w:rPr>
              <w:t>29</w:t>
            </w:r>
            <w:r w:rsidR="0086360A">
              <w:rPr>
                <w:noProof/>
                <w:webHidden/>
              </w:rPr>
              <w:fldChar w:fldCharType="end"/>
            </w:r>
          </w:hyperlink>
        </w:p>
        <w:p w14:paraId="039E029F" w14:textId="5E242A3B" w:rsidR="0086360A" w:rsidRDefault="00FF2C43">
          <w:pPr>
            <w:pStyle w:val="TOC3"/>
            <w:tabs>
              <w:tab w:val="right" w:leader="dot" w:pos="9350"/>
            </w:tabs>
            <w:rPr>
              <w:rFonts w:eastAsiaTheme="minorEastAsia"/>
              <w:noProof/>
            </w:rPr>
          </w:pPr>
          <w:hyperlink w:anchor="_Toc531452907" w:history="1">
            <w:r w:rsidR="0086360A" w:rsidRPr="00B24C2E">
              <w:rPr>
                <w:rStyle w:val="Hyperlink"/>
                <w:noProof/>
              </w:rPr>
              <w:t>5.2.2 Distance-Based Fog</w:t>
            </w:r>
            <w:r w:rsidR="0086360A">
              <w:rPr>
                <w:noProof/>
                <w:webHidden/>
              </w:rPr>
              <w:tab/>
            </w:r>
            <w:r w:rsidR="0086360A">
              <w:rPr>
                <w:noProof/>
                <w:webHidden/>
              </w:rPr>
              <w:fldChar w:fldCharType="begin"/>
            </w:r>
            <w:r w:rsidR="0086360A">
              <w:rPr>
                <w:noProof/>
                <w:webHidden/>
              </w:rPr>
              <w:instrText xml:space="preserve"> PAGEREF _Toc531452907 \h </w:instrText>
            </w:r>
            <w:r w:rsidR="0086360A">
              <w:rPr>
                <w:noProof/>
                <w:webHidden/>
              </w:rPr>
            </w:r>
            <w:r w:rsidR="0086360A">
              <w:rPr>
                <w:noProof/>
                <w:webHidden/>
              </w:rPr>
              <w:fldChar w:fldCharType="separate"/>
            </w:r>
            <w:r w:rsidR="00436480">
              <w:rPr>
                <w:noProof/>
                <w:webHidden/>
              </w:rPr>
              <w:t>30</w:t>
            </w:r>
            <w:r w:rsidR="0086360A">
              <w:rPr>
                <w:noProof/>
                <w:webHidden/>
              </w:rPr>
              <w:fldChar w:fldCharType="end"/>
            </w:r>
          </w:hyperlink>
        </w:p>
        <w:p w14:paraId="5FD74B80" w14:textId="222EE1DB" w:rsidR="0086360A" w:rsidRDefault="00FF2C43">
          <w:pPr>
            <w:pStyle w:val="TOC3"/>
            <w:tabs>
              <w:tab w:val="right" w:leader="dot" w:pos="9350"/>
            </w:tabs>
            <w:rPr>
              <w:rFonts w:eastAsiaTheme="minorEastAsia"/>
              <w:noProof/>
            </w:rPr>
          </w:pPr>
          <w:hyperlink w:anchor="_Toc531452908" w:history="1">
            <w:r w:rsidR="0086360A" w:rsidRPr="00B24C2E">
              <w:rPr>
                <w:rStyle w:val="Hyperlink"/>
                <w:noProof/>
              </w:rPr>
              <w:t>5.2.3 Height-Based Fog Density</w:t>
            </w:r>
            <w:r w:rsidR="0086360A">
              <w:rPr>
                <w:noProof/>
                <w:webHidden/>
              </w:rPr>
              <w:tab/>
            </w:r>
            <w:r w:rsidR="0086360A">
              <w:rPr>
                <w:noProof/>
                <w:webHidden/>
              </w:rPr>
              <w:fldChar w:fldCharType="begin"/>
            </w:r>
            <w:r w:rsidR="0086360A">
              <w:rPr>
                <w:noProof/>
                <w:webHidden/>
              </w:rPr>
              <w:instrText xml:space="preserve"> PAGEREF _Toc531452908 \h </w:instrText>
            </w:r>
            <w:r w:rsidR="0086360A">
              <w:rPr>
                <w:noProof/>
                <w:webHidden/>
              </w:rPr>
            </w:r>
            <w:r w:rsidR="0086360A">
              <w:rPr>
                <w:noProof/>
                <w:webHidden/>
              </w:rPr>
              <w:fldChar w:fldCharType="separate"/>
            </w:r>
            <w:r w:rsidR="00436480">
              <w:rPr>
                <w:noProof/>
                <w:webHidden/>
              </w:rPr>
              <w:t>30</w:t>
            </w:r>
            <w:r w:rsidR="0086360A">
              <w:rPr>
                <w:noProof/>
                <w:webHidden/>
              </w:rPr>
              <w:fldChar w:fldCharType="end"/>
            </w:r>
          </w:hyperlink>
        </w:p>
        <w:p w14:paraId="6178611D" w14:textId="11A53DE3" w:rsidR="0086360A" w:rsidRDefault="00FF2C43">
          <w:pPr>
            <w:pStyle w:val="TOC3"/>
            <w:tabs>
              <w:tab w:val="right" w:leader="dot" w:pos="9350"/>
            </w:tabs>
            <w:rPr>
              <w:rFonts w:eastAsiaTheme="minorEastAsia"/>
              <w:noProof/>
            </w:rPr>
          </w:pPr>
          <w:hyperlink w:anchor="_Toc531452909" w:history="1">
            <w:r w:rsidR="0086360A" w:rsidRPr="00B24C2E">
              <w:rPr>
                <w:rStyle w:val="Hyperlink"/>
                <w:noProof/>
              </w:rPr>
              <w:t>5.2.4 Edge-Based Fog Density</w:t>
            </w:r>
            <w:r w:rsidR="0086360A">
              <w:rPr>
                <w:noProof/>
                <w:webHidden/>
              </w:rPr>
              <w:tab/>
            </w:r>
            <w:r w:rsidR="0086360A">
              <w:rPr>
                <w:noProof/>
                <w:webHidden/>
              </w:rPr>
              <w:fldChar w:fldCharType="begin"/>
            </w:r>
            <w:r w:rsidR="0086360A">
              <w:rPr>
                <w:noProof/>
                <w:webHidden/>
              </w:rPr>
              <w:instrText xml:space="preserve"> PAGEREF _Toc531452909 \h </w:instrText>
            </w:r>
            <w:r w:rsidR="0086360A">
              <w:rPr>
                <w:noProof/>
                <w:webHidden/>
              </w:rPr>
            </w:r>
            <w:r w:rsidR="0086360A">
              <w:rPr>
                <w:noProof/>
                <w:webHidden/>
              </w:rPr>
              <w:fldChar w:fldCharType="separate"/>
            </w:r>
            <w:r w:rsidR="00436480">
              <w:rPr>
                <w:noProof/>
                <w:webHidden/>
              </w:rPr>
              <w:t>31</w:t>
            </w:r>
            <w:r w:rsidR="0086360A">
              <w:rPr>
                <w:noProof/>
                <w:webHidden/>
              </w:rPr>
              <w:fldChar w:fldCharType="end"/>
            </w:r>
          </w:hyperlink>
        </w:p>
        <w:p w14:paraId="623279CA" w14:textId="493E2B03" w:rsidR="0086360A" w:rsidRDefault="00FF2C43">
          <w:pPr>
            <w:pStyle w:val="TOC3"/>
            <w:tabs>
              <w:tab w:val="right" w:leader="dot" w:pos="9350"/>
            </w:tabs>
            <w:rPr>
              <w:rFonts w:eastAsiaTheme="minorEastAsia"/>
              <w:noProof/>
            </w:rPr>
          </w:pPr>
          <w:hyperlink w:anchor="_Toc531452910" w:history="1">
            <w:r w:rsidR="0086360A" w:rsidRPr="00B24C2E">
              <w:rPr>
                <w:rStyle w:val="Hyperlink"/>
                <w:noProof/>
              </w:rPr>
              <w:t>5.2.5 Color</w:t>
            </w:r>
            <w:r w:rsidR="0086360A">
              <w:rPr>
                <w:noProof/>
                <w:webHidden/>
              </w:rPr>
              <w:tab/>
            </w:r>
            <w:r w:rsidR="0086360A">
              <w:rPr>
                <w:noProof/>
                <w:webHidden/>
              </w:rPr>
              <w:fldChar w:fldCharType="begin"/>
            </w:r>
            <w:r w:rsidR="0086360A">
              <w:rPr>
                <w:noProof/>
                <w:webHidden/>
              </w:rPr>
              <w:instrText xml:space="preserve"> PAGEREF _Toc531452910 \h </w:instrText>
            </w:r>
            <w:r w:rsidR="0086360A">
              <w:rPr>
                <w:noProof/>
                <w:webHidden/>
              </w:rPr>
            </w:r>
            <w:r w:rsidR="0086360A">
              <w:rPr>
                <w:noProof/>
                <w:webHidden/>
              </w:rPr>
              <w:fldChar w:fldCharType="separate"/>
            </w:r>
            <w:r w:rsidR="00436480">
              <w:rPr>
                <w:noProof/>
                <w:webHidden/>
              </w:rPr>
              <w:t>32</w:t>
            </w:r>
            <w:r w:rsidR="0086360A">
              <w:rPr>
                <w:noProof/>
                <w:webHidden/>
              </w:rPr>
              <w:fldChar w:fldCharType="end"/>
            </w:r>
          </w:hyperlink>
        </w:p>
        <w:p w14:paraId="45771592" w14:textId="6457A114" w:rsidR="0086360A" w:rsidRDefault="00FF2C43">
          <w:pPr>
            <w:pStyle w:val="TOC3"/>
            <w:tabs>
              <w:tab w:val="right" w:leader="dot" w:pos="9350"/>
            </w:tabs>
            <w:rPr>
              <w:rFonts w:eastAsiaTheme="minorEastAsia"/>
              <w:noProof/>
            </w:rPr>
          </w:pPr>
          <w:hyperlink w:anchor="_Toc531452911" w:history="1">
            <w:r w:rsidR="0086360A" w:rsidRPr="00B24C2E">
              <w:rPr>
                <w:rStyle w:val="Hyperlink"/>
                <w:noProof/>
              </w:rPr>
              <w:t>5.2.6 Shadows</w:t>
            </w:r>
            <w:r w:rsidR="0086360A">
              <w:rPr>
                <w:noProof/>
                <w:webHidden/>
              </w:rPr>
              <w:tab/>
            </w:r>
            <w:r w:rsidR="0086360A">
              <w:rPr>
                <w:noProof/>
                <w:webHidden/>
              </w:rPr>
              <w:fldChar w:fldCharType="begin"/>
            </w:r>
            <w:r w:rsidR="0086360A">
              <w:rPr>
                <w:noProof/>
                <w:webHidden/>
              </w:rPr>
              <w:instrText xml:space="preserve"> PAGEREF _Toc531452911 \h </w:instrText>
            </w:r>
            <w:r w:rsidR="0086360A">
              <w:rPr>
                <w:noProof/>
                <w:webHidden/>
              </w:rPr>
            </w:r>
            <w:r w:rsidR="0086360A">
              <w:rPr>
                <w:noProof/>
                <w:webHidden/>
              </w:rPr>
              <w:fldChar w:fldCharType="separate"/>
            </w:r>
            <w:r w:rsidR="00436480">
              <w:rPr>
                <w:noProof/>
                <w:webHidden/>
              </w:rPr>
              <w:t>32</w:t>
            </w:r>
            <w:r w:rsidR="0086360A">
              <w:rPr>
                <w:noProof/>
                <w:webHidden/>
              </w:rPr>
              <w:fldChar w:fldCharType="end"/>
            </w:r>
          </w:hyperlink>
        </w:p>
        <w:p w14:paraId="04835E0E" w14:textId="690B5DEB" w:rsidR="0086360A" w:rsidRDefault="00FF2C43">
          <w:pPr>
            <w:pStyle w:val="TOC3"/>
            <w:tabs>
              <w:tab w:val="right" w:leader="dot" w:pos="9350"/>
            </w:tabs>
            <w:rPr>
              <w:rFonts w:eastAsiaTheme="minorEastAsia"/>
              <w:noProof/>
            </w:rPr>
          </w:pPr>
          <w:hyperlink w:anchor="_Toc531452912" w:history="1">
            <w:r w:rsidR="0086360A" w:rsidRPr="00B24C2E">
              <w:rPr>
                <w:rStyle w:val="Hyperlink"/>
                <w:noProof/>
              </w:rPr>
              <w:t>5.2.7 Ambient Fog</w:t>
            </w:r>
            <w:r w:rsidR="0086360A">
              <w:rPr>
                <w:noProof/>
                <w:webHidden/>
              </w:rPr>
              <w:tab/>
            </w:r>
            <w:r w:rsidR="0086360A">
              <w:rPr>
                <w:noProof/>
                <w:webHidden/>
              </w:rPr>
              <w:fldChar w:fldCharType="begin"/>
            </w:r>
            <w:r w:rsidR="0086360A">
              <w:rPr>
                <w:noProof/>
                <w:webHidden/>
              </w:rPr>
              <w:instrText xml:space="preserve"> PAGEREF _Toc531452912 \h </w:instrText>
            </w:r>
            <w:r w:rsidR="0086360A">
              <w:rPr>
                <w:noProof/>
                <w:webHidden/>
              </w:rPr>
            </w:r>
            <w:r w:rsidR="0086360A">
              <w:rPr>
                <w:noProof/>
                <w:webHidden/>
              </w:rPr>
              <w:fldChar w:fldCharType="separate"/>
            </w:r>
            <w:r w:rsidR="00436480">
              <w:rPr>
                <w:noProof/>
                <w:webHidden/>
              </w:rPr>
              <w:t>33</w:t>
            </w:r>
            <w:r w:rsidR="0086360A">
              <w:rPr>
                <w:noProof/>
                <w:webHidden/>
              </w:rPr>
              <w:fldChar w:fldCharType="end"/>
            </w:r>
          </w:hyperlink>
        </w:p>
        <w:p w14:paraId="3EBBF4A9" w14:textId="639122A4" w:rsidR="0086360A" w:rsidRDefault="00FF2C43">
          <w:pPr>
            <w:pStyle w:val="TOC3"/>
            <w:tabs>
              <w:tab w:val="right" w:leader="dot" w:pos="9350"/>
            </w:tabs>
            <w:rPr>
              <w:rFonts w:eastAsiaTheme="minorEastAsia"/>
              <w:noProof/>
            </w:rPr>
          </w:pPr>
          <w:hyperlink w:anchor="_Toc531452913" w:history="1">
            <w:r w:rsidR="0086360A" w:rsidRPr="00B24C2E">
              <w:rPr>
                <w:rStyle w:val="Hyperlink"/>
                <w:noProof/>
              </w:rPr>
              <w:t>5.2.8 Noisy Fog</w:t>
            </w:r>
            <w:r w:rsidR="0086360A">
              <w:rPr>
                <w:noProof/>
                <w:webHidden/>
              </w:rPr>
              <w:tab/>
            </w:r>
            <w:r w:rsidR="0086360A">
              <w:rPr>
                <w:noProof/>
                <w:webHidden/>
              </w:rPr>
              <w:fldChar w:fldCharType="begin"/>
            </w:r>
            <w:r w:rsidR="0086360A">
              <w:rPr>
                <w:noProof/>
                <w:webHidden/>
              </w:rPr>
              <w:instrText xml:space="preserve"> PAGEREF _Toc531452913 \h </w:instrText>
            </w:r>
            <w:r w:rsidR="0086360A">
              <w:rPr>
                <w:noProof/>
                <w:webHidden/>
              </w:rPr>
            </w:r>
            <w:r w:rsidR="0086360A">
              <w:rPr>
                <w:noProof/>
                <w:webHidden/>
              </w:rPr>
              <w:fldChar w:fldCharType="separate"/>
            </w:r>
            <w:r w:rsidR="00436480">
              <w:rPr>
                <w:noProof/>
                <w:webHidden/>
              </w:rPr>
              <w:t>33</w:t>
            </w:r>
            <w:r w:rsidR="0086360A">
              <w:rPr>
                <w:noProof/>
                <w:webHidden/>
              </w:rPr>
              <w:fldChar w:fldCharType="end"/>
            </w:r>
          </w:hyperlink>
        </w:p>
        <w:p w14:paraId="4BA5CC5D" w14:textId="3C54E778" w:rsidR="0086360A" w:rsidRDefault="00FF2C43">
          <w:pPr>
            <w:pStyle w:val="TOC3"/>
            <w:tabs>
              <w:tab w:val="right" w:leader="dot" w:pos="9350"/>
            </w:tabs>
            <w:rPr>
              <w:rFonts w:eastAsiaTheme="minorEastAsia"/>
              <w:noProof/>
            </w:rPr>
          </w:pPr>
          <w:hyperlink w:anchor="_Toc531452914" w:history="1">
            <w:r w:rsidR="0086360A" w:rsidRPr="00B24C2E">
              <w:rPr>
                <w:rStyle w:val="Hyperlink"/>
                <w:noProof/>
              </w:rPr>
              <w:t>5.2.9 Drifting Fog</w:t>
            </w:r>
            <w:r w:rsidR="0086360A">
              <w:rPr>
                <w:noProof/>
                <w:webHidden/>
              </w:rPr>
              <w:tab/>
            </w:r>
            <w:r w:rsidR="0086360A">
              <w:rPr>
                <w:noProof/>
                <w:webHidden/>
              </w:rPr>
              <w:fldChar w:fldCharType="begin"/>
            </w:r>
            <w:r w:rsidR="0086360A">
              <w:rPr>
                <w:noProof/>
                <w:webHidden/>
              </w:rPr>
              <w:instrText xml:space="preserve"> PAGEREF _Toc531452914 \h </w:instrText>
            </w:r>
            <w:r w:rsidR="0086360A">
              <w:rPr>
                <w:noProof/>
                <w:webHidden/>
              </w:rPr>
            </w:r>
            <w:r w:rsidR="0086360A">
              <w:rPr>
                <w:noProof/>
                <w:webHidden/>
              </w:rPr>
              <w:fldChar w:fldCharType="separate"/>
            </w:r>
            <w:r w:rsidR="00436480">
              <w:rPr>
                <w:noProof/>
                <w:webHidden/>
              </w:rPr>
              <w:t>34</w:t>
            </w:r>
            <w:r w:rsidR="0086360A">
              <w:rPr>
                <w:noProof/>
                <w:webHidden/>
              </w:rPr>
              <w:fldChar w:fldCharType="end"/>
            </w:r>
          </w:hyperlink>
        </w:p>
        <w:p w14:paraId="329DE4E0" w14:textId="6BD61A04" w:rsidR="0086360A" w:rsidRDefault="00FF2C43">
          <w:pPr>
            <w:pStyle w:val="TOC3"/>
            <w:tabs>
              <w:tab w:val="right" w:leader="dot" w:pos="9350"/>
            </w:tabs>
            <w:rPr>
              <w:rFonts w:eastAsiaTheme="minorEastAsia"/>
              <w:noProof/>
            </w:rPr>
          </w:pPr>
          <w:hyperlink w:anchor="_Toc531452915" w:history="1">
            <w:r w:rsidR="0086360A" w:rsidRPr="00B24C2E">
              <w:rPr>
                <w:rStyle w:val="Hyperlink"/>
                <w:noProof/>
              </w:rPr>
              <w:t>5.2.10 Multiple Lights / Point Light</w:t>
            </w:r>
            <w:r w:rsidR="0086360A">
              <w:rPr>
                <w:noProof/>
                <w:webHidden/>
              </w:rPr>
              <w:tab/>
            </w:r>
            <w:r w:rsidR="0086360A">
              <w:rPr>
                <w:noProof/>
                <w:webHidden/>
              </w:rPr>
              <w:fldChar w:fldCharType="begin"/>
            </w:r>
            <w:r w:rsidR="0086360A">
              <w:rPr>
                <w:noProof/>
                <w:webHidden/>
              </w:rPr>
              <w:instrText xml:space="preserve"> PAGEREF _Toc531452915 \h </w:instrText>
            </w:r>
            <w:r w:rsidR="0086360A">
              <w:rPr>
                <w:noProof/>
                <w:webHidden/>
              </w:rPr>
            </w:r>
            <w:r w:rsidR="0086360A">
              <w:rPr>
                <w:noProof/>
                <w:webHidden/>
              </w:rPr>
              <w:fldChar w:fldCharType="separate"/>
            </w:r>
            <w:r w:rsidR="00436480">
              <w:rPr>
                <w:noProof/>
                <w:webHidden/>
              </w:rPr>
              <w:t>34</w:t>
            </w:r>
            <w:r w:rsidR="0086360A">
              <w:rPr>
                <w:noProof/>
                <w:webHidden/>
              </w:rPr>
              <w:fldChar w:fldCharType="end"/>
            </w:r>
          </w:hyperlink>
        </w:p>
        <w:p w14:paraId="6E623E16" w14:textId="13A09A3C" w:rsidR="0086360A" w:rsidRDefault="00FF2C43">
          <w:pPr>
            <w:pStyle w:val="TOC3"/>
            <w:tabs>
              <w:tab w:val="right" w:leader="dot" w:pos="9350"/>
            </w:tabs>
            <w:rPr>
              <w:rFonts w:eastAsiaTheme="minorEastAsia"/>
              <w:noProof/>
            </w:rPr>
          </w:pPr>
          <w:hyperlink w:anchor="_Toc531452916" w:history="1">
            <w:r w:rsidR="0086360A" w:rsidRPr="00B24C2E">
              <w:rPr>
                <w:rStyle w:val="Hyperlink"/>
                <w:noProof/>
              </w:rPr>
              <w:t>5.2.11 Random Sampling Strategy</w:t>
            </w:r>
            <w:r w:rsidR="0086360A">
              <w:rPr>
                <w:noProof/>
                <w:webHidden/>
              </w:rPr>
              <w:tab/>
            </w:r>
            <w:r w:rsidR="0086360A">
              <w:rPr>
                <w:noProof/>
                <w:webHidden/>
              </w:rPr>
              <w:fldChar w:fldCharType="begin"/>
            </w:r>
            <w:r w:rsidR="0086360A">
              <w:rPr>
                <w:noProof/>
                <w:webHidden/>
              </w:rPr>
              <w:instrText xml:space="preserve"> PAGEREF _Toc531452916 \h </w:instrText>
            </w:r>
            <w:r w:rsidR="0086360A">
              <w:rPr>
                <w:noProof/>
                <w:webHidden/>
              </w:rPr>
            </w:r>
            <w:r w:rsidR="0086360A">
              <w:rPr>
                <w:noProof/>
                <w:webHidden/>
              </w:rPr>
              <w:fldChar w:fldCharType="separate"/>
            </w:r>
            <w:r w:rsidR="00436480">
              <w:rPr>
                <w:noProof/>
                <w:webHidden/>
              </w:rPr>
              <w:t>34</w:t>
            </w:r>
            <w:r w:rsidR="0086360A">
              <w:rPr>
                <w:noProof/>
                <w:webHidden/>
              </w:rPr>
              <w:fldChar w:fldCharType="end"/>
            </w:r>
          </w:hyperlink>
        </w:p>
        <w:p w14:paraId="49F4D498" w14:textId="09E7332B" w:rsidR="0086360A" w:rsidRDefault="00FF2C43">
          <w:pPr>
            <w:pStyle w:val="TOC2"/>
            <w:tabs>
              <w:tab w:val="right" w:leader="dot" w:pos="9350"/>
            </w:tabs>
            <w:rPr>
              <w:rFonts w:eastAsiaTheme="minorEastAsia"/>
              <w:noProof/>
            </w:rPr>
          </w:pPr>
          <w:hyperlink w:anchor="_Toc531452917" w:history="1">
            <w:r w:rsidR="0086360A" w:rsidRPr="00B24C2E">
              <w:rPr>
                <w:rStyle w:val="Hyperlink"/>
                <w:noProof/>
              </w:rPr>
              <w:t>5.3 Quantitative / Performance Analysis</w:t>
            </w:r>
            <w:r w:rsidR="0086360A">
              <w:rPr>
                <w:noProof/>
                <w:webHidden/>
              </w:rPr>
              <w:tab/>
            </w:r>
            <w:r w:rsidR="0086360A">
              <w:rPr>
                <w:noProof/>
                <w:webHidden/>
              </w:rPr>
              <w:fldChar w:fldCharType="begin"/>
            </w:r>
            <w:r w:rsidR="0086360A">
              <w:rPr>
                <w:noProof/>
                <w:webHidden/>
              </w:rPr>
              <w:instrText xml:space="preserve"> PAGEREF _Toc531452917 \h </w:instrText>
            </w:r>
            <w:r w:rsidR="0086360A">
              <w:rPr>
                <w:noProof/>
                <w:webHidden/>
              </w:rPr>
            </w:r>
            <w:r w:rsidR="0086360A">
              <w:rPr>
                <w:noProof/>
                <w:webHidden/>
              </w:rPr>
              <w:fldChar w:fldCharType="separate"/>
            </w:r>
            <w:r w:rsidR="00436480">
              <w:rPr>
                <w:noProof/>
                <w:webHidden/>
              </w:rPr>
              <w:t>35</w:t>
            </w:r>
            <w:r w:rsidR="0086360A">
              <w:rPr>
                <w:noProof/>
                <w:webHidden/>
              </w:rPr>
              <w:fldChar w:fldCharType="end"/>
            </w:r>
          </w:hyperlink>
        </w:p>
        <w:p w14:paraId="508C95C6" w14:textId="4BC2777D" w:rsidR="0086360A" w:rsidRDefault="00FF2C43">
          <w:pPr>
            <w:pStyle w:val="TOC3"/>
            <w:tabs>
              <w:tab w:val="right" w:leader="dot" w:pos="9350"/>
            </w:tabs>
            <w:rPr>
              <w:rFonts w:eastAsiaTheme="minorEastAsia"/>
              <w:noProof/>
            </w:rPr>
          </w:pPr>
          <w:hyperlink w:anchor="_Toc531452918" w:history="1">
            <w:r w:rsidR="0086360A" w:rsidRPr="00B24C2E">
              <w:rPr>
                <w:rStyle w:val="Hyperlink"/>
                <w:noProof/>
              </w:rPr>
              <w:t>5.3.1 Quantitative Goals (Redux)</w:t>
            </w:r>
            <w:r w:rsidR="0086360A">
              <w:rPr>
                <w:noProof/>
                <w:webHidden/>
              </w:rPr>
              <w:tab/>
            </w:r>
            <w:r w:rsidR="0086360A">
              <w:rPr>
                <w:noProof/>
                <w:webHidden/>
              </w:rPr>
              <w:fldChar w:fldCharType="begin"/>
            </w:r>
            <w:r w:rsidR="0086360A">
              <w:rPr>
                <w:noProof/>
                <w:webHidden/>
              </w:rPr>
              <w:instrText xml:space="preserve"> PAGEREF _Toc531452918 \h </w:instrText>
            </w:r>
            <w:r w:rsidR="0086360A">
              <w:rPr>
                <w:noProof/>
                <w:webHidden/>
              </w:rPr>
            </w:r>
            <w:r w:rsidR="0086360A">
              <w:rPr>
                <w:noProof/>
                <w:webHidden/>
              </w:rPr>
              <w:fldChar w:fldCharType="separate"/>
            </w:r>
            <w:r w:rsidR="00436480">
              <w:rPr>
                <w:noProof/>
                <w:webHidden/>
              </w:rPr>
              <w:t>35</w:t>
            </w:r>
            <w:r w:rsidR="0086360A">
              <w:rPr>
                <w:noProof/>
                <w:webHidden/>
              </w:rPr>
              <w:fldChar w:fldCharType="end"/>
            </w:r>
          </w:hyperlink>
        </w:p>
        <w:p w14:paraId="3C5A9C81" w14:textId="7BAB1F41" w:rsidR="0086360A" w:rsidRDefault="00FF2C43">
          <w:pPr>
            <w:pStyle w:val="TOC3"/>
            <w:tabs>
              <w:tab w:val="right" w:leader="dot" w:pos="9350"/>
            </w:tabs>
            <w:rPr>
              <w:rFonts w:eastAsiaTheme="minorEastAsia"/>
              <w:noProof/>
            </w:rPr>
          </w:pPr>
          <w:hyperlink w:anchor="_Toc531452919" w:history="1">
            <w:r w:rsidR="0086360A" w:rsidRPr="00B24C2E">
              <w:rPr>
                <w:rStyle w:val="Hyperlink"/>
                <w:noProof/>
              </w:rPr>
              <w:t>5.3.2 Trial 1: Base Scene, Minimal Feature Set</w:t>
            </w:r>
            <w:r w:rsidR="0086360A">
              <w:rPr>
                <w:noProof/>
                <w:webHidden/>
              </w:rPr>
              <w:tab/>
            </w:r>
            <w:r w:rsidR="0086360A">
              <w:rPr>
                <w:noProof/>
                <w:webHidden/>
              </w:rPr>
              <w:fldChar w:fldCharType="begin"/>
            </w:r>
            <w:r w:rsidR="0086360A">
              <w:rPr>
                <w:noProof/>
                <w:webHidden/>
              </w:rPr>
              <w:instrText xml:space="preserve"> PAGEREF _Toc531452919 \h </w:instrText>
            </w:r>
            <w:r w:rsidR="0086360A">
              <w:rPr>
                <w:noProof/>
                <w:webHidden/>
              </w:rPr>
            </w:r>
            <w:r w:rsidR="0086360A">
              <w:rPr>
                <w:noProof/>
                <w:webHidden/>
              </w:rPr>
              <w:fldChar w:fldCharType="separate"/>
            </w:r>
            <w:r w:rsidR="00436480">
              <w:rPr>
                <w:noProof/>
                <w:webHidden/>
              </w:rPr>
              <w:t>36</w:t>
            </w:r>
            <w:r w:rsidR="0086360A">
              <w:rPr>
                <w:noProof/>
                <w:webHidden/>
              </w:rPr>
              <w:fldChar w:fldCharType="end"/>
            </w:r>
          </w:hyperlink>
        </w:p>
        <w:p w14:paraId="7B32D6F4" w14:textId="6430D2DC" w:rsidR="0086360A" w:rsidRDefault="00FF2C43">
          <w:pPr>
            <w:pStyle w:val="TOC3"/>
            <w:tabs>
              <w:tab w:val="right" w:leader="dot" w:pos="9350"/>
            </w:tabs>
            <w:rPr>
              <w:rFonts w:eastAsiaTheme="minorEastAsia"/>
              <w:noProof/>
            </w:rPr>
          </w:pPr>
          <w:hyperlink w:anchor="_Toc531452920" w:history="1">
            <w:r w:rsidR="0086360A" w:rsidRPr="00B24C2E">
              <w:rPr>
                <w:rStyle w:val="Hyperlink"/>
                <w:noProof/>
              </w:rPr>
              <w:t>5.3.3 Trial 2: Base Scene, Medium Feature Set</w:t>
            </w:r>
            <w:r w:rsidR="0086360A">
              <w:rPr>
                <w:noProof/>
                <w:webHidden/>
              </w:rPr>
              <w:tab/>
            </w:r>
            <w:r w:rsidR="0086360A">
              <w:rPr>
                <w:noProof/>
                <w:webHidden/>
              </w:rPr>
              <w:fldChar w:fldCharType="begin"/>
            </w:r>
            <w:r w:rsidR="0086360A">
              <w:rPr>
                <w:noProof/>
                <w:webHidden/>
              </w:rPr>
              <w:instrText xml:space="preserve"> PAGEREF _Toc531452920 \h </w:instrText>
            </w:r>
            <w:r w:rsidR="0086360A">
              <w:rPr>
                <w:noProof/>
                <w:webHidden/>
              </w:rPr>
            </w:r>
            <w:r w:rsidR="0086360A">
              <w:rPr>
                <w:noProof/>
                <w:webHidden/>
              </w:rPr>
              <w:fldChar w:fldCharType="separate"/>
            </w:r>
            <w:r w:rsidR="00436480">
              <w:rPr>
                <w:noProof/>
                <w:webHidden/>
              </w:rPr>
              <w:t>36</w:t>
            </w:r>
            <w:r w:rsidR="0086360A">
              <w:rPr>
                <w:noProof/>
                <w:webHidden/>
              </w:rPr>
              <w:fldChar w:fldCharType="end"/>
            </w:r>
          </w:hyperlink>
        </w:p>
        <w:p w14:paraId="686D4387" w14:textId="2C648BCE" w:rsidR="0086360A" w:rsidRDefault="00FF2C43">
          <w:pPr>
            <w:pStyle w:val="TOC3"/>
            <w:tabs>
              <w:tab w:val="right" w:leader="dot" w:pos="9350"/>
            </w:tabs>
            <w:rPr>
              <w:rFonts w:eastAsiaTheme="minorEastAsia"/>
              <w:noProof/>
            </w:rPr>
          </w:pPr>
          <w:hyperlink w:anchor="_Toc531452921" w:history="1">
            <w:r w:rsidR="0086360A" w:rsidRPr="00B24C2E">
              <w:rPr>
                <w:rStyle w:val="Hyperlink"/>
                <w:noProof/>
              </w:rPr>
              <w:t>5.3.4 Trial 3: Base Scene, Full Feature Set</w:t>
            </w:r>
            <w:r w:rsidR="0086360A">
              <w:rPr>
                <w:noProof/>
                <w:webHidden/>
              </w:rPr>
              <w:tab/>
            </w:r>
            <w:r w:rsidR="0086360A">
              <w:rPr>
                <w:noProof/>
                <w:webHidden/>
              </w:rPr>
              <w:fldChar w:fldCharType="begin"/>
            </w:r>
            <w:r w:rsidR="0086360A">
              <w:rPr>
                <w:noProof/>
                <w:webHidden/>
              </w:rPr>
              <w:instrText xml:space="preserve"> PAGEREF _Toc531452921 \h </w:instrText>
            </w:r>
            <w:r w:rsidR="0086360A">
              <w:rPr>
                <w:noProof/>
                <w:webHidden/>
              </w:rPr>
            </w:r>
            <w:r w:rsidR="0086360A">
              <w:rPr>
                <w:noProof/>
                <w:webHidden/>
              </w:rPr>
              <w:fldChar w:fldCharType="separate"/>
            </w:r>
            <w:r w:rsidR="00436480">
              <w:rPr>
                <w:noProof/>
                <w:webHidden/>
              </w:rPr>
              <w:t>37</w:t>
            </w:r>
            <w:r w:rsidR="0086360A">
              <w:rPr>
                <w:noProof/>
                <w:webHidden/>
              </w:rPr>
              <w:fldChar w:fldCharType="end"/>
            </w:r>
          </w:hyperlink>
        </w:p>
        <w:p w14:paraId="42C479AB" w14:textId="3F9E53E7" w:rsidR="0086360A" w:rsidRDefault="00FF2C43">
          <w:pPr>
            <w:pStyle w:val="TOC3"/>
            <w:tabs>
              <w:tab w:val="right" w:leader="dot" w:pos="9350"/>
            </w:tabs>
            <w:rPr>
              <w:rFonts w:eastAsiaTheme="minorEastAsia"/>
              <w:noProof/>
            </w:rPr>
          </w:pPr>
          <w:hyperlink w:anchor="_Toc531452922" w:history="1">
            <w:r w:rsidR="0086360A" w:rsidRPr="00B24C2E">
              <w:rPr>
                <w:rStyle w:val="Hyperlink"/>
                <w:noProof/>
              </w:rPr>
              <w:t>5.3.5 Comparison of the Three Trials</w:t>
            </w:r>
            <w:r w:rsidR="0086360A">
              <w:rPr>
                <w:noProof/>
                <w:webHidden/>
              </w:rPr>
              <w:tab/>
            </w:r>
            <w:r w:rsidR="0086360A">
              <w:rPr>
                <w:noProof/>
                <w:webHidden/>
              </w:rPr>
              <w:fldChar w:fldCharType="begin"/>
            </w:r>
            <w:r w:rsidR="0086360A">
              <w:rPr>
                <w:noProof/>
                <w:webHidden/>
              </w:rPr>
              <w:instrText xml:space="preserve"> PAGEREF _Toc531452922 \h </w:instrText>
            </w:r>
            <w:r w:rsidR="0086360A">
              <w:rPr>
                <w:noProof/>
                <w:webHidden/>
              </w:rPr>
            </w:r>
            <w:r w:rsidR="0086360A">
              <w:rPr>
                <w:noProof/>
                <w:webHidden/>
              </w:rPr>
              <w:fldChar w:fldCharType="separate"/>
            </w:r>
            <w:r w:rsidR="00436480">
              <w:rPr>
                <w:noProof/>
                <w:webHidden/>
              </w:rPr>
              <w:t>38</w:t>
            </w:r>
            <w:r w:rsidR="0086360A">
              <w:rPr>
                <w:noProof/>
                <w:webHidden/>
              </w:rPr>
              <w:fldChar w:fldCharType="end"/>
            </w:r>
          </w:hyperlink>
        </w:p>
        <w:p w14:paraId="067C76FB" w14:textId="4A18909D" w:rsidR="0086360A" w:rsidRDefault="00FF2C43">
          <w:pPr>
            <w:pStyle w:val="TOC2"/>
            <w:tabs>
              <w:tab w:val="right" w:leader="dot" w:pos="9350"/>
            </w:tabs>
            <w:rPr>
              <w:rFonts w:eastAsiaTheme="minorEastAsia"/>
              <w:noProof/>
            </w:rPr>
          </w:pPr>
          <w:hyperlink w:anchor="_Toc531452923" w:history="1">
            <w:r w:rsidR="0086360A" w:rsidRPr="00B24C2E">
              <w:rPr>
                <w:rStyle w:val="Hyperlink"/>
                <w:noProof/>
              </w:rPr>
              <w:t>5.4 Chapter Summary</w:t>
            </w:r>
            <w:r w:rsidR="0086360A">
              <w:rPr>
                <w:noProof/>
                <w:webHidden/>
              </w:rPr>
              <w:tab/>
            </w:r>
            <w:r w:rsidR="0086360A">
              <w:rPr>
                <w:noProof/>
                <w:webHidden/>
              </w:rPr>
              <w:fldChar w:fldCharType="begin"/>
            </w:r>
            <w:r w:rsidR="0086360A">
              <w:rPr>
                <w:noProof/>
                <w:webHidden/>
              </w:rPr>
              <w:instrText xml:space="preserve"> PAGEREF _Toc531452923 \h </w:instrText>
            </w:r>
            <w:r w:rsidR="0086360A">
              <w:rPr>
                <w:noProof/>
                <w:webHidden/>
              </w:rPr>
            </w:r>
            <w:r w:rsidR="0086360A">
              <w:rPr>
                <w:noProof/>
                <w:webHidden/>
              </w:rPr>
              <w:fldChar w:fldCharType="separate"/>
            </w:r>
            <w:r w:rsidR="00436480">
              <w:rPr>
                <w:noProof/>
                <w:webHidden/>
              </w:rPr>
              <w:t>40</w:t>
            </w:r>
            <w:r w:rsidR="0086360A">
              <w:rPr>
                <w:noProof/>
                <w:webHidden/>
              </w:rPr>
              <w:fldChar w:fldCharType="end"/>
            </w:r>
          </w:hyperlink>
        </w:p>
        <w:p w14:paraId="6FED3733" w14:textId="1F4F3B41" w:rsidR="0086360A" w:rsidRDefault="00FF2C43">
          <w:pPr>
            <w:pStyle w:val="TOC1"/>
            <w:tabs>
              <w:tab w:val="right" w:leader="dot" w:pos="9350"/>
            </w:tabs>
            <w:rPr>
              <w:rFonts w:eastAsiaTheme="minorEastAsia"/>
              <w:noProof/>
            </w:rPr>
          </w:pPr>
          <w:hyperlink w:anchor="_Toc531452924" w:history="1">
            <w:r w:rsidR="0086360A" w:rsidRPr="00B24C2E">
              <w:rPr>
                <w:rStyle w:val="Hyperlink"/>
                <w:noProof/>
              </w:rPr>
              <w:t>6 Conclusions</w:t>
            </w:r>
            <w:r w:rsidR="0086360A">
              <w:rPr>
                <w:noProof/>
                <w:webHidden/>
              </w:rPr>
              <w:tab/>
            </w:r>
            <w:r w:rsidR="0086360A">
              <w:rPr>
                <w:noProof/>
                <w:webHidden/>
              </w:rPr>
              <w:fldChar w:fldCharType="begin"/>
            </w:r>
            <w:r w:rsidR="0086360A">
              <w:rPr>
                <w:noProof/>
                <w:webHidden/>
              </w:rPr>
              <w:instrText xml:space="preserve"> PAGEREF _Toc531452924 \h </w:instrText>
            </w:r>
            <w:r w:rsidR="0086360A">
              <w:rPr>
                <w:noProof/>
                <w:webHidden/>
              </w:rPr>
            </w:r>
            <w:r w:rsidR="0086360A">
              <w:rPr>
                <w:noProof/>
                <w:webHidden/>
              </w:rPr>
              <w:fldChar w:fldCharType="separate"/>
            </w:r>
            <w:r w:rsidR="00436480">
              <w:rPr>
                <w:noProof/>
                <w:webHidden/>
              </w:rPr>
              <w:t>41</w:t>
            </w:r>
            <w:r w:rsidR="0086360A">
              <w:rPr>
                <w:noProof/>
                <w:webHidden/>
              </w:rPr>
              <w:fldChar w:fldCharType="end"/>
            </w:r>
          </w:hyperlink>
        </w:p>
        <w:p w14:paraId="7A6B8C52" w14:textId="61095548" w:rsidR="0086360A" w:rsidRDefault="00FF2C43">
          <w:pPr>
            <w:pStyle w:val="TOC1"/>
            <w:tabs>
              <w:tab w:val="right" w:leader="dot" w:pos="9350"/>
            </w:tabs>
            <w:rPr>
              <w:rFonts w:eastAsiaTheme="minorEastAsia"/>
              <w:noProof/>
            </w:rPr>
          </w:pPr>
          <w:hyperlink w:anchor="_Toc531452925" w:history="1">
            <w:r w:rsidR="0086360A" w:rsidRPr="00B24C2E">
              <w:rPr>
                <w:rStyle w:val="Hyperlink"/>
                <w:noProof/>
              </w:rPr>
              <w:t>Bibliography</w:t>
            </w:r>
            <w:r w:rsidR="0086360A">
              <w:rPr>
                <w:noProof/>
                <w:webHidden/>
              </w:rPr>
              <w:tab/>
            </w:r>
            <w:r w:rsidR="0086360A">
              <w:rPr>
                <w:noProof/>
                <w:webHidden/>
              </w:rPr>
              <w:fldChar w:fldCharType="begin"/>
            </w:r>
            <w:r w:rsidR="0086360A">
              <w:rPr>
                <w:noProof/>
                <w:webHidden/>
              </w:rPr>
              <w:instrText xml:space="preserve"> PAGEREF _Toc531452925 \h </w:instrText>
            </w:r>
            <w:r w:rsidR="0086360A">
              <w:rPr>
                <w:noProof/>
                <w:webHidden/>
              </w:rPr>
            </w:r>
            <w:r w:rsidR="0086360A">
              <w:rPr>
                <w:noProof/>
                <w:webHidden/>
              </w:rPr>
              <w:fldChar w:fldCharType="separate"/>
            </w:r>
            <w:r w:rsidR="00436480">
              <w:rPr>
                <w:noProof/>
                <w:webHidden/>
              </w:rPr>
              <w:t>43</w:t>
            </w:r>
            <w:r w:rsidR="0086360A">
              <w:rPr>
                <w:noProof/>
                <w:webHidden/>
              </w:rPr>
              <w:fldChar w:fldCharType="end"/>
            </w:r>
          </w:hyperlink>
        </w:p>
        <w:p w14:paraId="0AF31C1B" w14:textId="78544B29" w:rsidR="0086360A" w:rsidRDefault="00FF2C43">
          <w:pPr>
            <w:pStyle w:val="TOC1"/>
            <w:tabs>
              <w:tab w:val="right" w:leader="dot" w:pos="9350"/>
            </w:tabs>
            <w:rPr>
              <w:rFonts w:eastAsiaTheme="minorEastAsia"/>
              <w:noProof/>
            </w:rPr>
          </w:pPr>
          <w:hyperlink w:anchor="_Toc531452926" w:history="1">
            <w:r w:rsidR="0086360A" w:rsidRPr="00B24C2E">
              <w:rPr>
                <w:rStyle w:val="Hyperlink"/>
                <w:noProof/>
              </w:rPr>
              <w:t>Appendix A – Development System</w:t>
            </w:r>
            <w:r w:rsidR="0086360A">
              <w:rPr>
                <w:noProof/>
                <w:webHidden/>
              </w:rPr>
              <w:tab/>
            </w:r>
            <w:r w:rsidR="0086360A">
              <w:rPr>
                <w:noProof/>
                <w:webHidden/>
              </w:rPr>
              <w:fldChar w:fldCharType="begin"/>
            </w:r>
            <w:r w:rsidR="0086360A">
              <w:rPr>
                <w:noProof/>
                <w:webHidden/>
              </w:rPr>
              <w:instrText xml:space="preserve"> PAGEREF _Toc531452926 \h </w:instrText>
            </w:r>
            <w:r w:rsidR="0086360A">
              <w:rPr>
                <w:noProof/>
                <w:webHidden/>
              </w:rPr>
            </w:r>
            <w:r w:rsidR="0086360A">
              <w:rPr>
                <w:noProof/>
                <w:webHidden/>
              </w:rPr>
              <w:fldChar w:fldCharType="separate"/>
            </w:r>
            <w:r w:rsidR="00436480">
              <w:rPr>
                <w:noProof/>
                <w:webHidden/>
              </w:rPr>
              <w:t>46</w:t>
            </w:r>
            <w:r w:rsidR="0086360A">
              <w:rPr>
                <w:noProof/>
                <w:webHidden/>
              </w:rPr>
              <w:fldChar w:fldCharType="end"/>
            </w:r>
          </w:hyperlink>
        </w:p>
        <w:p w14:paraId="2B89E418" w14:textId="740819B4" w:rsidR="0086360A" w:rsidRDefault="00FF2C43">
          <w:pPr>
            <w:pStyle w:val="TOC1"/>
            <w:tabs>
              <w:tab w:val="right" w:leader="dot" w:pos="9350"/>
            </w:tabs>
            <w:rPr>
              <w:rFonts w:eastAsiaTheme="minorEastAsia"/>
              <w:noProof/>
            </w:rPr>
          </w:pPr>
          <w:hyperlink w:anchor="_Toc531452927" w:history="1">
            <w:r w:rsidR="0086360A" w:rsidRPr="00B24C2E">
              <w:rPr>
                <w:rStyle w:val="Hyperlink"/>
                <w:noProof/>
              </w:rPr>
              <w:t>Appendix B – Base Scene</w:t>
            </w:r>
            <w:r w:rsidR="0086360A">
              <w:rPr>
                <w:noProof/>
                <w:webHidden/>
              </w:rPr>
              <w:tab/>
            </w:r>
            <w:r w:rsidR="0086360A">
              <w:rPr>
                <w:noProof/>
                <w:webHidden/>
              </w:rPr>
              <w:fldChar w:fldCharType="begin"/>
            </w:r>
            <w:r w:rsidR="0086360A">
              <w:rPr>
                <w:noProof/>
                <w:webHidden/>
              </w:rPr>
              <w:instrText xml:space="preserve"> PAGEREF _Toc531452927 \h </w:instrText>
            </w:r>
            <w:r w:rsidR="0086360A">
              <w:rPr>
                <w:noProof/>
                <w:webHidden/>
              </w:rPr>
            </w:r>
            <w:r w:rsidR="0086360A">
              <w:rPr>
                <w:noProof/>
                <w:webHidden/>
              </w:rPr>
              <w:fldChar w:fldCharType="separate"/>
            </w:r>
            <w:r w:rsidR="00436480">
              <w:rPr>
                <w:noProof/>
                <w:webHidden/>
              </w:rPr>
              <w:t>47</w:t>
            </w:r>
            <w:r w:rsidR="0086360A">
              <w:rPr>
                <w:noProof/>
                <w:webHidden/>
              </w:rPr>
              <w:fldChar w:fldCharType="end"/>
            </w:r>
          </w:hyperlink>
        </w:p>
        <w:p w14:paraId="7B220F0E" w14:textId="2617A7B2" w:rsidR="00373567" w:rsidRPr="00383BEE" w:rsidRDefault="00373567" w:rsidP="00373567">
          <w:pPr>
            <w:rPr>
              <w:sz w:val="24"/>
              <w:szCs w:val="24"/>
            </w:rPr>
          </w:pPr>
          <w:r w:rsidRPr="00383BEE">
            <w:rPr>
              <w:b/>
              <w:bCs/>
              <w:noProof/>
              <w:sz w:val="24"/>
              <w:szCs w:val="24"/>
            </w:rPr>
            <w:fldChar w:fldCharType="end"/>
          </w:r>
        </w:p>
      </w:sdtContent>
    </w:sdt>
    <w:p w14:paraId="64A88A6A" w14:textId="77777777" w:rsidR="00AB2526" w:rsidRDefault="00AB2526">
      <w:pPr>
        <w:rPr>
          <w:sz w:val="24"/>
          <w:szCs w:val="24"/>
        </w:rPr>
      </w:pPr>
      <w:r>
        <w:rPr>
          <w:sz w:val="24"/>
          <w:szCs w:val="24"/>
        </w:rPr>
        <w:br w:type="page"/>
      </w:r>
    </w:p>
    <w:p w14:paraId="30D2E7F0" w14:textId="77777777" w:rsidR="00AB2526" w:rsidRDefault="00AB2526" w:rsidP="00AB2526">
      <w:pPr>
        <w:pStyle w:val="Heading1"/>
      </w:pPr>
      <w:bookmarkStart w:id="0" w:name="_Toc531452853"/>
      <w:r>
        <w:lastRenderedPageBreak/>
        <w:t>Table of Figures</w:t>
      </w:r>
      <w:bookmarkEnd w:id="0"/>
    </w:p>
    <w:p w14:paraId="5A79E35B" w14:textId="5363899E" w:rsidR="0086360A" w:rsidRDefault="00AB2526">
      <w:pPr>
        <w:pStyle w:val="TableofFigures"/>
        <w:tabs>
          <w:tab w:val="right" w:leader="dot" w:pos="9350"/>
        </w:tabs>
        <w:rPr>
          <w:rFonts w:eastAsiaTheme="minorEastAsia"/>
          <w:noProof/>
        </w:rPr>
      </w:pPr>
      <w:r>
        <w:rPr>
          <w:sz w:val="24"/>
          <w:szCs w:val="24"/>
        </w:rPr>
        <w:fldChar w:fldCharType="begin"/>
      </w:r>
      <w:r>
        <w:rPr>
          <w:sz w:val="24"/>
          <w:szCs w:val="24"/>
        </w:rPr>
        <w:instrText xml:space="preserve"> TOC \h \z \c "Figure" </w:instrText>
      </w:r>
      <w:r>
        <w:rPr>
          <w:sz w:val="24"/>
          <w:szCs w:val="24"/>
        </w:rPr>
        <w:fldChar w:fldCharType="separate"/>
      </w:r>
      <w:hyperlink w:anchor="_Toc531452928" w:history="1">
        <w:r w:rsidR="0086360A" w:rsidRPr="00D67120">
          <w:rPr>
            <w:rStyle w:val="Hyperlink"/>
            <w:noProof/>
          </w:rPr>
          <w:t xml:space="preserve">Figure 1 Illustration of Local and Global Illumination Models </w:t>
        </w:r>
        <w:r w:rsidR="0086360A" w:rsidRPr="00D67120">
          <w:rPr>
            <w:rStyle w:val="Hyperlink"/>
            <w:rFonts w:ascii="Calibri" w:hAnsi="Calibri" w:cs="Calibri"/>
            <w:noProof/>
          </w:rPr>
          <w:t>[7]</w:t>
        </w:r>
        <w:r w:rsidR="0086360A">
          <w:rPr>
            <w:noProof/>
            <w:webHidden/>
          </w:rPr>
          <w:tab/>
        </w:r>
        <w:r w:rsidR="0086360A">
          <w:rPr>
            <w:noProof/>
            <w:webHidden/>
          </w:rPr>
          <w:fldChar w:fldCharType="begin"/>
        </w:r>
        <w:r w:rsidR="0086360A">
          <w:rPr>
            <w:noProof/>
            <w:webHidden/>
          </w:rPr>
          <w:instrText xml:space="preserve"> PAGEREF _Toc531452928 \h </w:instrText>
        </w:r>
        <w:r w:rsidR="0086360A">
          <w:rPr>
            <w:noProof/>
            <w:webHidden/>
          </w:rPr>
        </w:r>
        <w:r w:rsidR="0086360A">
          <w:rPr>
            <w:noProof/>
            <w:webHidden/>
          </w:rPr>
          <w:fldChar w:fldCharType="separate"/>
        </w:r>
        <w:r w:rsidR="00436480">
          <w:rPr>
            <w:noProof/>
            <w:webHidden/>
          </w:rPr>
          <w:t>2</w:t>
        </w:r>
        <w:r w:rsidR="0086360A">
          <w:rPr>
            <w:noProof/>
            <w:webHidden/>
          </w:rPr>
          <w:fldChar w:fldCharType="end"/>
        </w:r>
      </w:hyperlink>
    </w:p>
    <w:p w14:paraId="11140EBA" w14:textId="138D6559" w:rsidR="0086360A" w:rsidRDefault="00FF2C43">
      <w:pPr>
        <w:pStyle w:val="TableofFigures"/>
        <w:tabs>
          <w:tab w:val="right" w:leader="dot" w:pos="9350"/>
        </w:tabs>
        <w:rPr>
          <w:rFonts w:eastAsiaTheme="minorEastAsia"/>
          <w:noProof/>
        </w:rPr>
      </w:pPr>
      <w:hyperlink w:anchor="_Toc531452929" w:history="1">
        <w:r w:rsidR="0086360A" w:rsidRPr="00D67120">
          <w:rPr>
            <w:rStyle w:val="Hyperlink"/>
            <w:noProof/>
          </w:rPr>
          <w:t xml:space="preserve">Figure 2 Distance-Based Fog </w:t>
        </w:r>
        <w:r w:rsidR="0086360A" w:rsidRPr="00D67120">
          <w:rPr>
            <w:rStyle w:val="Hyperlink"/>
            <w:rFonts w:ascii="Calibri" w:hAnsi="Calibri" w:cs="Calibri"/>
            <w:noProof/>
          </w:rPr>
          <w:t>[15]</w:t>
        </w:r>
        <w:r w:rsidR="0086360A">
          <w:rPr>
            <w:noProof/>
            <w:webHidden/>
          </w:rPr>
          <w:tab/>
        </w:r>
        <w:r w:rsidR="0086360A">
          <w:rPr>
            <w:noProof/>
            <w:webHidden/>
          </w:rPr>
          <w:fldChar w:fldCharType="begin"/>
        </w:r>
        <w:r w:rsidR="0086360A">
          <w:rPr>
            <w:noProof/>
            <w:webHidden/>
          </w:rPr>
          <w:instrText xml:space="preserve"> PAGEREF _Toc531452929 \h </w:instrText>
        </w:r>
        <w:r w:rsidR="0086360A">
          <w:rPr>
            <w:noProof/>
            <w:webHidden/>
          </w:rPr>
        </w:r>
        <w:r w:rsidR="0086360A">
          <w:rPr>
            <w:noProof/>
            <w:webHidden/>
          </w:rPr>
          <w:fldChar w:fldCharType="separate"/>
        </w:r>
        <w:r w:rsidR="00436480">
          <w:rPr>
            <w:noProof/>
            <w:webHidden/>
          </w:rPr>
          <w:t>6</w:t>
        </w:r>
        <w:r w:rsidR="0086360A">
          <w:rPr>
            <w:noProof/>
            <w:webHidden/>
          </w:rPr>
          <w:fldChar w:fldCharType="end"/>
        </w:r>
      </w:hyperlink>
    </w:p>
    <w:p w14:paraId="4985A1ED" w14:textId="69C0268A" w:rsidR="0086360A" w:rsidRDefault="00FF2C43">
      <w:pPr>
        <w:pStyle w:val="TableofFigures"/>
        <w:tabs>
          <w:tab w:val="right" w:leader="dot" w:pos="9350"/>
        </w:tabs>
        <w:rPr>
          <w:rFonts w:eastAsiaTheme="minorEastAsia"/>
          <w:noProof/>
        </w:rPr>
      </w:pPr>
      <w:hyperlink w:anchor="_Toc531452930" w:history="1">
        <w:r w:rsidR="0086360A" w:rsidRPr="00D67120">
          <w:rPr>
            <w:rStyle w:val="Hyperlink"/>
            <w:noProof/>
          </w:rPr>
          <w:t xml:space="preserve">Figure 3 Billboarding (Left) and Billboarding with Soft Particles (Right) </w:t>
        </w:r>
        <w:r w:rsidR="0086360A" w:rsidRPr="00D67120">
          <w:rPr>
            <w:rStyle w:val="Hyperlink"/>
            <w:rFonts w:ascii="Calibri" w:hAnsi="Calibri" w:cs="Calibri"/>
            <w:noProof/>
          </w:rPr>
          <w:t>[16]</w:t>
        </w:r>
        <w:r w:rsidR="0086360A">
          <w:rPr>
            <w:noProof/>
            <w:webHidden/>
          </w:rPr>
          <w:tab/>
        </w:r>
        <w:r w:rsidR="0086360A">
          <w:rPr>
            <w:noProof/>
            <w:webHidden/>
          </w:rPr>
          <w:fldChar w:fldCharType="begin"/>
        </w:r>
        <w:r w:rsidR="0086360A">
          <w:rPr>
            <w:noProof/>
            <w:webHidden/>
          </w:rPr>
          <w:instrText xml:space="preserve"> PAGEREF _Toc531452930 \h </w:instrText>
        </w:r>
        <w:r w:rsidR="0086360A">
          <w:rPr>
            <w:noProof/>
            <w:webHidden/>
          </w:rPr>
        </w:r>
        <w:r w:rsidR="0086360A">
          <w:rPr>
            <w:noProof/>
            <w:webHidden/>
          </w:rPr>
          <w:fldChar w:fldCharType="separate"/>
        </w:r>
        <w:r w:rsidR="00436480">
          <w:rPr>
            <w:noProof/>
            <w:webHidden/>
          </w:rPr>
          <w:t>7</w:t>
        </w:r>
        <w:r w:rsidR="0086360A">
          <w:rPr>
            <w:noProof/>
            <w:webHidden/>
          </w:rPr>
          <w:fldChar w:fldCharType="end"/>
        </w:r>
      </w:hyperlink>
    </w:p>
    <w:p w14:paraId="26A1EF52" w14:textId="34663D4B" w:rsidR="0086360A" w:rsidRDefault="00FF2C43">
      <w:pPr>
        <w:pStyle w:val="TableofFigures"/>
        <w:tabs>
          <w:tab w:val="right" w:leader="dot" w:pos="9350"/>
        </w:tabs>
        <w:rPr>
          <w:rFonts w:eastAsiaTheme="minorEastAsia"/>
          <w:noProof/>
        </w:rPr>
      </w:pPr>
      <w:hyperlink w:anchor="_Toc531452931" w:history="1">
        <w:r w:rsidR="0086360A" w:rsidRPr="00D67120">
          <w:rPr>
            <w:rStyle w:val="Hyperlink"/>
            <w:noProof/>
          </w:rPr>
          <w:t xml:space="preserve">Figure 4 Particle-Emission Fog (Captured at 3:30) </w:t>
        </w:r>
        <w:r w:rsidR="0086360A" w:rsidRPr="00D67120">
          <w:rPr>
            <w:rStyle w:val="Hyperlink"/>
            <w:rFonts w:ascii="Calibri" w:hAnsi="Calibri" w:cs="Calibri"/>
            <w:noProof/>
          </w:rPr>
          <w:t>[19]</w:t>
        </w:r>
        <w:r w:rsidR="0086360A">
          <w:rPr>
            <w:noProof/>
            <w:webHidden/>
          </w:rPr>
          <w:tab/>
        </w:r>
        <w:r w:rsidR="0086360A">
          <w:rPr>
            <w:noProof/>
            <w:webHidden/>
          </w:rPr>
          <w:fldChar w:fldCharType="begin"/>
        </w:r>
        <w:r w:rsidR="0086360A">
          <w:rPr>
            <w:noProof/>
            <w:webHidden/>
          </w:rPr>
          <w:instrText xml:space="preserve"> PAGEREF _Toc531452931 \h </w:instrText>
        </w:r>
        <w:r w:rsidR="0086360A">
          <w:rPr>
            <w:noProof/>
            <w:webHidden/>
          </w:rPr>
        </w:r>
        <w:r w:rsidR="0086360A">
          <w:rPr>
            <w:noProof/>
            <w:webHidden/>
          </w:rPr>
          <w:fldChar w:fldCharType="separate"/>
        </w:r>
        <w:r w:rsidR="00436480">
          <w:rPr>
            <w:noProof/>
            <w:webHidden/>
          </w:rPr>
          <w:t>8</w:t>
        </w:r>
        <w:r w:rsidR="0086360A">
          <w:rPr>
            <w:noProof/>
            <w:webHidden/>
          </w:rPr>
          <w:fldChar w:fldCharType="end"/>
        </w:r>
      </w:hyperlink>
    </w:p>
    <w:p w14:paraId="2D66D7AF" w14:textId="286C9EF6" w:rsidR="0086360A" w:rsidRDefault="00FF2C43">
      <w:pPr>
        <w:pStyle w:val="TableofFigures"/>
        <w:tabs>
          <w:tab w:val="right" w:leader="dot" w:pos="9350"/>
        </w:tabs>
        <w:rPr>
          <w:rFonts w:eastAsiaTheme="minorEastAsia"/>
          <w:noProof/>
        </w:rPr>
      </w:pPr>
      <w:hyperlink w:anchor="_Toc531452932" w:history="1">
        <w:r w:rsidR="0086360A" w:rsidRPr="00D67120">
          <w:rPr>
            <w:rStyle w:val="Hyperlink"/>
            <w:noProof/>
          </w:rPr>
          <w:t xml:space="preserve">Figure 5 Post-Effect Image-Based Fog </w:t>
        </w:r>
        <w:r w:rsidR="0086360A" w:rsidRPr="00D67120">
          <w:rPr>
            <w:rStyle w:val="Hyperlink"/>
            <w:rFonts w:ascii="Calibri" w:hAnsi="Calibri" w:cs="Calibri"/>
            <w:noProof/>
          </w:rPr>
          <w:t>[10]</w:t>
        </w:r>
        <w:r w:rsidR="0086360A">
          <w:rPr>
            <w:noProof/>
            <w:webHidden/>
          </w:rPr>
          <w:tab/>
        </w:r>
        <w:r w:rsidR="0086360A">
          <w:rPr>
            <w:noProof/>
            <w:webHidden/>
          </w:rPr>
          <w:fldChar w:fldCharType="begin"/>
        </w:r>
        <w:r w:rsidR="0086360A">
          <w:rPr>
            <w:noProof/>
            <w:webHidden/>
          </w:rPr>
          <w:instrText xml:space="preserve"> PAGEREF _Toc531452932 \h </w:instrText>
        </w:r>
        <w:r w:rsidR="0086360A">
          <w:rPr>
            <w:noProof/>
            <w:webHidden/>
          </w:rPr>
        </w:r>
        <w:r w:rsidR="0086360A">
          <w:rPr>
            <w:noProof/>
            <w:webHidden/>
          </w:rPr>
          <w:fldChar w:fldCharType="separate"/>
        </w:r>
        <w:r w:rsidR="00436480">
          <w:rPr>
            <w:noProof/>
            <w:webHidden/>
          </w:rPr>
          <w:t>9</w:t>
        </w:r>
        <w:r w:rsidR="0086360A">
          <w:rPr>
            <w:noProof/>
            <w:webHidden/>
          </w:rPr>
          <w:fldChar w:fldCharType="end"/>
        </w:r>
      </w:hyperlink>
    </w:p>
    <w:p w14:paraId="5D6D2592" w14:textId="27D88A01" w:rsidR="0086360A" w:rsidRDefault="00FF2C43">
      <w:pPr>
        <w:pStyle w:val="TableofFigures"/>
        <w:tabs>
          <w:tab w:val="right" w:leader="dot" w:pos="9350"/>
        </w:tabs>
        <w:rPr>
          <w:rFonts w:eastAsiaTheme="minorEastAsia"/>
          <w:noProof/>
        </w:rPr>
      </w:pPr>
      <w:hyperlink w:anchor="_Toc531452933" w:history="1">
        <w:r w:rsidR="0086360A" w:rsidRPr="00D67120">
          <w:rPr>
            <w:rStyle w:val="Hyperlink"/>
            <w:noProof/>
          </w:rPr>
          <w:t xml:space="preserve">Figure 6 Volumetric Fog </w:t>
        </w:r>
        <w:r w:rsidR="0086360A" w:rsidRPr="00D67120">
          <w:rPr>
            <w:rStyle w:val="Hyperlink"/>
            <w:rFonts w:ascii="Calibri" w:hAnsi="Calibri" w:cs="Calibri"/>
            <w:noProof/>
          </w:rPr>
          <w:t>[20]</w:t>
        </w:r>
        <w:r w:rsidR="0086360A">
          <w:rPr>
            <w:noProof/>
            <w:webHidden/>
          </w:rPr>
          <w:tab/>
        </w:r>
        <w:r w:rsidR="0086360A">
          <w:rPr>
            <w:noProof/>
            <w:webHidden/>
          </w:rPr>
          <w:fldChar w:fldCharType="begin"/>
        </w:r>
        <w:r w:rsidR="0086360A">
          <w:rPr>
            <w:noProof/>
            <w:webHidden/>
          </w:rPr>
          <w:instrText xml:space="preserve"> PAGEREF _Toc531452933 \h </w:instrText>
        </w:r>
        <w:r w:rsidR="0086360A">
          <w:rPr>
            <w:noProof/>
            <w:webHidden/>
          </w:rPr>
        </w:r>
        <w:r w:rsidR="0086360A">
          <w:rPr>
            <w:noProof/>
            <w:webHidden/>
          </w:rPr>
          <w:fldChar w:fldCharType="separate"/>
        </w:r>
        <w:r w:rsidR="00436480">
          <w:rPr>
            <w:noProof/>
            <w:webHidden/>
          </w:rPr>
          <w:t>10</w:t>
        </w:r>
        <w:r w:rsidR="0086360A">
          <w:rPr>
            <w:noProof/>
            <w:webHidden/>
          </w:rPr>
          <w:fldChar w:fldCharType="end"/>
        </w:r>
      </w:hyperlink>
    </w:p>
    <w:p w14:paraId="3F473971" w14:textId="771ED44E" w:rsidR="0086360A" w:rsidRDefault="00FF2C43">
      <w:pPr>
        <w:pStyle w:val="TableofFigures"/>
        <w:tabs>
          <w:tab w:val="right" w:leader="dot" w:pos="9350"/>
        </w:tabs>
        <w:rPr>
          <w:rFonts w:eastAsiaTheme="minorEastAsia"/>
          <w:noProof/>
        </w:rPr>
      </w:pPr>
      <w:hyperlink w:anchor="_Toc531452934" w:history="1">
        <w:r w:rsidR="0086360A" w:rsidRPr="00D67120">
          <w:rPr>
            <w:rStyle w:val="Hyperlink"/>
            <w:noProof/>
          </w:rPr>
          <w:t xml:space="preserve">Figure 7 Light Interacting with a Participating Medium </w:t>
        </w:r>
        <w:r w:rsidR="0086360A" w:rsidRPr="00D67120">
          <w:rPr>
            <w:rStyle w:val="Hyperlink"/>
            <w:rFonts w:ascii="Calibri" w:hAnsi="Calibri" w:cs="Calibri"/>
            <w:noProof/>
          </w:rPr>
          <w:t>[9]</w:t>
        </w:r>
        <w:r w:rsidR="0086360A">
          <w:rPr>
            <w:noProof/>
            <w:webHidden/>
          </w:rPr>
          <w:tab/>
        </w:r>
        <w:r w:rsidR="0086360A">
          <w:rPr>
            <w:noProof/>
            <w:webHidden/>
          </w:rPr>
          <w:fldChar w:fldCharType="begin"/>
        </w:r>
        <w:r w:rsidR="0086360A">
          <w:rPr>
            <w:noProof/>
            <w:webHidden/>
          </w:rPr>
          <w:instrText xml:space="preserve"> PAGEREF _Toc531452934 \h </w:instrText>
        </w:r>
        <w:r w:rsidR="0086360A">
          <w:rPr>
            <w:noProof/>
            <w:webHidden/>
          </w:rPr>
        </w:r>
        <w:r w:rsidR="0086360A">
          <w:rPr>
            <w:noProof/>
            <w:webHidden/>
          </w:rPr>
          <w:fldChar w:fldCharType="separate"/>
        </w:r>
        <w:r w:rsidR="00436480">
          <w:rPr>
            <w:noProof/>
            <w:webHidden/>
          </w:rPr>
          <w:t>12</w:t>
        </w:r>
        <w:r w:rsidR="0086360A">
          <w:rPr>
            <w:noProof/>
            <w:webHidden/>
          </w:rPr>
          <w:fldChar w:fldCharType="end"/>
        </w:r>
      </w:hyperlink>
    </w:p>
    <w:p w14:paraId="2A737101" w14:textId="1131780F" w:rsidR="0086360A" w:rsidRDefault="00FF2C43">
      <w:pPr>
        <w:pStyle w:val="TableofFigures"/>
        <w:tabs>
          <w:tab w:val="right" w:leader="dot" w:pos="9350"/>
        </w:tabs>
        <w:rPr>
          <w:rFonts w:eastAsiaTheme="minorEastAsia"/>
          <w:noProof/>
        </w:rPr>
      </w:pPr>
      <w:hyperlink w:anchor="_Toc531452935" w:history="1">
        <w:r w:rsidR="0086360A" w:rsidRPr="00D67120">
          <w:rPr>
            <w:rStyle w:val="Hyperlink"/>
            <w:noProof/>
          </w:rPr>
          <w:t xml:space="preserve">Figure 8 Transmission of Light in a Participating Medium </w:t>
        </w:r>
        <w:r w:rsidR="0086360A" w:rsidRPr="00D67120">
          <w:rPr>
            <w:rStyle w:val="Hyperlink"/>
            <w:rFonts w:ascii="Calibri" w:hAnsi="Calibri" w:cs="Calibri"/>
            <w:noProof/>
          </w:rPr>
          <w:t>[9]</w:t>
        </w:r>
        <w:r w:rsidR="0086360A">
          <w:rPr>
            <w:noProof/>
            <w:webHidden/>
          </w:rPr>
          <w:tab/>
        </w:r>
        <w:r w:rsidR="0086360A">
          <w:rPr>
            <w:noProof/>
            <w:webHidden/>
          </w:rPr>
          <w:fldChar w:fldCharType="begin"/>
        </w:r>
        <w:r w:rsidR="0086360A">
          <w:rPr>
            <w:noProof/>
            <w:webHidden/>
          </w:rPr>
          <w:instrText xml:space="preserve"> PAGEREF _Toc531452935 \h </w:instrText>
        </w:r>
        <w:r w:rsidR="0086360A">
          <w:rPr>
            <w:noProof/>
            <w:webHidden/>
          </w:rPr>
        </w:r>
        <w:r w:rsidR="0086360A">
          <w:rPr>
            <w:noProof/>
            <w:webHidden/>
          </w:rPr>
          <w:fldChar w:fldCharType="separate"/>
        </w:r>
        <w:r w:rsidR="00436480">
          <w:rPr>
            <w:noProof/>
            <w:webHidden/>
          </w:rPr>
          <w:t>12</w:t>
        </w:r>
        <w:r w:rsidR="0086360A">
          <w:rPr>
            <w:noProof/>
            <w:webHidden/>
          </w:rPr>
          <w:fldChar w:fldCharType="end"/>
        </w:r>
      </w:hyperlink>
    </w:p>
    <w:p w14:paraId="29C2FBBF" w14:textId="3491FC6D" w:rsidR="0086360A" w:rsidRDefault="00FF2C43">
      <w:pPr>
        <w:pStyle w:val="TableofFigures"/>
        <w:tabs>
          <w:tab w:val="right" w:leader="dot" w:pos="9350"/>
        </w:tabs>
        <w:rPr>
          <w:rFonts w:eastAsiaTheme="minorEastAsia"/>
          <w:noProof/>
        </w:rPr>
      </w:pPr>
      <w:hyperlink w:anchor="_Toc531452936" w:history="1">
        <w:r w:rsidR="0086360A" w:rsidRPr="00D67120">
          <w:rPr>
            <w:rStyle w:val="Hyperlink"/>
            <w:noProof/>
          </w:rPr>
          <w:t xml:space="preserve">Figure 9 Distance-based fog density </w:t>
        </w:r>
        <w:r w:rsidR="0086360A" w:rsidRPr="00D67120">
          <w:rPr>
            <w:rStyle w:val="Hyperlink"/>
            <w:rFonts w:ascii="Calibri" w:hAnsi="Calibri" w:cs="Calibri"/>
            <w:noProof/>
          </w:rPr>
          <w:t>[29]</w:t>
        </w:r>
        <w:r w:rsidR="0086360A">
          <w:rPr>
            <w:noProof/>
            <w:webHidden/>
          </w:rPr>
          <w:tab/>
        </w:r>
        <w:r w:rsidR="0086360A">
          <w:rPr>
            <w:noProof/>
            <w:webHidden/>
          </w:rPr>
          <w:fldChar w:fldCharType="begin"/>
        </w:r>
        <w:r w:rsidR="0086360A">
          <w:rPr>
            <w:noProof/>
            <w:webHidden/>
          </w:rPr>
          <w:instrText xml:space="preserve"> PAGEREF _Toc531452936 \h </w:instrText>
        </w:r>
        <w:r w:rsidR="0086360A">
          <w:rPr>
            <w:noProof/>
            <w:webHidden/>
          </w:rPr>
        </w:r>
        <w:r w:rsidR="0086360A">
          <w:rPr>
            <w:noProof/>
            <w:webHidden/>
          </w:rPr>
          <w:fldChar w:fldCharType="separate"/>
        </w:r>
        <w:r w:rsidR="00436480">
          <w:rPr>
            <w:noProof/>
            <w:webHidden/>
          </w:rPr>
          <w:t>17</w:t>
        </w:r>
        <w:r w:rsidR="0086360A">
          <w:rPr>
            <w:noProof/>
            <w:webHidden/>
          </w:rPr>
          <w:fldChar w:fldCharType="end"/>
        </w:r>
      </w:hyperlink>
    </w:p>
    <w:p w14:paraId="384093B2" w14:textId="5A87D2EE" w:rsidR="0086360A" w:rsidRDefault="00FF2C43">
      <w:pPr>
        <w:pStyle w:val="TableofFigures"/>
        <w:tabs>
          <w:tab w:val="right" w:leader="dot" w:pos="9350"/>
        </w:tabs>
        <w:rPr>
          <w:rFonts w:eastAsiaTheme="minorEastAsia"/>
          <w:noProof/>
        </w:rPr>
      </w:pPr>
      <w:hyperlink w:anchor="_Toc531452937" w:history="1">
        <w:r w:rsidR="0086360A" w:rsidRPr="00D67120">
          <w:rPr>
            <w:rStyle w:val="Hyperlink"/>
            <w:noProof/>
          </w:rPr>
          <w:t xml:space="preserve">Figure 10 Height-based fog density </w:t>
        </w:r>
        <w:r w:rsidR="0086360A" w:rsidRPr="00D67120">
          <w:rPr>
            <w:rStyle w:val="Hyperlink"/>
            <w:rFonts w:ascii="Calibri" w:hAnsi="Calibri" w:cs="Calibri"/>
            <w:noProof/>
          </w:rPr>
          <w:t>[30]</w:t>
        </w:r>
        <w:r w:rsidR="0086360A">
          <w:rPr>
            <w:noProof/>
            <w:webHidden/>
          </w:rPr>
          <w:tab/>
        </w:r>
        <w:r w:rsidR="0086360A">
          <w:rPr>
            <w:noProof/>
            <w:webHidden/>
          </w:rPr>
          <w:fldChar w:fldCharType="begin"/>
        </w:r>
        <w:r w:rsidR="0086360A">
          <w:rPr>
            <w:noProof/>
            <w:webHidden/>
          </w:rPr>
          <w:instrText xml:space="preserve"> PAGEREF _Toc531452937 \h </w:instrText>
        </w:r>
        <w:r w:rsidR="0086360A">
          <w:rPr>
            <w:noProof/>
            <w:webHidden/>
          </w:rPr>
        </w:r>
        <w:r w:rsidR="0086360A">
          <w:rPr>
            <w:noProof/>
            <w:webHidden/>
          </w:rPr>
          <w:fldChar w:fldCharType="separate"/>
        </w:r>
        <w:r w:rsidR="00436480">
          <w:rPr>
            <w:noProof/>
            <w:webHidden/>
          </w:rPr>
          <w:t>18</w:t>
        </w:r>
        <w:r w:rsidR="0086360A">
          <w:rPr>
            <w:noProof/>
            <w:webHidden/>
          </w:rPr>
          <w:fldChar w:fldCharType="end"/>
        </w:r>
      </w:hyperlink>
    </w:p>
    <w:p w14:paraId="206EEE2E" w14:textId="37A235C9" w:rsidR="0086360A" w:rsidRDefault="00FF2C43">
      <w:pPr>
        <w:pStyle w:val="TableofFigures"/>
        <w:tabs>
          <w:tab w:val="right" w:leader="dot" w:pos="9350"/>
        </w:tabs>
        <w:rPr>
          <w:rFonts w:eastAsiaTheme="minorEastAsia"/>
          <w:noProof/>
        </w:rPr>
      </w:pPr>
      <w:hyperlink w:anchor="_Toc531452938" w:history="1">
        <w:r w:rsidR="0086360A" w:rsidRPr="00D67120">
          <w:rPr>
            <w:rStyle w:val="Hyperlink"/>
            <w:noProof/>
          </w:rPr>
          <w:t xml:space="preserve">Figure 11 Edge-based fog density </w:t>
        </w:r>
        <w:r w:rsidR="0086360A" w:rsidRPr="00D67120">
          <w:rPr>
            <w:rStyle w:val="Hyperlink"/>
            <w:rFonts w:ascii="Calibri" w:hAnsi="Calibri" w:cs="Calibri"/>
            <w:noProof/>
          </w:rPr>
          <w:t>[31]</w:t>
        </w:r>
        <w:r w:rsidR="0086360A">
          <w:rPr>
            <w:noProof/>
            <w:webHidden/>
          </w:rPr>
          <w:tab/>
        </w:r>
        <w:r w:rsidR="0086360A">
          <w:rPr>
            <w:noProof/>
            <w:webHidden/>
          </w:rPr>
          <w:fldChar w:fldCharType="begin"/>
        </w:r>
        <w:r w:rsidR="0086360A">
          <w:rPr>
            <w:noProof/>
            <w:webHidden/>
          </w:rPr>
          <w:instrText xml:space="preserve"> PAGEREF _Toc531452938 \h </w:instrText>
        </w:r>
        <w:r w:rsidR="0086360A">
          <w:rPr>
            <w:noProof/>
            <w:webHidden/>
          </w:rPr>
        </w:r>
        <w:r w:rsidR="0086360A">
          <w:rPr>
            <w:noProof/>
            <w:webHidden/>
          </w:rPr>
          <w:fldChar w:fldCharType="separate"/>
        </w:r>
        <w:r w:rsidR="00436480">
          <w:rPr>
            <w:noProof/>
            <w:webHidden/>
          </w:rPr>
          <w:t>19</w:t>
        </w:r>
        <w:r w:rsidR="0086360A">
          <w:rPr>
            <w:noProof/>
            <w:webHidden/>
          </w:rPr>
          <w:fldChar w:fldCharType="end"/>
        </w:r>
      </w:hyperlink>
    </w:p>
    <w:p w14:paraId="5AB41E5F" w14:textId="51C9649D" w:rsidR="0086360A" w:rsidRDefault="00FF2C43">
      <w:pPr>
        <w:pStyle w:val="TableofFigures"/>
        <w:tabs>
          <w:tab w:val="right" w:leader="dot" w:pos="9350"/>
        </w:tabs>
        <w:rPr>
          <w:rFonts w:eastAsiaTheme="minorEastAsia"/>
          <w:noProof/>
        </w:rPr>
      </w:pPr>
      <w:hyperlink w:anchor="_Toc531452939" w:history="1">
        <w:r w:rsidR="0086360A" w:rsidRPr="00D67120">
          <w:rPr>
            <w:rStyle w:val="Hyperlink"/>
            <w:noProof/>
          </w:rPr>
          <w:t xml:space="preserve">Figure 12 Fog color based on light interactions </w:t>
        </w:r>
        <w:r w:rsidR="0086360A" w:rsidRPr="00D67120">
          <w:rPr>
            <w:rStyle w:val="Hyperlink"/>
            <w:rFonts w:ascii="Calibri" w:hAnsi="Calibri" w:cs="Calibri"/>
            <w:noProof/>
          </w:rPr>
          <w:t>[32]</w:t>
        </w:r>
        <w:r w:rsidR="0086360A">
          <w:rPr>
            <w:noProof/>
            <w:webHidden/>
          </w:rPr>
          <w:tab/>
        </w:r>
        <w:r w:rsidR="0086360A">
          <w:rPr>
            <w:noProof/>
            <w:webHidden/>
          </w:rPr>
          <w:fldChar w:fldCharType="begin"/>
        </w:r>
        <w:r w:rsidR="0086360A">
          <w:rPr>
            <w:noProof/>
            <w:webHidden/>
          </w:rPr>
          <w:instrText xml:space="preserve"> PAGEREF _Toc531452939 \h </w:instrText>
        </w:r>
        <w:r w:rsidR="0086360A">
          <w:rPr>
            <w:noProof/>
            <w:webHidden/>
          </w:rPr>
        </w:r>
        <w:r w:rsidR="0086360A">
          <w:rPr>
            <w:noProof/>
            <w:webHidden/>
          </w:rPr>
          <w:fldChar w:fldCharType="separate"/>
        </w:r>
        <w:r w:rsidR="00436480">
          <w:rPr>
            <w:noProof/>
            <w:webHidden/>
          </w:rPr>
          <w:t>20</w:t>
        </w:r>
        <w:r w:rsidR="0086360A">
          <w:rPr>
            <w:noProof/>
            <w:webHidden/>
          </w:rPr>
          <w:fldChar w:fldCharType="end"/>
        </w:r>
      </w:hyperlink>
    </w:p>
    <w:p w14:paraId="4AFDFD2D" w14:textId="62E02148" w:rsidR="0086360A" w:rsidRDefault="00FF2C43">
      <w:pPr>
        <w:pStyle w:val="TableofFigures"/>
        <w:tabs>
          <w:tab w:val="right" w:leader="dot" w:pos="9350"/>
        </w:tabs>
        <w:rPr>
          <w:rFonts w:eastAsiaTheme="minorEastAsia"/>
          <w:noProof/>
        </w:rPr>
      </w:pPr>
      <w:hyperlink w:anchor="_Toc531452940" w:history="1">
        <w:r w:rsidR="0086360A" w:rsidRPr="00D67120">
          <w:rPr>
            <w:rStyle w:val="Hyperlink"/>
            <w:noProof/>
          </w:rPr>
          <w:t xml:space="preserve">Figure 13 Crepuscular rays of light and shadow </w:t>
        </w:r>
        <w:r w:rsidR="0086360A" w:rsidRPr="00D67120">
          <w:rPr>
            <w:rStyle w:val="Hyperlink"/>
            <w:rFonts w:ascii="Calibri" w:hAnsi="Calibri" w:cs="Calibri"/>
            <w:noProof/>
          </w:rPr>
          <w:t>[33]</w:t>
        </w:r>
        <w:r w:rsidR="0086360A">
          <w:rPr>
            <w:noProof/>
            <w:webHidden/>
          </w:rPr>
          <w:tab/>
        </w:r>
        <w:r w:rsidR="0086360A">
          <w:rPr>
            <w:noProof/>
            <w:webHidden/>
          </w:rPr>
          <w:fldChar w:fldCharType="begin"/>
        </w:r>
        <w:r w:rsidR="0086360A">
          <w:rPr>
            <w:noProof/>
            <w:webHidden/>
          </w:rPr>
          <w:instrText xml:space="preserve"> PAGEREF _Toc531452940 \h </w:instrText>
        </w:r>
        <w:r w:rsidR="0086360A">
          <w:rPr>
            <w:noProof/>
            <w:webHidden/>
          </w:rPr>
        </w:r>
        <w:r w:rsidR="0086360A">
          <w:rPr>
            <w:noProof/>
            <w:webHidden/>
          </w:rPr>
          <w:fldChar w:fldCharType="separate"/>
        </w:r>
        <w:r w:rsidR="00436480">
          <w:rPr>
            <w:noProof/>
            <w:webHidden/>
          </w:rPr>
          <w:t>21</w:t>
        </w:r>
        <w:r w:rsidR="0086360A">
          <w:rPr>
            <w:noProof/>
            <w:webHidden/>
          </w:rPr>
          <w:fldChar w:fldCharType="end"/>
        </w:r>
      </w:hyperlink>
    </w:p>
    <w:p w14:paraId="0CE678F3" w14:textId="31E43F2F" w:rsidR="0086360A" w:rsidRDefault="00FF2C43">
      <w:pPr>
        <w:pStyle w:val="TableofFigures"/>
        <w:tabs>
          <w:tab w:val="right" w:leader="dot" w:pos="9350"/>
        </w:tabs>
        <w:rPr>
          <w:rFonts w:eastAsiaTheme="minorEastAsia"/>
          <w:noProof/>
        </w:rPr>
      </w:pPr>
      <w:hyperlink w:anchor="_Toc531452941" w:history="1">
        <w:r w:rsidR="0086360A" w:rsidRPr="00D67120">
          <w:rPr>
            <w:rStyle w:val="Hyperlink"/>
            <w:noProof/>
          </w:rPr>
          <w:t xml:space="preserve">Figure 14 Ambient fog </w:t>
        </w:r>
        <w:r w:rsidR="0086360A" w:rsidRPr="00D67120">
          <w:rPr>
            <w:rStyle w:val="Hyperlink"/>
            <w:rFonts w:ascii="Calibri" w:hAnsi="Calibri" w:cs="Calibri"/>
            <w:noProof/>
          </w:rPr>
          <w:t>[34]</w:t>
        </w:r>
        <w:r w:rsidR="0086360A">
          <w:rPr>
            <w:noProof/>
            <w:webHidden/>
          </w:rPr>
          <w:tab/>
        </w:r>
        <w:r w:rsidR="0086360A">
          <w:rPr>
            <w:noProof/>
            <w:webHidden/>
          </w:rPr>
          <w:fldChar w:fldCharType="begin"/>
        </w:r>
        <w:r w:rsidR="0086360A">
          <w:rPr>
            <w:noProof/>
            <w:webHidden/>
          </w:rPr>
          <w:instrText xml:space="preserve"> PAGEREF _Toc531452941 \h </w:instrText>
        </w:r>
        <w:r w:rsidR="0086360A">
          <w:rPr>
            <w:noProof/>
            <w:webHidden/>
          </w:rPr>
        </w:r>
        <w:r w:rsidR="0086360A">
          <w:rPr>
            <w:noProof/>
            <w:webHidden/>
          </w:rPr>
          <w:fldChar w:fldCharType="separate"/>
        </w:r>
        <w:r w:rsidR="00436480">
          <w:rPr>
            <w:noProof/>
            <w:webHidden/>
          </w:rPr>
          <w:t>23</w:t>
        </w:r>
        <w:r w:rsidR="0086360A">
          <w:rPr>
            <w:noProof/>
            <w:webHidden/>
          </w:rPr>
          <w:fldChar w:fldCharType="end"/>
        </w:r>
      </w:hyperlink>
    </w:p>
    <w:p w14:paraId="00BAAE57" w14:textId="13FD3910" w:rsidR="0086360A" w:rsidRDefault="00FF2C43">
      <w:pPr>
        <w:pStyle w:val="TableofFigures"/>
        <w:tabs>
          <w:tab w:val="right" w:leader="dot" w:pos="9350"/>
        </w:tabs>
        <w:rPr>
          <w:rFonts w:eastAsiaTheme="minorEastAsia"/>
          <w:noProof/>
        </w:rPr>
      </w:pPr>
      <w:hyperlink w:anchor="_Toc531452942" w:history="1">
        <w:r w:rsidR="0086360A" w:rsidRPr="00D67120">
          <w:rPr>
            <w:rStyle w:val="Hyperlink"/>
            <w:noProof/>
          </w:rPr>
          <w:t xml:space="preserve">Figure 15 Variable-density fog </w:t>
        </w:r>
        <w:r w:rsidR="0086360A" w:rsidRPr="00D67120">
          <w:rPr>
            <w:rStyle w:val="Hyperlink"/>
            <w:rFonts w:ascii="Calibri" w:hAnsi="Calibri" w:cs="Calibri"/>
            <w:noProof/>
          </w:rPr>
          <w:t>[35]</w:t>
        </w:r>
        <w:r w:rsidR="0086360A">
          <w:rPr>
            <w:noProof/>
            <w:webHidden/>
          </w:rPr>
          <w:tab/>
        </w:r>
        <w:r w:rsidR="0086360A">
          <w:rPr>
            <w:noProof/>
            <w:webHidden/>
          </w:rPr>
          <w:fldChar w:fldCharType="begin"/>
        </w:r>
        <w:r w:rsidR="0086360A">
          <w:rPr>
            <w:noProof/>
            <w:webHidden/>
          </w:rPr>
          <w:instrText xml:space="preserve"> PAGEREF _Toc531452942 \h </w:instrText>
        </w:r>
        <w:r w:rsidR="0086360A">
          <w:rPr>
            <w:noProof/>
            <w:webHidden/>
          </w:rPr>
        </w:r>
        <w:r w:rsidR="0086360A">
          <w:rPr>
            <w:noProof/>
            <w:webHidden/>
          </w:rPr>
          <w:fldChar w:fldCharType="separate"/>
        </w:r>
        <w:r w:rsidR="00436480">
          <w:rPr>
            <w:noProof/>
            <w:webHidden/>
          </w:rPr>
          <w:t>24</w:t>
        </w:r>
        <w:r w:rsidR="0086360A">
          <w:rPr>
            <w:noProof/>
            <w:webHidden/>
          </w:rPr>
          <w:fldChar w:fldCharType="end"/>
        </w:r>
      </w:hyperlink>
    </w:p>
    <w:p w14:paraId="14BEEB97" w14:textId="5BBA6153" w:rsidR="0086360A" w:rsidRDefault="00FF2C43">
      <w:pPr>
        <w:pStyle w:val="TableofFigures"/>
        <w:tabs>
          <w:tab w:val="right" w:leader="dot" w:pos="9350"/>
        </w:tabs>
        <w:rPr>
          <w:rFonts w:eastAsiaTheme="minorEastAsia"/>
          <w:noProof/>
        </w:rPr>
      </w:pPr>
      <w:hyperlink w:anchor="_Toc531452943" w:history="1">
        <w:r w:rsidR="0086360A" w:rsidRPr="00D67120">
          <w:rPr>
            <w:rStyle w:val="Hyperlink"/>
            <w:noProof/>
          </w:rPr>
          <w:t xml:space="preserve">Figure 16 Night fog with local illumination </w:t>
        </w:r>
        <w:r w:rsidR="0086360A" w:rsidRPr="00D67120">
          <w:rPr>
            <w:rStyle w:val="Hyperlink"/>
            <w:rFonts w:ascii="Calibri" w:hAnsi="Calibri" w:cs="Calibri"/>
            <w:noProof/>
          </w:rPr>
          <w:t>[39]</w:t>
        </w:r>
        <w:r w:rsidR="0086360A">
          <w:rPr>
            <w:noProof/>
            <w:webHidden/>
          </w:rPr>
          <w:tab/>
        </w:r>
        <w:r w:rsidR="0086360A">
          <w:rPr>
            <w:noProof/>
            <w:webHidden/>
          </w:rPr>
          <w:fldChar w:fldCharType="begin"/>
        </w:r>
        <w:r w:rsidR="0086360A">
          <w:rPr>
            <w:noProof/>
            <w:webHidden/>
          </w:rPr>
          <w:instrText xml:space="preserve"> PAGEREF _Toc531452943 \h </w:instrText>
        </w:r>
        <w:r w:rsidR="0086360A">
          <w:rPr>
            <w:noProof/>
            <w:webHidden/>
          </w:rPr>
        </w:r>
        <w:r w:rsidR="0086360A">
          <w:rPr>
            <w:noProof/>
            <w:webHidden/>
          </w:rPr>
          <w:fldChar w:fldCharType="separate"/>
        </w:r>
        <w:r w:rsidR="00436480">
          <w:rPr>
            <w:noProof/>
            <w:webHidden/>
          </w:rPr>
          <w:t>26</w:t>
        </w:r>
        <w:r w:rsidR="0086360A">
          <w:rPr>
            <w:noProof/>
            <w:webHidden/>
          </w:rPr>
          <w:fldChar w:fldCharType="end"/>
        </w:r>
      </w:hyperlink>
    </w:p>
    <w:p w14:paraId="7B60CB3B" w14:textId="3641E0DF" w:rsidR="0086360A" w:rsidRDefault="00FF2C43">
      <w:pPr>
        <w:pStyle w:val="TableofFigures"/>
        <w:tabs>
          <w:tab w:val="right" w:leader="dot" w:pos="9350"/>
        </w:tabs>
        <w:rPr>
          <w:rFonts w:eastAsiaTheme="minorEastAsia"/>
          <w:noProof/>
        </w:rPr>
      </w:pPr>
      <w:hyperlink w:anchor="_Toc531452944" w:history="1">
        <w:r w:rsidR="0086360A" w:rsidRPr="00D67120">
          <w:rPr>
            <w:rStyle w:val="Hyperlink"/>
            <w:noProof/>
          </w:rPr>
          <w:t>Figure 17 Basic scene configuration in Unity</w:t>
        </w:r>
        <w:r w:rsidR="0086360A">
          <w:rPr>
            <w:noProof/>
            <w:webHidden/>
          </w:rPr>
          <w:tab/>
        </w:r>
        <w:r w:rsidR="0086360A">
          <w:rPr>
            <w:noProof/>
            <w:webHidden/>
          </w:rPr>
          <w:fldChar w:fldCharType="begin"/>
        </w:r>
        <w:r w:rsidR="0086360A">
          <w:rPr>
            <w:noProof/>
            <w:webHidden/>
          </w:rPr>
          <w:instrText xml:space="preserve"> PAGEREF _Toc531452944 \h </w:instrText>
        </w:r>
        <w:r w:rsidR="0086360A">
          <w:rPr>
            <w:noProof/>
            <w:webHidden/>
          </w:rPr>
        </w:r>
        <w:r w:rsidR="0086360A">
          <w:rPr>
            <w:noProof/>
            <w:webHidden/>
          </w:rPr>
          <w:fldChar w:fldCharType="separate"/>
        </w:r>
        <w:r w:rsidR="00436480">
          <w:rPr>
            <w:noProof/>
            <w:webHidden/>
          </w:rPr>
          <w:t>29</w:t>
        </w:r>
        <w:r w:rsidR="0086360A">
          <w:rPr>
            <w:noProof/>
            <w:webHidden/>
          </w:rPr>
          <w:fldChar w:fldCharType="end"/>
        </w:r>
      </w:hyperlink>
    </w:p>
    <w:p w14:paraId="4B6197CC" w14:textId="3486585E" w:rsidR="0086360A" w:rsidRDefault="00FF2C43">
      <w:pPr>
        <w:pStyle w:val="TableofFigures"/>
        <w:tabs>
          <w:tab w:val="right" w:leader="dot" w:pos="9350"/>
        </w:tabs>
        <w:rPr>
          <w:rFonts w:eastAsiaTheme="minorEastAsia"/>
          <w:noProof/>
        </w:rPr>
      </w:pPr>
      <w:hyperlink w:anchor="_Toc531452945" w:history="1">
        <w:r w:rsidR="0086360A" w:rsidRPr="00D67120">
          <w:rPr>
            <w:rStyle w:val="Hyperlink"/>
            <w:noProof/>
          </w:rPr>
          <w:t>Figure 18 Distance fog comparison between natural fog (left) and system-generated fog (right)</w:t>
        </w:r>
        <w:r w:rsidR="0086360A">
          <w:rPr>
            <w:noProof/>
            <w:webHidden/>
          </w:rPr>
          <w:tab/>
        </w:r>
        <w:r w:rsidR="0086360A">
          <w:rPr>
            <w:noProof/>
            <w:webHidden/>
          </w:rPr>
          <w:fldChar w:fldCharType="begin"/>
        </w:r>
        <w:r w:rsidR="0086360A">
          <w:rPr>
            <w:noProof/>
            <w:webHidden/>
          </w:rPr>
          <w:instrText xml:space="preserve"> PAGEREF _Toc531452945 \h </w:instrText>
        </w:r>
        <w:r w:rsidR="0086360A">
          <w:rPr>
            <w:noProof/>
            <w:webHidden/>
          </w:rPr>
        </w:r>
        <w:r w:rsidR="0086360A">
          <w:rPr>
            <w:noProof/>
            <w:webHidden/>
          </w:rPr>
          <w:fldChar w:fldCharType="separate"/>
        </w:r>
        <w:r w:rsidR="00436480">
          <w:rPr>
            <w:noProof/>
            <w:webHidden/>
          </w:rPr>
          <w:t>30</w:t>
        </w:r>
        <w:r w:rsidR="0086360A">
          <w:rPr>
            <w:noProof/>
            <w:webHidden/>
          </w:rPr>
          <w:fldChar w:fldCharType="end"/>
        </w:r>
      </w:hyperlink>
    </w:p>
    <w:p w14:paraId="7A094AFE" w14:textId="092A981A" w:rsidR="0086360A" w:rsidRDefault="00FF2C43">
      <w:pPr>
        <w:pStyle w:val="TableofFigures"/>
        <w:tabs>
          <w:tab w:val="right" w:leader="dot" w:pos="9350"/>
        </w:tabs>
        <w:rPr>
          <w:rFonts w:eastAsiaTheme="minorEastAsia"/>
          <w:noProof/>
        </w:rPr>
      </w:pPr>
      <w:hyperlink w:anchor="_Toc531452946" w:history="1">
        <w:r w:rsidR="0086360A" w:rsidRPr="00D67120">
          <w:rPr>
            <w:rStyle w:val="Hyperlink"/>
            <w:noProof/>
          </w:rPr>
          <w:t>Figure 19 Height fog comparison between natural fog (left) and generated fog with linear (center) and exponential (right) falloffs</w:t>
        </w:r>
        <w:r w:rsidR="0086360A">
          <w:rPr>
            <w:noProof/>
            <w:webHidden/>
          </w:rPr>
          <w:tab/>
        </w:r>
        <w:r w:rsidR="0086360A">
          <w:rPr>
            <w:noProof/>
            <w:webHidden/>
          </w:rPr>
          <w:fldChar w:fldCharType="begin"/>
        </w:r>
        <w:r w:rsidR="0086360A">
          <w:rPr>
            <w:noProof/>
            <w:webHidden/>
          </w:rPr>
          <w:instrText xml:space="preserve"> PAGEREF _Toc531452946 \h </w:instrText>
        </w:r>
        <w:r w:rsidR="0086360A">
          <w:rPr>
            <w:noProof/>
            <w:webHidden/>
          </w:rPr>
        </w:r>
        <w:r w:rsidR="0086360A">
          <w:rPr>
            <w:noProof/>
            <w:webHidden/>
          </w:rPr>
          <w:fldChar w:fldCharType="separate"/>
        </w:r>
        <w:r w:rsidR="00436480">
          <w:rPr>
            <w:noProof/>
            <w:webHidden/>
          </w:rPr>
          <w:t>31</w:t>
        </w:r>
        <w:r w:rsidR="0086360A">
          <w:rPr>
            <w:noProof/>
            <w:webHidden/>
          </w:rPr>
          <w:fldChar w:fldCharType="end"/>
        </w:r>
      </w:hyperlink>
    </w:p>
    <w:p w14:paraId="518EE2F7" w14:textId="73318240" w:rsidR="0086360A" w:rsidRDefault="00FF2C43">
      <w:pPr>
        <w:pStyle w:val="TableofFigures"/>
        <w:tabs>
          <w:tab w:val="right" w:leader="dot" w:pos="9350"/>
        </w:tabs>
        <w:rPr>
          <w:rFonts w:eastAsiaTheme="minorEastAsia"/>
          <w:noProof/>
        </w:rPr>
      </w:pPr>
      <w:hyperlink w:anchor="_Toc531452947" w:history="1">
        <w:r w:rsidR="0086360A" w:rsidRPr="00D67120">
          <w:rPr>
            <w:rStyle w:val="Hyperlink"/>
            <w:noProof/>
          </w:rPr>
          <w:t>Figure 20 Edge fog comparison between natural fog (left) and generated fog with linear (center) and exponential (right) falloffs</w:t>
        </w:r>
        <w:r w:rsidR="0086360A">
          <w:rPr>
            <w:noProof/>
            <w:webHidden/>
          </w:rPr>
          <w:tab/>
        </w:r>
        <w:r w:rsidR="0086360A">
          <w:rPr>
            <w:noProof/>
            <w:webHidden/>
          </w:rPr>
          <w:fldChar w:fldCharType="begin"/>
        </w:r>
        <w:r w:rsidR="0086360A">
          <w:rPr>
            <w:noProof/>
            <w:webHidden/>
          </w:rPr>
          <w:instrText xml:space="preserve"> PAGEREF _Toc531452947 \h </w:instrText>
        </w:r>
        <w:r w:rsidR="0086360A">
          <w:rPr>
            <w:noProof/>
            <w:webHidden/>
          </w:rPr>
        </w:r>
        <w:r w:rsidR="0086360A">
          <w:rPr>
            <w:noProof/>
            <w:webHidden/>
          </w:rPr>
          <w:fldChar w:fldCharType="separate"/>
        </w:r>
        <w:r w:rsidR="00436480">
          <w:rPr>
            <w:noProof/>
            <w:webHidden/>
          </w:rPr>
          <w:t>31</w:t>
        </w:r>
        <w:r w:rsidR="0086360A">
          <w:rPr>
            <w:noProof/>
            <w:webHidden/>
          </w:rPr>
          <w:fldChar w:fldCharType="end"/>
        </w:r>
      </w:hyperlink>
    </w:p>
    <w:p w14:paraId="71A5FEC3" w14:textId="45DBCBD3" w:rsidR="0086360A" w:rsidRDefault="00FF2C43">
      <w:pPr>
        <w:pStyle w:val="TableofFigures"/>
        <w:tabs>
          <w:tab w:val="right" w:leader="dot" w:pos="9350"/>
        </w:tabs>
        <w:rPr>
          <w:rFonts w:eastAsiaTheme="minorEastAsia"/>
          <w:noProof/>
        </w:rPr>
      </w:pPr>
      <w:hyperlink w:anchor="_Toc531452948" w:history="1">
        <w:r w:rsidR="0086360A" w:rsidRPr="00D67120">
          <w:rPr>
            <w:rStyle w:val="Hyperlink"/>
            <w:noProof/>
          </w:rPr>
          <w:t>Figure 21 Colored fog comparison between natural fog (top left) and generated fog under different direct lighting conditions</w:t>
        </w:r>
        <w:r w:rsidR="0086360A">
          <w:rPr>
            <w:noProof/>
            <w:webHidden/>
          </w:rPr>
          <w:tab/>
        </w:r>
        <w:r w:rsidR="0086360A">
          <w:rPr>
            <w:noProof/>
            <w:webHidden/>
          </w:rPr>
          <w:fldChar w:fldCharType="begin"/>
        </w:r>
        <w:r w:rsidR="0086360A">
          <w:rPr>
            <w:noProof/>
            <w:webHidden/>
          </w:rPr>
          <w:instrText xml:space="preserve"> PAGEREF _Toc531452948 \h </w:instrText>
        </w:r>
        <w:r w:rsidR="0086360A">
          <w:rPr>
            <w:noProof/>
            <w:webHidden/>
          </w:rPr>
        </w:r>
        <w:r w:rsidR="0086360A">
          <w:rPr>
            <w:noProof/>
            <w:webHidden/>
          </w:rPr>
          <w:fldChar w:fldCharType="separate"/>
        </w:r>
        <w:r w:rsidR="00436480">
          <w:rPr>
            <w:noProof/>
            <w:webHidden/>
          </w:rPr>
          <w:t>32</w:t>
        </w:r>
        <w:r w:rsidR="0086360A">
          <w:rPr>
            <w:noProof/>
            <w:webHidden/>
          </w:rPr>
          <w:fldChar w:fldCharType="end"/>
        </w:r>
      </w:hyperlink>
    </w:p>
    <w:p w14:paraId="082B614D" w14:textId="26945971" w:rsidR="0086360A" w:rsidRDefault="00FF2C43">
      <w:pPr>
        <w:pStyle w:val="TableofFigures"/>
        <w:tabs>
          <w:tab w:val="right" w:leader="dot" w:pos="9350"/>
        </w:tabs>
        <w:rPr>
          <w:rFonts w:eastAsiaTheme="minorEastAsia"/>
          <w:noProof/>
        </w:rPr>
      </w:pPr>
      <w:hyperlink w:anchor="_Toc531452949" w:history="1">
        <w:r w:rsidR="0086360A" w:rsidRPr="00D67120">
          <w:rPr>
            <w:rStyle w:val="Hyperlink"/>
            <w:noProof/>
          </w:rPr>
          <w:t>Figure 22 Shadow fog comparison between natural fog (left) and generated fog (right)</w:t>
        </w:r>
        <w:r w:rsidR="0086360A">
          <w:rPr>
            <w:noProof/>
            <w:webHidden/>
          </w:rPr>
          <w:tab/>
        </w:r>
        <w:r w:rsidR="0086360A">
          <w:rPr>
            <w:noProof/>
            <w:webHidden/>
          </w:rPr>
          <w:fldChar w:fldCharType="begin"/>
        </w:r>
        <w:r w:rsidR="0086360A">
          <w:rPr>
            <w:noProof/>
            <w:webHidden/>
          </w:rPr>
          <w:instrText xml:space="preserve"> PAGEREF _Toc531452949 \h </w:instrText>
        </w:r>
        <w:r w:rsidR="0086360A">
          <w:rPr>
            <w:noProof/>
            <w:webHidden/>
          </w:rPr>
        </w:r>
        <w:r w:rsidR="0086360A">
          <w:rPr>
            <w:noProof/>
            <w:webHidden/>
          </w:rPr>
          <w:fldChar w:fldCharType="separate"/>
        </w:r>
        <w:r w:rsidR="00436480">
          <w:rPr>
            <w:noProof/>
            <w:webHidden/>
          </w:rPr>
          <w:t>32</w:t>
        </w:r>
        <w:r w:rsidR="0086360A">
          <w:rPr>
            <w:noProof/>
            <w:webHidden/>
          </w:rPr>
          <w:fldChar w:fldCharType="end"/>
        </w:r>
      </w:hyperlink>
    </w:p>
    <w:p w14:paraId="03406E2A" w14:textId="12CF1FD4" w:rsidR="0086360A" w:rsidRDefault="00FF2C43">
      <w:pPr>
        <w:pStyle w:val="TableofFigures"/>
        <w:tabs>
          <w:tab w:val="right" w:leader="dot" w:pos="9350"/>
        </w:tabs>
        <w:rPr>
          <w:rFonts w:eastAsiaTheme="minorEastAsia"/>
          <w:noProof/>
        </w:rPr>
      </w:pPr>
      <w:hyperlink w:anchor="_Toc531452950" w:history="1">
        <w:r w:rsidR="0086360A" w:rsidRPr="00D67120">
          <w:rPr>
            <w:rStyle w:val="Hyperlink"/>
            <w:noProof/>
          </w:rPr>
          <w:t>Figure 23 Ambient fog comparison between commercial product (left) and our generated fog (right)</w:t>
        </w:r>
        <w:r w:rsidR="0086360A">
          <w:rPr>
            <w:noProof/>
            <w:webHidden/>
          </w:rPr>
          <w:tab/>
        </w:r>
        <w:r w:rsidR="0086360A">
          <w:rPr>
            <w:noProof/>
            <w:webHidden/>
          </w:rPr>
          <w:fldChar w:fldCharType="begin"/>
        </w:r>
        <w:r w:rsidR="0086360A">
          <w:rPr>
            <w:noProof/>
            <w:webHidden/>
          </w:rPr>
          <w:instrText xml:space="preserve"> PAGEREF _Toc531452950 \h </w:instrText>
        </w:r>
        <w:r w:rsidR="0086360A">
          <w:rPr>
            <w:noProof/>
            <w:webHidden/>
          </w:rPr>
        </w:r>
        <w:r w:rsidR="0086360A">
          <w:rPr>
            <w:noProof/>
            <w:webHidden/>
          </w:rPr>
          <w:fldChar w:fldCharType="separate"/>
        </w:r>
        <w:r w:rsidR="00436480">
          <w:rPr>
            <w:noProof/>
            <w:webHidden/>
          </w:rPr>
          <w:t>33</w:t>
        </w:r>
        <w:r w:rsidR="0086360A">
          <w:rPr>
            <w:noProof/>
            <w:webHidden/>
          </w:rPr>
          <w:fldChar w:fldCharType="end"/>
        </w:r>
      </w:hyperlink>
    </w:p>
    <w:p w14:paraId="59CEF4A8" w14:textId="661AA59B" w:rsidR="0086360A" w:rsidRDefault="00FF2C43">
      <w:pPr>
        <w:pStyle w:val="TableofFigures"/>
        <w:tabs>
          <w:tab w:val="right" w:leader="dot" w:pos="9350"/>
        </w:tabs>
        <w:rPr>
          <w:rFonts w:eastAsiaTheme="minorEastAsia"/>
          <w:noProof/>
        </w:rPr>
      </w:pPr>
      <w:hyperlink w:anchor="_Toc531452951" w:history="1">
        <w:r w:rsidR="0086360A" w:rsidRPr="00D67120">
          <w:rPr>
            <w:rStyle w:val="Hyperlink"/>
            <w:noProof/>
          </w:rPr>
          <w:t>Figure 24 Noisy fog comparison between real fog (left) and generated fog (center, right)</w:t>
        </w:r>
        <w:r w:rsidR="0086360A">
          <w:rPr>
            <w:noProof/>
            <w:webHidden/>
          </w:rPr>
          <w:tab/>
        </w:r>
        <w:r w:rsidR="0086360A">
          <w:rPr>
            <w:noProof/>
            <w:webHidden/>
          </w:rPr>
          <w:fldChar w:fldCharType="begin"/>
        </w:r>
        <w:r w:rsidR="0086360A">
          <w:rPr>
            <w:noProof/>
            <w:webHidden/>
          </w:rPr>
          <w:instrText xml:space="preserve"> PAGEREF _Toc531452951 \h </w:instrText>
        </w:r>
        <w:r w:rsidR="0086360A">
          <w:rPr>
            <w:noProof/>
            <w:webHidden/>
          </w:rPr>
        </w:r>
        <w:r w:rsidR="0086360A">
          <w:rPr>
            <w:noProof/>
            <w:webHidden/>
          </w:rPr>
          <w:fldChar w:fldCharType="separate"/>
        </w:r>
        <w:r w:rsidR="00436480">
          <w:rPr>
            <w:noProof/>
            <w:webHidden/>
          </w:rPr>
          <w:t>33</w:t>
        </w:r>
        <w:r w:rsidR="0086360A">
          <w:rPr>
            <w:noProof/>
            <w:webHidden/>
          </w:rPr>
          <w:fldChar w:fldCharType="end"/>
        </w:r>
      </w:hyperlink>
    </w:p>
    <w:p w14:paraId="738CC219" w14:textId="44133247" w:rsidR="0086360A" w:rsidRDefault="00FF2C43">
      <w:pPr>
        <w:pStyle w:val="TableofFigures"/>
        <w:tabs>
          <w:tab w:val="right" w:leader="dot" w:pos="9350"/>
        </w:tabs>
        <w:rPr>
          <w:rFonts w:eastAsiaTheme="minorEastAsia"/>
          <w:noProof/>
        </w:rPr>
      </w:pPr>
      <w:hyperlink w:anchor="_Toc531452952" w:history="1">
        <w:r w:rsidR="0086360A" w:rsidRPr="00D67120">
          <w:rPr>
            <w:rStyle w:val="Hyperlink"/>
            <w:noProof/>
          </w:rPr>
          <w:t>Figure 25 Point light comparison between natural fog (left) and generated fog (right)</w:t>
        </w:r>
        <w:r w:rsidR="0086360A">
          <w:rPr>
            <w:noProof/>
            <w:webHidden/>
          </w:rPr>
          <w:tab/>
        </w:r>
        <w:r w:rsidR="0086360A">
          <w:rPr>
            <w:noProof/>
            <w:webHidden/>
          </w:rPr>
          <w:fldChar w:fldCharType="begin"/>
        </w:r>
        <w:r w:rsidR="0086360A">
          <w:rPr>
            <w:noProof/>
            <w:webHidden/>
          </w:rPr>
          <w:instrText xml:space="preserve"> PAGEREF _Toc531452952 \h </w:instrText>
        </w:r>
        <w:r w:rsidR="0086360A">
          <w:rPr>
            <w:noProof/>
            <w:webHidden/>
          </w:rPr>
        </w:r>
        <w:r w:rsidR="0086360A">
          <w:rPr>
            <w:noProof/>
            <w:webHidden/>
          </w:rPr>
          <w:fldChar w:fldCharType="separate"/>
        </w:r>
        <w:r w:rsidR="00436480">
          <w:rPr>
            <w:noProof/>
            <w:webHidden/>
          </w:rPr>
          <w:t>34</w:t>
        </w:r>
        <w:r w:rsidR="0086360A">
          <w:rPr>
            <w:noProof/>
            <w:webHidden/>
          </w:rPr>
          <w:fldChar w:fldCharType="end"/>
        </w:r>
      </w:hyperlink>
    </w:p>
    <w:p w14:paraId="79FF2D98" w14:textId="5D2658CA" w:rsidR="0086360A" w:rsidRDefault="00FF2C43">
      <w:pPr>
        <w:pStyle w:val="TableofFigures"/>
        <w:tabs>
          <w:tab w:val="right" w:leader="dot" w:pos="9350"/>
        </w:tabs>
        <w:rPr>
          <w:rFonts w:eastAsiaTheme="minorEastAsia"/>
          <w:noProof/>
        </w:rPr>
      </w:pPr>
      <w:hyperlink w:anchor="_Toc531452953" w:history="1">
        <w:r w:rsidR="0086360A" w:rsidRPr="00D67120">
          <w:rPr>
            <w:rStyle w:val="Hyperlink"/>
            <w:noProof/>
          </w:rPr>
          <w:t>Figure 26 Edge artifacts (left) and edge artifacts with random evaluation points (right)</w:t>
        </w:r>
        <w:r w:rsidR="0086360A">
          <w:rPr>
            <w:noProof/>
            <w:webHidden/>
          </w:rPr>
          <w:tab/>
        </w:r>
        <w:r w:rsidR="0086360A">
          <w:rPr>
            <w:noProof/>
            <w:webHidden/>
          </w:rPr>
          <w:fldChar w:fldCharType="begin"/>
        </w:r>
        <w:r w:rsidR="0086360A">
          <w:rPr>
            <w:noProof/>
            <w:webHidden/>
          </w:rPr>
          <w:instrText xml:space="preserve"> PAGEREF _Toc531452953 \h </w:instrText>
        </w:r>
        <w:r w:rsidR="0086360A">
          <w:rPr>
            <w:noProof/>
            <w:webHidden/>
          </w:rPr>
        </w:r>
        <w:r w:rsidR="0086360A">
          <w:rPr>
            <w:noProof/>
            <w:webHidden/>
          </w:rPr>
          <w:fldChar w:fldCharType="separate"/>
        </w:r>
        <w:r w:rsidR="00436480">
          <w:rPr>
            <w:noProof/>
            <w:webHidden/>
          </w:rPr>
          <w:t>35</w:t>
        </w:r>
        <w:r w:rsidR="0086360A">
          <w:rPr>
            <w:noProof/>
            <w:webHidden/>
          </w:rPr>
          <w:fldChar w:fldCharType="end"/>
        </w:r>
      </w:hyperlink>
    </w:p>
    <w:p w14:paraId="4D850B71" w14:textId="7AD71297" w:rsidR="0086360A" w:rsidRDefault="00FF2C43">
      <w:pPr>
        <w:pStyle w:val="TableofFigures"/>
        <w:tabs>
          <w:tab w:val="right" w:leader="dot" w:pos="9350"/>
        </w:tabs>
        <w:rPr>
          <w:rFonts w:eastAsiaTheme="minorEastAsia"/>
          <w:noProof/>
        </w:rPr>
      </w:pPr>
      <w:hyperlink w:anchor="_Toc531452954" w:history="1">
        <w:r w:rsidR="0086360A" w:rsidRPr="00D67120">
          <w:rPr>
            <w:rStyle w:val="Hyperlink"/>
            <w:noProof/>
          </w:rPr>
          <w:t>Figure 27 Shadow artifacts (left) and shadow artifacts with random evaluation points (right)</w:t>
        </w:r>
        <w:r w:rsidR="0086360A">
          <w:rPr>
            <w:noProof/>
            <w:webHidden/>
          </w:rPr>
          <w:tab/>
        </w:r>
        <w:r w:rsidR="0086360A">
          <w:rPr>
            <w:noProof/>
            <w:webHidden/>
          </w:rPr>
          <w:fldChar w:fldCharType="begin"/>
        </w:r>
        <w:r w:rsidR="0086360A">
          <w:rPr>
            <w:noProof/>
            <w:webHidden/>
          </w:rPr>
          <w:instrText xml:space="preserve"> PAGEREF _Toc531452954 \h </w:instrText>
        </w:r>
        <w:r w:rsidR="0086360A">
          <w:rPr>
            <w:noProof/>
            <w:webHidden/>
          </w:rPr>
        </w:r>
        <w:r w:rsidR="0086360A">
          <w:rPr>
            <w:noProof/>
            <w:webHidden/>
          </w:rPr>
          <w:fldChar w:fldCharType="separate"/>
        </w:r>
        <w:r w:rsidR="00436480">
          <w:rPr>
            <w:noProof/>
            <w:webHidden/>
          </w:rPr>
          <w:t>35</w:t>
        </w:r>
        <w:r w:rsidR="0086360A">
          <w:rPr>
            <w:noProof/>
            <w:webHidden/>
          </w:rPr>
          <w:fldChar w:fldCharType="end"/>
        </w:r>
      </w:hyperlink>
    </w:p>
    <w:p w14:paraId="0414C532" w14:textId="6A21CF5D" w:rsidR="0086360A" w:rsidRDefault="00FF2C43">
      <w:pPr>
        <w:pStyle w:val="TableofFigures"/>
        <w:tabs>
          <w:tab w:val="right" w:leader="dot" w:pos="9350"/>
        </w:tabs>
        <w:rPr>
          <w:rFonts w:eastAsiaTheme="minorEastAsia"/>
          <w:noProof/>
        </w:rPr>
      </w:pPr>
      <w:hyperlink w:anchor="_Toc531452955" w:history="1">
        <w:r w:rsidR="0086360A" w:rsidRPr="00D67120">
          <w:rPr>
            <w:rStyle w:val="Hyperlink"/>
            <w:noProof/>
          </w:rPr>
          <w:t>Figure 28 Trial #1: Base scene with minimal feature set enabled</w:t>
        </w:r>
        <w:r w:rsidR="0086360A">
          <w:rPr>
            <w:noProof/>
            <w:webHidden/>
          </w:rPr>
          <w:tab/>
        </w:r>
        <w:r w:rsidR="0086360A">
          <w:rPr>
            <w:noProof/>
            <w:webHidden/>
          </w:rPr>
          <w:fldChar w:fldCharType="begin"/>
        </w:r>
        <w:r w:rsidR="0086360A">
          <w:rPr>
            <w:noProof/>
            <w:webHidden/>
          </w:rPr>
          <w:instrText xml:space="preserve"> PAGEREF _Toc531452955 \h </w:instrText>
        </w:r>
        <w:r w:rsidR="0086360A">
          <w:rPr>
            <w:noProof/>
            <w:webHidden/>
          </w:rPr>
        </w:r>
        <w:r w:rsidR="0086360A">
          <w:rPr>
            <w:noProof/>
            <w:webHidden/>
          </w:rPr>
          <w:fldChar w:fldCharType="separate"/>
        </w:r>
        <w:r w:rsidR="00436480">
          <w:rPr>
            <w:noProof/>
            <w:webHidden/>
          </w:rPr>
          <w:t>36</w:t>
        </w:r>
        <w:r w:rsidR="0086360A">
          <w:rPr>
            <w:noProof/>
            <w:webHidden/>
          </w:rPr>
          <w:fldChar w:fldCharType="end"/>
        </w:r>
      </w:hyperlink>
    </w:p>
    <w:p w14:paraId="2BDDCC28" w14:textId="2C86D018" w:rsidR="0086360A" w:rsidRDefault="00FF2C43">
      <w:pPr>
        <w:pStyle w:val="TableofFigures"/>
        <w:tabs>
          <w:tab w:val="right" w:leader="dot" w:pos="9350"/>
        </w:tabs>
        <w:rPr>
          <w:rFonts w:eastAsiaTheme="minorEastAsia"/>
          <w:noProof/>
        </w:rPr>
      </w:pPr>
      <w:hyperlink w:anchor="_Toc531452956" w:history="1">
        <w:r w:rsidR="0086360A" w:rsidRPr="00D67120">
          <w:rPr>
            <w:rStyle w:val="Hyperlink"/>
            <w:noProof/>
          </w:rPr>
          <w:t>Figure 29 Trial #2: Base scene with a medium (typical) feature set enabled</w:t>
        </w:r>
        <w:r w:rsidR="0086360A">
          <w:rPr>
            <w:noProof/>
            <w:webHidden/>
          </w:rPr>
          <w:tab/>
        </w:r>
        <w:r w:rsidR="0086360A">
          <w:rPr>
            <w:noProof/>
            <w:webHidden/>
          </w:rPr>
          <w:fldChar w:fldCharType="begin"/>
        </w:r>
        <w:r w:rsidR="0086360A">
          <w:rPr>
            <w:noProof/>
            <w:webHidden/>
          </w:rPr>
          <w:instrText xml:space="preserve"> PAGEREF _Toc531452956 \h </w:instrText>
        </w:r>
        <w:r w:rsidR="0086360A">
          <w:rPr>
            <w:noProof/>
            <w:webHidden/>
          </w:rPr>
        </w:r>
        <w:r w:rsidR="0086360A">
          <w:rPr>
            <w:noProof/>
            <w:webHidden/>
          </w:rPr>
          <w:fldChar w:fldCharType="separate"/>
        </w:r>
        <w:r w:rsidR="00436480">
          <w:rPr>
            <w:noProof/>
            <w:webHidden/>
          </w:rPr>
          <w:t>37</w:t>
        </w:r>
        <w:r w:rsidR="0086360A">
          <w:rPr>
            <w:noProof/>
            <w:webHidden/>
          </w:rPr>
          <w:fldChar w:fldCharType="end"/>
        </w:r>
      </w:hyperlink>
    </w:p>
    <w:p w14:paraId="76EDEED3" w14:textId="0E7F58FA" w:rsidR="0086360A" w:rsidRDefault="00FF2C43">
      <w:pPr>
        <w:pStyle w:val="TableofFigures"/>
        <w:tabs>
          <w:tab w:val="right" w:leader="dot" w:pos="9350"/>
        </w:tabs>
        <w:rPr>
          <w:rFonts w:eastAsiaTheme="minorEastAsia"/>
          <w:noProof/>
        </w:rPr>
      </w:pPr>
      <w:hyperlink w:anchor="_Toc531452957" w:history="1">
        <w:r w:rsidR="0086360A" w:rsidRPr="00D67120">
          <w:rPr>
            <w:rStyle w:val="Hyperlink"/>
            <w:noProof/>
          </w:rPr>
          <w:t>Figure 30 Trial #3: Base scene with a maximal feature set enabled</w:t>
        </w:r>
        <w:r w:rsidR="0086360A">
          <w:rPr>
            <w:noProof/>
            <w:webHidden/>
          </w:rPr>
          <w:tab/>
        </w:r>
        <w:r w:rsidR="0086360A">
          <w:rPr>
            <w:noProof/>
            <w:webHidden/>
          </w:rPr>
          <w:fldChar w:fldCharType="begin"/>
        </w:r>
        <w:r w:rsidR="0086360A">
          <w:rPr>
            <w:noProof/>
            <w:webHidden/>
          </w:rPr>
          <w:instrText xml:space="preserve"> PAGEREF _Toc531452957 \h </w:instrText>
        </w:r>
        <w:r w:rsidR="0086360A">
          <w:rPr>
            <w:noProof/>
            <w:webHidden/>
          </w:rPr>
        </w:r>
        <w:r w:rsidR="0086360A">
          <w:rPr>
            <w:noProof/>
            <w:webHidden/>
          </w:rPr>
          <w:fldChar w:fldCharType="separate"/>
        </w:r>
        <w:r w:rsidR="00436480">
          <w:rPr>
            <w:noProof/>
            <w:webHidden/>
          </w:rPr>
          <w:t>38</w:t>
        </w:r>
        <w:r w:rsidR="0086360A">
          <w:rPr>
            <w:noProof/>
            <w:webHidden/>
          </w:rPr>
          <w:fldChar w:fldCharType="end"/>
        </w:r>
      </w:hyperlink>
    </w:p>
    <w:p w14:paraId="20EFFBC2" w14:textId="7F199167" w:rsidR="0086360A" w:rsidRDefault="00FF2C43">
      <w:pPr>
        <w:pStyle w:val="TableofFigures"/>
        <w:tabs>
          <w:tab w:val="right" w:leader="dot" w:pos="9350"/>
        </w:tabs>
        <w:rPr>
          <w:rFonts w:eastAsiaTheme="minorEastAsia"/>
          <w:noProof/>
        </w:rPr>
      </w:pPr>
      <w:hyperlink w:anchor="_Toc531452958" w:history="1">
        <w:r w:rsidR="0086360A" w:rsidRPr="00D67120">
          <w:rPr>
            <w:rStyle w:val="Hyperlink"/>
            <w:noProof/>
          </w:rPr>
          <w:t xml:space="preserve">Figure 31 Unity manual: Shadow cascades in Unity </w:t>
        </w:r>
        <w:r w:rsidR="0086360A" w:rsidRPr="00D67120">
          <w:rPr>
            <w:rStyle w:val="Hyperlink"/>
            <w:rFonts w:ascii="Calibri" w:hAnsi="Calibri" w:cs="Calibri"/>
            <w:noProof/>
          </w:rPr>
          <w:t>[43]</w:t>
        </w:r>
        <w:r w:rsidR="0086360A">
          <w:rPr>
            <w:noProof/>
            <w:webHidden/>
          </w:rPr>
          <w:tab/>
        </w:r>
        <w:r w:rsidR="0086360A">
          <w:rPr>
            <w:noProof/>
            <w:webHidden/>
          </w:rPr>
          <w:fldChar w:fldCharType="begin"/>
        </w:r>
        <w:r w:rsidR="0086360A">
          <w:rPr>
            <w:noProof/>
            <w:webHidden/>
          </w:rPr>
          <w:instrText xml:space="preserve"> PAGEREF _Toc531452958 \h </w:instrText>
        </w:r>
        <w:r w:rsidR="0086360A">
          <w:rPr>
            <w:noProof/>
            <w:webHidden/>
          </w:rPr>
        </w:r>
        <w:r w:rsidR="0086360A">
          <w:rPr>
            <w:noProof/>
            <w:webHidden/>
          </w:rPr>
          <w:fldChar w:fldCharType="separate"/>
        </w:r>
        <w:r w:rsidR="00436480">
          <w:rPr>
            <w:noProof/>
            <w:webHidden/>
          </w:rPr>
          <w:t>42</w:t>
        </w:r>
        <w:r w:rsidR="0086360A">
          <w:rPr>
            <w:noProof/>
            <w:webHidden/>
          </w:rPr>
          <w:fldChar w:fldCharType="end"/>
        </w:r>
      </w:hyperlink>
    </w:p>
    <w:p w14:paraId="3E295B84" w14:textId="23179348" w:rsidR="00AB2526" w:rsidRDefault="00AB2526" w:rsidP="00373567">
      <w:pPr>
        <w:rPr>
          <w:sz w:val="24"/>
          <w:szCs w:val="24"/>
        </w:rPr>
      </w:pPr>
      <w:r>
        <w:rPr>
          <w:sz w:val="24"/>
          <w:szCs w:val="24"/>
        </w:rPr>
        <w:fldChar w:fldCharType="end"/>
      </w:r>
    </w:p>
    <w:p w14:paraId="53A89D9C" w14:textId="77777777" w:rsidR="00373567" w:rsidRPr="00383BEE" w:rsidRDefault="00373567" w:rsidP="00373567">
      <w:pPr>
        <w:rPr>
          <w:rFonts w:asciiTheme="majorHAnsi" w:eastAsiaTheme="majorEastAsia" w:hAnsiTheme="majorHAnsi" w:cstheme="majorBidi"/>
          <w:color w:val="2F5496" w:themeColor="accent1" w:themeShade="BF"/>
          <w:sz w:val="24"/>
          <w:szCs w:val="24"/>
        </w:rPr>
      </w:pPr>
      <w:r w:rsidRPr="00383BEE">
        <w:rPr>
          <w:sz w:val="24"/>
          <w:szCs w:val="24"/>
        </w:rPr>
        <w:br w:type="page"/>
      </w:r>
    </w:p>
    <w:p w14:paraId="06B34E87" w14:textId="77777777" w:rsidR="00373567" w:rsidRPr="001657E7" w:rsidRDefault="00373567" w:rsidP="00373567">
      <w:pPr>
        <w:rPr>
          <w:rFonts w:asciiTheme="majorHAnsi" w:hAnsiTheme="majorHAnsi" w:cstheme="majorHAnsi"/>
          <w:color w:val="2F5496" w:themeColor="accent1" w:themeShade="BF"/>
          <w:sz w:val="32"/>
          <w:szCs w:val="24"/>
        </w:rPr>
      </w:pPr>
      <w:r w:rsidRPr="0031525C">
        <w:rPr>
          <w:rFonts w:asciiTheme="majorHAnsi" w:hAnsiTheme="majorHAnsi" w:cstheme="majorHAnsi"/>
          <w:color w:val="2F5496" w:themeColor="accent1" w:themeShade="BF"/>
          <w:sz w:val="32"/>
          <w:szCs w:val="24"/>
        </w:rPr>
        <w:lastRenderedPageBreak/>
        <w:t>Abstract</w:t>
      </w:r>
    </w:p>
    <w:p w14:paraId="27D85741" w14:textId="73A5EFDF" w:rsidR="002432BA" w:rsidRDefault="0092153E" w:rsidP="002432BA">
      <w:pPr>
        <w:jc w:val="both"/>
        <w:rPr>
          <w:sz w:val="24"/>
          <w:szCs w:val="24"/>
        </w:rPr>
      </w:pPr>
      <w:r>
        <w:rPr>
          <w:sz w:val="24"/>
        </w:rPr>
        <w:t xml:space="preserve">Advances in computing hardware and the introduction of the </w:t>
      </w:r>
      <w:r w:rsidR="00F347DD">
        <w:rPr>
          <w:sz w:val="24"/>
        </w:rPr>
        <w:t>Graphics Processing Unit (GPU)</w:t>
      </w:r>
      <w:r>
        <w:rPr>
          <w:sz w:val="24"/>
        </w:rPr>
        <w:t xml:space="preserve"> have empowered computer graphics in many fields, including the movie and video game industries. These advances have </w:t>
      </w:r>
      <w:r w:rsidR="000519B6">
        <w:rPr>
          <w:sz w:val="24"/>
        </w:rPr>
        <w:t>led</w:t>
      </w:r>
      <w:r>
        <w:rPr>
          <w:sz w:val="24"/>
        </w:rPr>
        <w:t xml:space="preserve"> to the widespread use of complex and realistic special effects such as </w:t>
      </w:r>
      <w:r w:rsidRPr="007F5EF0">
        <w:rPr>
          <w:sz w:val="24"/>
          <w:szCs w:val="24"/>
        </w:rPr>
        <w:t xml:space="preserve">explosions, fire, smoke, rain, fog, dust, shafts of light or shadow, and </w:t>
      </w:r>
      <w:r>
        <w:rPr>
          <w:sz w:val="24"/>
          <w:szCs w:val="24"/>
        </w:rPr>
        <w:t>others.</w:t>
      </w:r>
      <w:r w:rsidR="00364E1F">
        <w:rPr>
          <w:sz w:val="24"/>
          <w:szCs w:val="24"/>
        </w:rPr>
        <w:t xml:space="preserve"> While many public displays of these </w:t>
      </w:r>
      <w:r w:rsidR="002432BA">
        <w:rPr>
          <w:sz w:val="24"/>
          <w:szCs w:val="24"/>
        </w:rPr>
        <w:t xml:space="preserve">effects in use exist, </w:t>
      </w:r>
      <w:r w:rsidR="00F347DD">
        <w:rPr>
          <w:sz w:val="24"/>
          <w:szCs w:val="24"/>
        </w:rPr>
        <w:t xml:space="preserve">the details of their illumination modeling and </w:t>
      </w:r>
      <w:r w:rsidR="002432BA">
        <w:rPr>
          <w:sz w:val="24"/>
          <w:szCs w:val="24"/>
        </w:rPr>
        <w:t>implementations are often protected as trade secrets. This is especially true in the video game industry, where the difference between being a leader or just another competitor in the large sea of companies and independents can come down to the small quality achievements one company’s product has over its competitor</w:t>
      </w:r>
      <w:r w:rsidR="00BD2EC4">
        <w:rPr>
          <w:sz w:val="24"/>
          <w:szCs w:val="24"/>
        </w:rPr>
        <w:t>s</w:t>
      </w:r>
      <w:r w:rsidR="00AB2526">
        <w:rPr>
          <w:sz w:val="24"/>
          <w:szCs w:val="24"/>
        </w:rPr>
        <w:t xml:space="preserve"> </w:t>
      </w:r>
      <w:r w:rsidR="00271F1C">
        <w:rPr>
          <w:sz w:val="24"/>
          <w:szCs w:val="24"/>
        </w:rPr>
        <w:fldChar w:fldCharType="begin"/>
      </w:r>
      <w:r w:rsidR="00D67E6E">
        <w:rPr>
          <w:sz w:val="24"/>
          <w:szCs w:val="24"/>
        </w:rPr>
        <w:instrText xml:space="preserve"> ADDIN ZOTERO_ITEM CSL_CITATION {"citationID":"ClDIUhbr","properties":{"formattedCitation":"[1], [2]","plainCitation":"[1], [2]","noteIndex":0},"citationItems":[{"id":152,"uris":["http://zotero.org/users/5011678/items/TEBT2C2S"],"uri":["http://zotero.org/users/5011678/items/TEBT2C2S"],"itemData":{"id":152,"type":"webpage","title":"Consumer Perceptions &amp; Video Game Sales: A Meeting of the Minds","container-title":"Illinois Wesleyan University Digital Commons","abstract":"This paper examines the determinants of video game software sales. What literature currently exists points to an array of factors, ranging from which hardware a title is released on to the game’s genre. This paper incorporates several of these variables, but adds in a new one: quality. Literature up to this point has not addressed the effect that a game’s quality has on its eventual sales, yet one would logically expect this to have a strong positive impact. To account for quality, the model incorporates the average review score a game receives from professional critics. The results indicate that indeed, quality does play a major role in consumers’ purchase decisions.","URL":"http://digitalcommons.iwu.edu/econ_honproj/108","language":"en","author":[{"family":"Sacranie","given":"John"}],"issued":{"date-parts":[["2010"]]}}},{"id":153,"uris":["http://zotero.org/users/5011678/items/97VDTYAI"],"uri":["http://zotero.org/users/5011678/items/97VDTYAI"],"itemData":{"id":153,"type":"webpage","title":"Visual-effects firms get a boost from video games - Los Angeles Times","container-title":"Los Angeles Times","genre":"News","abstract":"Special effects companies are finding a new lifeline in the video game industry.","URL":"http://www.latimes.com/entertainment/envelope/cotown/la-fi-ct-vfx-games-20130723-story.html","language":"en-us","author":[{"family":"Verrier","given":"Richard"}],"issued":{"date-parts":[["2013",7,23]]},"accessed":{"date-parts":[["2018",11,10]]}}}],"schema":"https://github.com/citation-style-language/schema/raw/master/csl-citation.json"} </w:instrText>
      </w:r>
      <w:r w:rsidR="00271F1C">
        <w:rPr>
          <w:sz w:val="24"/>
          <w:szCs w:val="24"/>
        </w:rPr>
        <w:fldChar w:fldCharType="separate"/>
      </w:r>
      <w:r w:rsidR="00D67E6E" w:rsidRPr="00D67E6E">
        <w:rPr>
          <w:rFonts w:ascii="Calibri" w:hAnsi="Calibri" w:cs="Calibri"/>
          <w:sz w:val="24"/>
        </w:rPr>
        <w:t>[1], [2]</w:t>
      </w:r>
      <w:r w:rsidR="00271F1C">
        <w:rPr>
          <w:sz w:val="24"/>
          <w:szCs w:val="24"/>
        </w:rPr>
        <w:fldChar w:fldCharType="end"/>
      </w:r>
      <w:r w:rsidR="002432BA">
        <w:rPr>
          <w:sz w:val="24"/>
          <w:szCs w:val="24"/>
        </w:rPr>
        <w:t>.</w:t>
      </w:r>
    </w:p>
    <w:p w14:paraId="319813A8" w14:textId="77777777" w:rsidR="00BD2EC4" w:rsidRDefault="000A4D1D" w:rsidP="002432BA">
      <w:pPr>
        <w:jc w:val="both"/>
        <w:rPr>
          <w:sz w:val="24"/>
          <w:szCs w:val="24"/>
        </w:rPr>
      </w:pPr>
      <w:r>
        <w:rPr>
          <w:sz w:val="24"/>
          <w:szCs w:val="24"/>
        </w:rPr>
        <w:t>The focus of this project is the</w:t>
      </w:r>
      <w:r w:rsidR="002406F4">
        <w:rPr>
          <w:sz w:val="24"/>
          <w:szCs w:val="24"/>
        </w:rPr>
        <w:t xml:space="preserve"> understanding and</w:t>
      </w:r>
      <w:r>
        <w:rPr>
          <w:sz w:val="24"/>
          <w:szCs w:val="24"/>
        </w:rPr>
        <w:t xml:space="preserve"> implementation of one volumetric effect</w:t>
      </w:r>
      <w:r w:rsidR="00B32553">
        <w:rPr>
          <w:sz w:val="24"/>
          <w:szCs w:val="24"/>
        </w:rPr>
        <w:t>,</w:t>
      </w:r>
      <w:r>
        <w:rPr>
          <w:sz w:val="24"/>
          <w:szCs w:val="24"/>
        </w:rPr>
        <w:t xml:space="preserve"> fog.</w:t>
      </w:r>
      <w:r w:rsidR="000519B6">
        <w:rPr>
          <w:sz w:val="24"/>
          <w:szCs w:val="24"/>
        </w:rPr>
        <w:t xml:space="preserve"> </w:t>
      </w:r>
      <w:r w:rsidR="00F40AF6">
        <w:rPr>
          <w:sz w:val="24"/>
          <w:szCs w:val="24"/>
        </w:rPr>
        <w:t xml:space="preserve">Our project has three goals. </w:t>
      </w:r>
      <w:r w:rsidR="00BD2029" w:rsidRPr="00BD2029">
        <w:rPr>
          <w:sz w:val="24"/>
          <w:szCs w:val="24"/>
        </w:rPr>
        <w:t xml:space="preserve">The first goal is to build an understanding of </w:t>
      </w:r>
      <w:r w:rsidR="00E74330">
        <w:rPr>
          <w:sz w:val="24"/>
          <w:szCs w:val="24"/>
        </w:rPr>
        <w:t xml:space="preserve">the illumination model of </w:t>
      </w:r>
      <w:r w:rsidR="00BD2029" w:rsidRPr="00BD2029">
        <w:rPr>
          <w:sz w:val="24"/>
          <w:szCs w:val="24"/>
        </w:rPr>
        <w:t>fog</w:t>
      </w:r>
      <w:r w:rsidR="00E74330">
        <w:rPr>
          <w:sz w:val="24"/>
          <w:szCs w:val="24"/>
        </w:rPr>
        <w:t xml:space="preserve"> in general</w:t>
      </w:r>
      <w:r w:rsidR="00BD2029" w:rsidRPr="00BD2029">
        <w:rPr>
          <w:sz w:val="24"/>
          <w:szCs w:val="24"/>
        </w:rPr>
        <w:t xml:space="preserve"> and how this effect can be</w:t>
      </w:r>
      <w:r w:rsidR="00E74330">
        <w:rPr>
          <w:sz w:val="24"/>
          <w:szCs w:val="24"/>
        </w:rPr>
        <w:t xml:space="preserve"> approximated and</w:t>
      </w:r>
      <w:r w:rsidR="00BD2029" w:rsidRPr="00BD2029">
        <w:rPr>
          <w:sz w:val="24"/>
          <w:szCs w:val="24"/>
        </w:rPr>
        <w:t xml:space="preserve"> created in modern imagery using a GPU. The second goal is to demonstrate our understanding by implementing an interactive system where these effects can be interacted with and examined.</w:t>
      </w:r>
      <w:r w:rsidR="00F40AF6">
        <w:rPr>
          <w:sz w:val="24"/>
          <w:szCs w:val="24"/>
        </w:rPr>
        <w:t xml:space="preserve"> Our third goal is to provide a starting point for future researchers and enthusiasts by sharing both the lessons we have learned and the resources we have developed during this project.</w:t>
      </w:r>
      <w:r w:rsidR="0010522F">
        <w:rPr>
          <w:sz w:val="24"/>
          <w:szCs w:val="24"/>
        </w:rPr>
        <w:t xml:space="preserve"> </w:t>
      </w:r>
    </w:p>
    <w:p w14:paraId="3236F2F7" w14:textId="77777777" w:rsidR="00C52289" w:rsidRPr="00D96FF5" w:rsidRDefault="00C52289" w:rsidP="002432BA">
      <w:pPr>
        <w:jc w:val="both"/>
        <w:rPr>
          <w:sz w:val="24"/>
          <w:szCs w:val="24"/>
        </w:rPr>
      </w:pPr>
      <w:r>
        <w:rPr>
          <w:sz w:val="24"/>
          <w:szCs w:val="24"/>
        </w:rPr>
        <w:t xml:space="preserve">Many challenges exist in creating realistic volumetric fog. </w:t>
      </w:r>
      <w:r w:rsidR="00334F84">
        <w:rPr>
          <w:sz w:val="24"/>
          <w:szCs w:val="24"/>
        </w:rPr>
        <w:t>In general, the</w:t>
      </w:r>
      <w:r>
        <w:rPr>
          <w:sz w:val="24"/>
          <w:szCs w:val="24"/>
        </w:rPr>
        <w:t xml:space="preserve"> </w:t>
      </w:r>
      <w:r w:rsidR="00E74330">
        <w:rPr>
          <w:sz w:val="24"/>
          <w:szCs w:val="24"/>
        </w:rPr>
        <w:t xml:space="preserve">volumetric illumination by itself is a complex process </w:t>
      </w:r>
      <w:r w:rsidR="00334F84">
        <w:rPr>
          <w:sz w:val="24"/>
          <w:szCs w:val="24"/>
        </w:rPr>
        <w:t xml:space="preserve">to </w:t>
      </w:r>
      <w:r w:rsidR="001411B2">
        <w:rPr>
          <w:sz w:val="24"/>
          <w:szCs w:val="24"/>
        </w:rPr>
        <w:t>model</w:t>
      </w:r>
      <w:r w:rsidR="00334F84">
        <w:rPr>
          <w:sz w:val="24"/>
          <w:szCs w:val="24"/>
        </w:rPr>
        <w:t>. The challenge becomes even greater when we consider t</w:t>
      </w:r>
      <w:r>
        <w:rPr>
          <w:sz w:val="24"/>
          <w:szCs w:val="24"/>
        </w:rPr>
        <w:t xml:space="preserve">he interaction between </w:t>
      </w:r>
      <w:r w:rsidR="002C105B">
        <w:rPr>
          <w:sz w:val="24"/>
          <w:szCs w:val="24"/>
        </w:rPr>
        <w:t>other objects in the scene</w:t>
      </w:r>
      <w:r>
        <w:rPr>
          <w:sz w:val="24"/>
          <w:szCs w:val="24"/>
        </w:rPr>
        <w:t xml:space="preserve"> and the </w:t>
      </w:r>
      <w:r w:rsidR="00334F84">
        <w:rPr>
          <w:sz w:val="24"/>
          <w:szCs w:val="24"/>
        </w:rPr>
        <w:t xml:space="preserve">fog </w:t>
      </w:r>
      <w:r>
        <w:rPr>
          <w:sz w:val="24"/>
          <w:szCs w:val="24"/>
        </w:rPr>
        <w:t>particles</w:t>
      </w:r>
      <w:r w:rsidR="00334F84">
        <w:rPr>
          <w:sz w:val="24"/>
          <w:szCs w:val="24"/>
        </w:rPr>
        <w:t xml:space="preserve">. Add to this the fact that real fog varies in density as a function of distance, altitude, and time. </w:t>
      </w:r>
      <w:r w:rsidR="00C23502">
        <w:rPr>
          <w:sz w:val="24"/>
          <w:szCs w:val="24"/>
        </w:rPr>
        <w:t>Fa</w:t>
      </w:r>
      <w:r w:rsidR="000644A4">
        <w:rPr>
          <w:sz w:val="24"/>
          <w:szCs w:val="24"/>
        </w:rPr>
        <w:t>ced</w:t>
      </w:r>
      <w:r w:rsidR="00C23502">
        <w:rPr>
          <w:sz w:val="24"/>
          <w:szCs w:val="24"/>
        </w:rPr>
        <w:t xml:space="preserve"> </w:t>
      </w:r>
      <w:r w:rsidR="000644A4">
        <w:rPr>
          <w:sz w:val="24"/>
          <w:szCs w:val="24"/>
        </w:rPr>
        <w:t xml:space="preserve">with </w:t>
      </w:r>
      <w:r w:rsidR="00C23502">
        <w:rPr>
          <w:sz w:val="24"/>
          <w:szCs w:val="24"/>
        </w:rPr>
        <w:t>an overwhelming number of calculations, m</w:t>
      </w:r>
      <w:r w:rsidR="00334F84" w:rsidRPr="00E024E0">
        <w:rPr>
          <w:sz w:val="24"/>
          <w:szCs w:val="24"/>
        </w:rPr>
        <w:t xml:space="preserve">odern techniques </w:t>
      </w:r>
      <w:r w:rsidR="00C23502">
        <w:rPr>
          <w:sz w:val="24"/>
          <w:szCs w:val="24"/>
        </w:rPr>
        <w:t xml:space="preserve">seek to </w:t>
      </w:r>
      <w:r w:rsidR="00334F84" w:rsidRPr="00E024E0">
        <w:rPr>
          <w:sz w:val="24"/>
          <w:szCs w:val="24"/>
        </w:rPr>
        <w:t xml:space="preserve">strike a balance between hardcore </w:t>
      </w:r>
      <w:r w:rsidR="00334F84" w:rsidRPr="00D96FF5">
        <w:rPr>
          <w:sz w:val="24"/>
          <w:szCs w:val="24"/>
        </w:rPr>
        <w:t xml:space="preserve">mathematical modeling, advanced </w:t>
      </w:r>
      <w:r w:rsidR="00944A69">
        <w:rPr>
          <w:sz w:val="24"/>
          <w:szCs w:val="24"/>
        </w:rPr>
        <w:t>hardware</w:t>
      </w:r>
      <w:r w:rsidR="00334F84" w:rsidRPr="00D96FF5">
        <w:rPr>
          <w:sz w:val="24"/>
          <w:szCs w:val="24"/>
        </w:rPr>
        <w:t xml:space="preserve"> techniques, and approximation</w:t>
      </w:r>
      <w:r w:rsidR="00C23502" w:rsidRPr="00D96FF5">
        <w:rPr>
          <w:sz w:val="24"/>
          <w:szCs w:val="24"/>
        </w:rPr>
        <w:t xml:space="preserve"> to meet quality and performance goals.</w:t>
      </w:r>
    </w:p>
    <w:p w14:paraId="0113CCE5" w14:textId="77777777" w:rsidR="00373567" w:rsidRPr="00383BEE" w:rsidRDefault="00BD2029" w:rsidP="00D96FF5">
      <w:pPr>
        <w:pStyle w:val="CapstoneNormal"/>
        <w:sectPr w:rsidR="00373567" w:rsidRPr="00383BEE" w:rsidSect="00960994">
          <w:headerReference w:type="default" r:id="rId8"/>
          <w:footerReference w:type="default" r:id="rId9"/>
          <w:pgSz w:w="12240" w:h="15840"/>
          <w:pgMar w:top="1440" w:right="1440" w:bottom="1440" w:left="1440" w:header="720" w:footer="720" w:gutter="0"/>
          <w:cols w:space="720"/>
          <w:titlePg/>
          <w:docGrid w:linePitch="360"/>
        </w:sectPr>
      </w:pPr>
      <w:r w:rsidRPr="00D96FF5">
        <w:t>In this project, we studied both the science behind light interactions with a participating m</w:t>
      </w:r>
      <w:r w:rsidR="00D96FF5" w:rsidRPr="00D96FF5">
        <w:t xml:space="preserve">edium and different techniques for modeling this behavior, culminating in the system we have implemented. </w:t>
      </w:r>
      <w:r w:rsidR="00435DC8" w:rsidRPr="00D96FF5">
        <w:t xml:space="preserve">To meet our goal of providing a starting point for future researchers and game enthusiasts, we </w:t>
      </w:r>
      <w:r w:rsidR="00D96FF5" w:rsidRPr="00D96FF5">
        <w:t xml:space="preserve">have </w:t>
      </w:r>
      <w:r w:rsidR="00435DC8" w:rsidRPr="00D96FF5">
        <w:t>chose</w:t>
      </w:r>
      <w:r w:rsidR="00D96FF5" w:rsidRPr="00D96FF5">
        <w:t>n</w:t>
      </w:r>
      <w:r w:rsidR="00435DC8" w:rsidRPr="00D96FF5">
        <w:t xml:space="preserve"> to implement our project in the </w:t>
      </w:r>
      <w:r w:rsidR="00B53FC5">
        <w:t xml:space="preserve">free, </w:t>
      </w:r>
      <w:r w:rsidR="00435DC8" w:rsidRPr="00D96FF5">
        <w:t>cross-platform game engine, Unity.</w:t>
      </w:r>
      <w:r w:rsidR="002E680C" w:rsidRPr="00D96FF5">
        <w:t xml:space="preserve"> </w:t>
      </w:r>
      <w:r w:rsidR="00B25663" w:rsidRPr="00D96FF5">
        <w:t xml:space="preserve">Our system can generate fog either scene-wide or within finely controlled fog volumes at specified </w:t>
      </w:r>
      <w:r w:rsidR="00B25663">
        <w:t xml:space="preserve">locations within the scene. </w:t>
      </w:r>
      <w:r w:rsidR="00FD16DA">
        <w:t>Our solution</w:t>
      </w:r>
      <w:r w:rsidR="00B25663">
        <w:t xml:space="preserve"> can control the density of the fog as a function of both distance and altitude. The </w:t>
      </w:r>
      <w:r w:rsidR="00F66E2C">
        <w:t>system</w:t>
      </w:r>
      <w:r w:rsidR="00B25663">
        <w:t xml:space="preserve"> can also introduce random, variable density into the fog along with velocity settings to simulate wind effects. This system also supports fog interaction with multiple lights within the game scene, as well as shafts of light and shadow within the fog volume.</w:t>
      </w:r>
      <w:r w:rsidR="006F4563">
        <w:t xml:space="preserve"> Each effect can be independently switched on and manipulated, giving the user precision control over the resulting fog. Our system, with its well-documented implementation, is an excellent learning and exploration tool for anyone interested in volumetric fog.</w:t>
      </w:r>
      <w:r w:rsidR="00373567" w:rsidRPr="0092153E">
        <w:rPr>
          <w:b/>
          <w:color w:val="FF0000"/>
        </w:rPr>
        <w:br w:type="page"/>
      </w:r>
    </w:p>
    <w:p w14:paraId="6FA81487" w14:textId="77777777" w:rsidR="00373567" w:rsidRDefault="00373567" w:rsidP="00373567">
      <w:pPr>
        <w:pStyle w:val="Heading1"/>
      </w:pPr>
      <w:bookmarkStart w:id="1" w:name="_Toc531452854"/>
      <w:r w:rsidRPr="003D3DC2">
        <w:lastRenderedPageBreak/>
        <w:t>1 Introduction</w:t>
      </w:r>
      <w:bookmarkEnd w:id="1"/>
    </w:p>
    <w:p w14:paraId="1E2866BF" w14:textId="6C49CF30" w:rsidR="007F5EF0" w:rsidRPr="007F5EF0" w:rsidRDefault="007F5EF0" w:rsidP="00D96FF5">
      <w:pPr>
        <w:pStyle w:val="CapstoneNormal"/>
      </w:pPr>
      <w:r w:rsidRPr="007F5EF0">
        <w:t xml:space="preserve">Since the late 2000’s and the rise of </w:t>
      </w:r>
      <w:r w:rsidR="005A3FDE">
        <w:t>the Graphics Processing Unit (GPU)</w:t>
      </w:r>
      <w:r w:rsidRPr="007F5EF0">
        <w:t xml:space="preserve">, volumetric effects have been </w:t>
      </w:r>
      <w:r w:rsidR="00B95AC4">
        <w:t>incorporated</w:t>
      </w:r>
      <w:r w:rsidRPr="007F5EF0">
        <w:t xml:space="preserve"> with increasing frequency in computer graphics for games and movies</w:t>
      </w:r>
      <w:r w:rsidR="00284CD3">
        <w:t xml:space="preserve">. </w:t>
      </w:r>
      <w:r w:rsidRPr="007F5EF0">
        <w:t>When used effectively in a 3-dimensional scene, volumetric effects create a sense of both depth and realism</w:t>
      </w:r>
      <w:r w:rsidR="00182A6B">
        <w:t xml:space="preserve"> </w:t>
      </w:r>
      <w:r w:rsidR="0078758D">
        <w:fldChar w:fldCharType="begin"/>
      </w:r>
      <w:r w:rsidR="00D67E6E">
        <w:instrText xml:space="preserve"> ADDIN ZOTERO_ITEM CSL_CITATION {"citationID":"RVOWmslR","properties":{"formattedCitation":"[3]","plainCitation":"[3]","noteIndex":0},"citationItems":[{"id":118,"uris":["http://zotero.org/users/5011678/items/5TYPIFIX"],"uri":["http://zotero.org/users/5011678/items/5TYPIFIX"],"itemData":{"id":118,"type":"webpage","title":"Real-time Atmospheric Effects in Games Revisited","container-title":"Presented at the Game Developers Conference, San Francisco (March 5-9, 2007)","abstract":"Presentation slides from the Game Developers Conference (GDC) in San Francisco, March 5-9, 2007.","URL":"http://developer.download.nvidia.com/presentations/2007/D3DTutorial_Crytek.pdf","language":"en","author":[{"family":"Wenzel","given":"Carsten"}]}}],"schema":"https://github.com/citation-style-language/schema/raw/master/csl-citation.json"} </w:instrText>
      </w:r>
      <w:r w:rsidR="0078758D">
        <w:fldChar w:fldCharType="separate"/>
      </w:r>
      <w:r w:rsidR="00D67E6E" w:rsidRPr="00D67E6E">
        <w:rPr>
          <w:rFonts w:ascii="Calibri" w:hAnsi="Calibri" w:cs="Calibri"/>
        </w:rPr>
        <w:t>[3]</w:t>
      </w:r>
      <w:r w:rsidR="0078758D">
        <w:fldChar w:fldCharType="end"/>
      </w:r>
      <w:r w:rsidRPr="007F5EF0">
        <w:t>. They are also used to generate many complex effects that are difficult to produce using standard 3D-modeling techniques</w:t>
      </w:r>
      <w:r w:rsidR="00A43503">
        <w:t xml:space="preserve"> involving geometric primitives</w:t>
      </w:r>
      <w:r w:rsidRPr="007F5EF0">
        <w:t>. These effects include explosions, fire, smoke, rain, fog, dust, shafts of light or shadow, and other ethereal</w:t>
      </w:r>
      <w:r w:rsidR="00F44612">
        <w:t xml:space="preserve"> effects</w:t>
      </w:r>
      <w:r w:rsidR="00182A6B">
        <w:t xml:space="preserve"> </w:t>
      </w:r>
      <w:r w:rsidR="00F44612">
        <w:fldChar w:fldCharType="begin"/>
      </w:r>
      <w:r w:rsidR="00D67E6E">
        <w:instrText xml:space="preserve"> ADDIN ZOTERO_ITEM CSL_CITATION {"citationID":"MFtN4yiG","properties":{"formattedCitation":"[4]","plainCitation":"[4]","noteIndex":0},"citationItems":[{"id":155,"uris":["http://zotero.org/users/5011678/items/KSEMJ7HP"],"uri":["http://zotero.org/users/5011678/items/KSEMJ7HP"],"itemData":{"id":155,"type":"webpage","title":"GPU Gems - Chapter 39. Volume Rendering Techniques","URL":"http://developer.download.nvidia.com/books/HTML/gpugems/gpugems_ch39.html","accessed":{"date-parts":[["2018",11,10]]}}}],"schema":"https://github.com/citation-style-language/schema/raw/master/csl-citation.json"} </w:instrText>
      </w:r>
      <w:r w:rsidR="00F44612">
        <w:fldChar w:fldCharType="separate"/>
      </w:r>
      <w:r w:rsidR="00D67E6E" w:rsidRPr="00D67E6E">
        <w:rPr>
          <w:rFonts w:ascii="Calibri" w:hAnsi="Calibri" w:cs="Calibri"/>
        </w:rPr>
        <w:t>[4]</w:t>
      </w:r>
      <w:r w:rsidR="00F44612">
        <w:fldChar w:fldCharType="end"/>
      </w:r>
      <w:r w:rsidRPr="007F5EF0">
        <w:t>.</w:t>
      </w:r>
    </w:p>
    <w:p w14:paraId="0EFA7B64" w14:textId="77777777" w:rsidR="00373567" w:rsidRPr="001657E7" w:rsidRDefault="00373567" w:rsidP="00373567">
      <w:pPr>
        <w:pStyle w:val="Heading2"/>
      </w:pPr>
      <w:bookmarkStart w:id="2" w:name="_Toc531452855"/>
      <w:r w:rsidRPr="0031525C">
        <w:t>1.</w:t>
      </w:r>
      <w:r>
        <w:t>1</w:t>
      </w:r>
      <w:r w:rsidRPr="0031525C">
        <w:t xml:space="preserve"> Project Focus and Motivations</w:t>
      </w:r>
      <w:bookmarkEnd w:id="2"/>
      <w:r w:rsidRPr="0031525C">
        <w:t xml:space="preserve"> </w:t>
      </w:r>
    </w:p>
    <w:p w14:paraId="3A5C622D" w14:textId="77777777" w:rsidR="008E761C" w:rsidRDefault="008E761C" w:rsidP="00D96FF5">
      <w:pPr>
        <w:pStyle w:val="CapstoneNormal"/>
      </w:pPr>
      <w:r>
        <w:t>This project focuses on implementing volumetric fog. It attempts to simulate many of the different aspects of real-life fog, including how it interacts with different sources of light and how the density of fog varies over time and distance.</w:t>
      </w:r>
    </w:p>
    <w:p w14:paraId="052F30B1" w14:textId="70C5DCB9" w:rsidR="008E761C" w:rsidRPr="008E761C" w:rsidRDefault="008C4864" w:rsidP="00D96FF5">
      <w:pPr>
        <w:pStyle w:val="CapstoneNormal"/>
      </w:pPr>
      <w:r>
        <w:t>Several reasons exist</w:t>
      </w:r>
      <w:r w:rsidR="008E761C">
        <w:t xml:space="preserve"> </w:t>
      </w:r>
      <w:r w:rsidR="009F46A4">
        <w:t>for investigating and implementing volumetric fog. The first reason is that this technique has many applications, including special effects in movies and graphic artworks, as well as for implementing effects in video game development. The second reason for studying volumetric fog is that many other effects can be produced by utilizing similar techniques</w:t>
      </w:r>
      <w:r w:rsidR="001B3306">
        <w:t xml:space="preserve"> </w:t>
      </w:r>
      <w:r w:rsidR="001B3306">
        <w:fldChar w:fldCharType="begin"/>
      </w:r>
      <w:r w:rsidR="00D67E6E">
        <w:instrText xml:space="preserve"> ADDIN ZOTERO_ITEM CSL_CITATION {"citationID":"VJUMNEG4","properties":{"formattedCitation":"[4]","plainCitation":"[4]","noteIndex":0},"citationItems":[{"id":155,"uris":["http://zotero.org/users/5011678/items/KSEMJ7HP"],"uri":["http://zotero.org/users/5011678/items/KSEMJ7HP"],"itemData":{"id":155,"type":"webpage","title":"GPU Gems - Chapter 39. Volume Rendering Techniques","URL":"http://developer.download.nvidia.com/books/HTML/gpugems/gpugems_ch39.html","accessed":{"date-parts":[["2018",11,10]]}}}],"schema":"https://github.com/citation-style-language/schema/raw/master/csl-citation.json"} </w:instrText>
      </w:r>
      <w:r w:rsidR="001B3306">
        <w:fldChar w:fldCharType="separate"/>
      </w:r>
      <w:r w:rsidR="00D67E6E" w:rsidRPr="00D67E6E">
        <w:rPr>
          <w:rFonts w:ascii="Calibri" w:hAnsi="Calibri" w:cs="Calibri"/>
        </w:rPr>
        <w:t>[4]</w:t>
      </w:r>
      <w:r w:rsidR="001B3306">
        <w:fldChar w:fldCharType="end"/>
      </w:r>
      <w:r w:rsidR="009F46A4">
        <w:t>. Effects such as sand storms, rain, murky underwater environments and many others can be approached similarly to volumetric fog, making this a gateway project.</w:t>
      </w:r>
    </w:p>
    <w:p w14:paraId="7E6BAFB1" w14:textId="77777777" w:rsidR="00373567" w:rsidRDefault="00373567" w:rsidP="00373567">
      <w:pPr>
        <w:pStyle w:val="Heading2"/>
      </w:pPr>
      <w:bookmarkStart w:id="3" w:name="_Toc531452856"/>
      <w:r w:rsidRPr="0031525C">
        <w:t>1.</w:t>
      </w:r>
      <w:r>
        <w:t>2</w:t>
      </w:r>
      <w:r w:rsidRPr="0031525C">
        <w:t xml:space="preserve"> </w:t>
      </w:r>
      <w:r>
        <w:t>Challenges</w:t>
      </w:r>
      <w:r w:rsidR="00AE3AFC">
        <w:t xml:space="preserve"> and Solution Approach</w:t>
      </w:r>
      <w:bookmarkEnd w:id="3"/>
    </w:p>
    <w:p w14:paraId="04401EC1" w14:textId="77777777" w:rsidR="00BE7BC4" w:rsidRPr="00BE7BC4" w:rsidRDefault="00BE7BC4" w:rsidP="00BE7BC4">
      <w:pPr>
        <w:pStyle w:val="CapstoneNormal"/>
      </w:pPr>
      <w:r>
        <w:t>In this section, we will discuss the challenges of understanding and implementing volumetric fog. We will discuss past approaches, more recent approaches, and finally our approach to understanding and solving these challenges.</w:t>
      </w:r>
    </w:p>
    <w:p w14:paraId="2AE8728F" w14:textId="77777777" w:rsidR="004014C1" w:rsidRPr="00123C94" w:rsidRDefault="004014C1" w:rsidP="00123C94">
      <w:pPr>
        <w:pStyle w:val="CapstoneHeading3"/>
      </w:pPr>
      <w:bookmarkStart w:id="4" w:name="_Toc531452857"/>
      <w:r w:rsidRPr="00123C94">
        <w:t>1.2.1 Why Fog is Difficult</w:t>
      </w:r>
      <w:bookmarkEnd w:id="4"/>
    </w:p>
    <w:p w14:paraId="327FA461" w14:textId="1049255E" w:rsidR="008135CC" w:rsidRDefault="00657A90" w:rsidP="00D96FF5">
      <w:pPr>
        <w:pStyle w:val="CapstoneNormal"/>
      </w:pPr>
      <w:r>
        <w:t>Realistic fog is a complex and challenging effect to</w:t>
      </w:r>
      <w:r w:rsidR="00123C94">
        <w:t xml:space="preserve"> model and</w:t>
      </w:r>
      <w:r>
        <w:t xml:space="preserve"> implement. </w:t>
      </w:r>
      <w:r w:rsidR="00881DE5">
        <w:t>This is in large part due to the complex interactions between</w:t>
      </w:r>
      <w:r w:rsidR="00123C94">
        <w:t xml:space="preserve"> light and a participating volumetric medium. As a result, the </w:t>
      </w:r>
      <w:r w:rsidR="00881DE5">
        <w:t>i</w:t>
      </w:r>
      <w:r w:rsidR="00EF7F21">
        <w:t>llumination model</w:t>
      </w:r>
      <w:r w:rsidR="00881DE5">
        <w:t xml:space="preserve"> </w:t>
      </w:r>
      <w:r w:rsidR="00123C94">
        <w:t>can be challenging</w:t>
      </w:r>
      <w:r w:rsidR="00EF7F21">
        <w:t xml:space="preserve"> to calculate</w:t>
      </w:r>
      <w:r w:rsidR="00431709">
        <w:t xml:space="preserve"> </w:t>
      </w:r>
      <w:r w:rsidR="00EF7F21">
        <w:fldChar w:fldCharType="begin"/>
      </w:r>
      <w:r w:rsidR="00D67E6E">
        <w:instrText xml:space="preserve"> ADDIN ZOTERO_ITEM CSL_CITATION {"citationID":"nYMDqAez","properties":{"formattedCitation":"[5]","plainCitation":"[5]","noteIndex":0},"citationItems":[{"id":149,"uris":["http://zotero.org/users/5011678/items/LWW5WJ78"],"uri":["http://zotero.org/users/5011678/items/LWW5WJ78"],"itemData":{"id":149,"type":"webpage","title":"Lighting","container-title":"New York University","genre":"Educational","abstract":"Compares physical light interactions to graphics rendering","URL":"https://mrl.nyu.edu/~dzorin/cg05/lecture08.pdf","shortTitle":"Lighting","language":"en-us","author":[{"family":"Zorin","given":"Denis"}],"issued":{"date-parts":[["2005"]]},"accessed":{"date-parts":[["2018",10,28]]}}}],"schema":"https://github.com/citation-style-language/schema/raw/master/csl-citation.json"} </w:instrText>
      </w:r>
      <w:r w:rsidR="00EF7F21">
        <w:fldChar w:fldCharType="separate"/>
      </w:r>
      <w:r w:rsidR="00D67E6E" w:rsidRPr="00D67E6E">
        <w:rPr>
          <w:rFonts w:ascii="Calibri" w:hAnsi="Calibri" w:cs="Calibri"/>
        </w:rPr>
        <w:t>[5]</w:t>
      </w:r>
      <w:r w:rsidR="00EF7F21">
        <w:fldChar w:fldCharType="end"/>
      </w:r>
      <w:r w:rsidR="00EF7F21">
        <w:t>.</w:t>
      </w:r>
    </w:p>
    <w:p w14:paraId="65D1DB34" w14:textId="0518115B" w:rsidR="00980A23" w:rsidRDefault="004F770B" w:rsidP="00D96FF5">
      <w:pPr>
        <w:pStyle w:val="CapstoneNormal"/>
      </w:pPr>
      <w:r>
        <w:t xml:space="preserve">When we talk about the illumination model in a scene, we are often talking about both the local and global illumination models. </w:t>
      </w:r>
      <w:r w:rsidR="00881DE5">
        <w:t>Local illumination</w:t>
      </w:r>
      <w:r w:rsidR="00AA042C">
        <w:t xml:space="preserve"> is the term used describe the modeling of light as it travels from a source and is reflected once off of a surface towards the eye of the viewer</w:t>
      </w:r>
      <w:r w:rsidR="00431709">
        <w:t xml:space="preserve"> </w:t>
      </w:r>
      <w:r w:rsidR="00AA042C">
        <w:fldChar w:fldCharType="begin"/>
      </w:r>
      <w:r w:rsidR="00D67E6E">
        <w:instrText xml:space="preserve"> ADDIN ZOTERO_ITEM CSL_CITATION {"citationID":"Wm5d6FwX","properties":{"formattedCitation":"[6]","plainCitation":"[6]","noteIndex":0},"citationItems":[{"id":159,"uris":["http://zotero.org/users/5011678/items/CDP85CKG"],"uri":["http://zotero.org/users/5011678/items/CDP85CKG"],"itemData":{"id":159,"type":"webpage","title":"CSC418 Computer Graphics: Illumination","abstract":"Discusses computer graphics techniques for modeling local and global illumination.","URL":"http://www.dgp.toronto.edu/~karan/courses/csc418/lectures/l15.pdf","note":"University of Toronto, Department of Computer Science","author":[{"literal":"Singh, Karan"}],"issued":{"date-parts":[["2007"]],"season":"Fall"},"accessed":{"date-parts":[["2018",11,9]]}}}],"schema":"https://github.com/citation-style-language/schema/raw/master/csl-citation.json"} </w:instrText>
      </w:r>
      <w:r w:rsidR="00AA042C">
        <w:fldChar w:fldCharType="separate"/>
      </w:r>
      <w:r w:rsidR="00D67E6E" w:rsidRPr="00D67E6E">
        <w:rPr>
          <w:rFonts w:ascii="Calibri" w:hAnsi="Calibri" w:cs="Calibri"/>
        </w:rPr>
        <w:t>[6]</w:t>
      </w:r>
      <w:r w:rsidR="00AA042C">
        <w:fldChar w:fldCharType="end"/>
      </w:r>
      <w:r w:rsidR="00881DE5">
        <w:t xml:space="preserve">. Global illumination </w:t>
      </w:r>
      <w:r w:rsidR="0010130E">
        <w:t>expands on</w:t>
      </w:r>
      <w:r w:rsidR="00881DE5">
        <w:t xml:space="preserve"> the local illumination model</w:t>
      </w:r>
      <w:r w:rsidR="0010130E">
        <w:t xml:space="preserve"> by attempting to measure the propagation of each light ray throughout the entire scene</w:t>
      </w:r>
      <w:r w:rsidR="00881DE5">
        <w:t>, adding in more layers to the model dealing with bounce lighting, refraction, and shadows</w:t>
      </w:r>
      <w:r w:rsidR="00431709">
        <w:t xml:space="preserve"> </w:t>
      </w:r>
      <w:r w:rsidR="00255BB4">
        <w:fldChar w:fldCharType="begin"/>
      </w:r>
      <w:r w:rsidR="00D67E6E">
        <w:instrText xml:space="preserve"> ADDIN ZOTERO_ITEM CSL_CITATION {"citationID":"tyg7y0VA","properties":{"formattedCitation":"[7]","plainCitation":"[7]","noteIndex":0},"citationItems":[{"id":160,"uris":["http://zotero.org/users/5011678/items/8ZDLCSAX"],"uri":["http://zotero.org/users/5011678/items/8ZDLCSAX"],"itemData":{"id":160,"type":"webpage","title":"Illumination Models - Introduction","container-title":"Illumination Models","abstract":"Compares local and global illumination models.","URL":"https://www.siggraph.org/education/materials/HyperGraph/illumin/illum1.htm","author":[{"literal":"Owen, G. Scott"}],"accessed":{"date-parts":[["2018",11,10]]}}}],"schema":"https://github.com/citation-style-language/schema/raw/master/csl-citation.json"} </w:instrText>
      </w:r>
      <w:r w:rsidR="00255BB4">
        <w:fldChar w:fldCharType="separate"/>
      </w:r>
      <w:r w:rsidR="00D67E6E" w:rsidRPr="00D67E6E">
        <w:rPr>
          <w:rFonts w:ascii="Calibri" w:hAnsi="Calibri" w:cs="Calibri"/>
        </w:rPr>
        <w:t>[7]</w:t>
      </w:r>
      <w:r w:rsidR="00255BB4">
        <w:fldChar w:fldCharType="end"/>
      </w:r>
      <w:r w:rsidR="00881DE5">
        <w:t>.</w:t>
      </w:r>
    </w:p>
    <w:p w14:paraId="3ED33C0C" w14:textId="2C00DA4E" w:rsidR="00B56DA3" w:rsidRDefault="00524575" w:rsidP="00B56DA3">
      <w:pPr>
        <w:pStyle w:val="CapstoneNormal"/>
        <w:keepNext/>
      </w:pPr>
      <w:r>
        <w:lastRenderedPageBreak/>
        <w:fldChar w:fldCharType="begin"/>
      </w:r>
      <w:r>
        <w:instrText xml:space="preserve"> INCLUDEPICTURE "https://www.siggraph.org/education/materials/HyperGraph/illumin/images/illum1.gif" \* MERGEFORMATINET </w:instrText>
      </w:r>
      <w:r>
        <w:fldChar w:fldCharType="separate"/>
      </w:r>
      <w:r w:rsidR="00BD4909">
        <w:pict w14:anchorId="2615C3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72.7pt;height:288.65pt">
            <v:imagedata r:id="rId10" r:href="rId11"/>
          </v:shape>
        </w:pict>
      </w:r>
      <w:r>
        <w:fldChar w:fldCharType="end"/>
      </w:r>
    </w:p>
    <w:p w14:paraId="48B37040" w14:textId="2316B59B" w:rsidR="000D7F5B" w:rsidRDefault="00B56DA3" w:rsidP="00B56DA3">
      <w:pPr>
        <w:pStyle w:val="Caption"/>
        <w:jc w:val="both"/>
      </w:pPr>
      <w:bookmarkStart w:id="5" w:name="_Ref529618454"/>
      <w:bookmarkStart w:id="6" w:name="_Toc531452928"/>
      <w:r>
        <w:t xml:space="preserve">Figure </w:t>
      </w:r>
      <w:bookmarkStart w:id="7" w:name="_Hlk529613528"/>
      <w:r>
        <w:fldChar w:fldCharType="begin"/>
      </w:r>
      <w:r>
        <w:instrText xml:space="preserve"> SEQ Figure \* ARABIC </w:instrText>
      </w:r>
      <w:r>
        <w:fldChar w:fldCharType="separate"/>
      </w:r>
      <w:r w:rsidR="00436480">
        <w:rPr>
          <w:noProof/>
        </w:rPr>
        <w:t>1</w:t>
      </w:r>
      <w:r>
        <w:fldChar w:fldCharType="end"/>
      </w:r>
      <w:bookmarkEnd w:id="5"/>
      <w:bookmarkEnd w:id="7"/>
      <w:r>
        <w:t xml:space="preserve"> </w:t>
      </w:r>
      <w:r w:rsidRPr="009E6418">
        <w:t>Illustration of Local and Global Illumination Models</w:t>
      </w:r>
      <w:r w:rsidR="0020793E">
        <w:t xml:space="preserve"> </w:t>
      </w:r>
      <w:r>
        <w:fldChar w:fldCharType="begin"/>
      </w:r>
      <w:r w:rsidR="00D67E6E">
        <w:instrText xml:space="preserve"> ADDIN ZOTERO_ITEM CSL_CITATION {"citationID":"S5na82p7","properties":{"formattedCitation":"[7]","plainCitation":"[7]","noteIndex":0},"citationItems":[{"id":160,"uris":["http://zotero.org/users/5011678/items/8ZDLCSAX"],"uri":["http://zotero.org/users/5011678/items/8ZDLCSAX"],"itemData":{"id":160,"type":"webpage","title":"Illumination Models - Introduction","container-title":"Illumination Models","abstract":"Compares local and global illumination models.","URL":"https://www.siggraph.org/education/materials/HyperGraph/illumin/illum1.htm","author":[{"literal":"Owen, G. Scott"}],"accessed":{"date-parts":[["2018",11,10]]}}}],"schema":"https://github.com/citation-style-language/schema/raw/master/csl-citation.json"} </w:instrText>
      </w:r>
      <w:r>
        <w:fldChar w:fldCharType="separate"/>
      </w:r>
      <w:r w:rsidR="00D67E6E" w:rsidRPr="00D67E6E">
        <w:rPr>
          <w:rFonts w:ascii="Calibri" w:hAnsi="Calibri" w:cs="Calibri"/>
        </w:rPr>
        <w:t>[7]</w:t>
      </w:r>
      <w:bookmarkEnd w:id="6"/>
      <w:r>
        <w:fldChar w:fldCharType="end"/>
      </w:r>
    </w:p>
    <w:p w14:paraId="26E62390" w14:textId="02009C7B" w:rsidR="00B56DA3" w:rsidRDefault="00980A23" w:rsidP="00BE7BC4">
      <w:pPr>
        <w:pStyle w:val="CapstoneNormal"/>
      </w:pPr>
      <w:r>
        <w:fldChar w:fldCharType="begin"/>
      </w:r>
      <w:r>
        <w:instrText xml:space="preserve"> REF _Ref529618454 \h </w:instrText>
      </w:r>
      <w:r w:rsidR="00BE7BC4">
        <w:instrText xml:space="preserve"> \* MERGEFORMAT </w:instrText>
      </w:r>
      <w:r>
        <w:fldChar w:fldCharType="separate"/>
      </w:r>
      <w:r w:rsidR="00436480">
        <w:t xml:space="preserve">Figure </w:t>
      </w:r>
      <w:r w:rsidR="00436480">
        <w:rPr>
          <w:noProof/>
        </w:rPr>
        <w:t>1</w:t>
      </w:r>
      <w:r>
        <w:fldChar w:fldCharType="end"/>
      </w:r>
      <w:r w:rsidR="00284DEC">
        <w:t xml:space="preserve"> shows an example of local and global illumination. In this image, three of the five light rays depicted arrive at the image plane which defines what the viewer sees on their screen. Light ray C takes a single bounce off the couch, reflecting directly on to the image plane. This is an example of local illumination. Light rays B and D also arrive at the image plane after multiple reflections off various surfaces in the scene. Their contribution is part of the global illumination model for this scene.</w:t>
      </w:r>
    </w:p>
    <w:p w14:paraId="65EF1CC2" w14:textId="4EFACA61" w:rsidR="0079332C" w:rsidRDefault="006A6CAC" w:rsidP="00BE7BC4">
      <w:pPr>
        <w:pStyle w:val="CapstoneNormal"/>
      </w:pPr>
      <w:r>
        <w:t xml:space="preserve">In this project, we are also considering volumetric lighting effects. Volumetric lighting, which is light transported through a medium such as fog or water, complicates the model even further </w:t>
      </w:r>
      <w:r>
        <w:fldChar w:fldCharType="begin"/>
      </w:r>
      <w:r w:rsidR="00D67E6E">
        <w:instrText xml:space="preserve"> ADDIN ZOTERO_ITEM CSL_CITATION {"citationID":"jMZrFqyX","properties":{"formattedCitation":"[4]","plainCitation":"[4]","noteIndex":0},"citationItems":[{"id":155,"uris":["http://zotero.org/users/5011678/items/KSEMJ7HP"],"uri":["http://zotero.org/users/5011678/items/KSEMJ7HP"],"itemData":{"id":155,"type":"webpage","title":"GPU Gems - Chapter 39. Volume Rendering Techniques","URL":"http://developer.download.nvidia.com/books/HTML/gpugems/gpugems_ch39.html","accessed":{"date-parts":[["2018",11,10]]}}}],"schema":"https://github.com/citation-style-language/schema/raw/master/csl-citation.json"} </w:instrText>
      </w:r>
      <w:r>
        <w:fldChar w:fldCharType="separate"/>
      </w:r>
      <w:r w:rsidR="00D67E6E" w:rsidRPr="00D67E6E">
        <w:rPr>
          <w:rFonts w:ascii="Calibri" w:hAnsi="Calibri" w:cs="Calibri"/>
        </w:rPr>
        <w:t>[4]</w:t>
      </w:r>
      <w:r>
        <w:fldChar w:fldCharType="end"/>
      </w:r>
      <w:r>
        <w:t xml:space="preserve">. To illustrate how this works, </w:t>
      </w:r>
      <w:r w:rsidR="004F770B">
        <w:t xml:space="preserve">imagine that the room depicted in </w:t>
      </w:r>
      <w:r w:rsidR="004F770B">
        <w:fldChar w:fldCharType="begin"/>
      </w:r>
      <w:r w:rsidR="004F770B">
        <w:instrText xml:space="preserve"> REF _Ref529618454 \h </w:instrText>
      </w:r>
      <w:r w:rsidR="004F770B">
        <w:fldChar w:fldCharType="separate"/>
      </w:r>
      <w:r w:rsidR="00436480">
        <w:t xml:space="preserve">Figure </w:t>
      </w:r>
      <w:r w:rsidR="00436480">
        <w:rPr>
          <w:noProof/>
        </w:rPr>
        <w:t>1</w:t>
      </w:r>
      <w:r w:rsidR="004F770B">
        <w:fldChar w:fldCharType="end"/>
      </w:r>
      <w:r w:rsidR="004F770B">
        <w:t xml:space="preserve"> is filled with </w:t>
      </w:r>
      <w:r>
        <w:t>smoke</w:t>
      </w:r>
      <w:r w:rsidR="004F770B">
        <w:t>.</w:t>
      </w:r>
      <w:r>
        <w:t xml:space="preserve"> All along every one of the five light rays shown in the image, some portion of the original light ray is now being lost, either absorbed by the smoke particles or scattered in a direction other than forward along the initial path. Furthermore, some of the light that has been scattered from other light rays is now being scattered into the path of the original ray.</w:t>
      </w:r>
    </w:p>
    <w:p w14:paraId="212F2954" w14:textId="60BDC158" w:rsidR="004F770B" w:rsidRPr="00B56DA3" w:rsidRDefault="0079332C" w:rsidP="00BE7BC4">
      <w:pPr>
        <w:pStyle w:val="CapstoneNormal"/>
      </w:pPr>
      <w:r>
        <w:t>In the scenario presented above, these complex volumetric interactions between light and smoke particles can be modeled reliably, given enough time, by a lot of complex scientific formulas</w:t>
      </w:r>
      <w:r w:rsidR="00EC621C">
        <w:t xml:space="preserve"> </w:t>
      </w:r>
      <w:r w:rsidR="00EC621C">
        <w:fldChar w:fldCharType="begin"/>
      </w:r>
      <w:r w:rsidR="00D67E6E">
        <w:instrText xml:space="preserve"> ADDIN ZOTERO_ITEM CSL_CITATION {"citationID":"RpGhI2fl","properties":{"formattedCitation":"[8]","plainCitation":"[8]","noteIndex":0},"citationItems":[{"id":36,"uris":["http://zotero.org/users/5011678/items/5JNS4INY"],"uri":["http://zotero.org/users/5011678/items/5JNS4INY"],"itemData":{"id":36,"type":"webpage","title":"Efficient Monte Carlo Methods for Light Transport in Scattering Media","container-title":"Dartmouth University","genre":"Educational","abstract":"In this dissertation we focus on developing accurate and efficient Monte Carlo methods for synthesizing images containing general participating media. Participating media such as clouds, smoke, and fog are ubiquitous in the world and are responsible for many important visual phenomena which are of interest to computer graphics as well as related fields. In these situations, the medium &lt;em&gt;participates&lt;/em&gt; in lighting interactions by scattering or absorbing photons as they travel through the scene. Though these effects add atmosphere and considerable depth to rendered images they are computationally very expensive to simulate. Most practical solutions make significant simplifying assumptions about the medium in order to maintain efficiency. Unfortunately, simulating light transport in general scattering media efficiently and with high accuracy is a challenging undertaking. In this dissertation, we address this problem by presenting two complementary techniques for efficiently computing lighting within arbitrary participating media.","URL":"https://cs.dartmouth.edu/~wjarosz/publications/dissertation/chapter4.pdf","shortTitle":"Light Transport in Participating Media","language":"en-us","author":[{"family":"Jarosz","given":"Wojciech"}],"issued":{"date-parts":[["2008",9]]},"accessed":{"date-parts":[["2018",7,1]]}}}],"schema":"https://github.com/citation-style-language/schema/raw/master/csl-citation.json"} </w:instrText>
      </w:r>
      <w:r w:rsidR="00EC621C">
        <w:fldChar w:fldCharType="separate"/>
      </w:r>
      <w:r w:rsidR="00D67E6E" w:rsidRPr="00D67E6E">
        <w:rPr>
          <w:rFonts w:ascii="Calibri" w:hAnsi="Calibri" w:cs="Calibri"/>
        </w:rPr>
        <w:t>[8]</w:t>
      </w:r>
      <w:r w:rsidR="00EC621C">
        <w:fldChar w:fldCharType="end"/>
      </w:r>
      <w:r>
        <w:t>. When time is a factor, such as in a video game, a lot of simplifications must be made to the model in order to achieve an approximation of the real-world effect quick enough to be used in every frame</w:t>
      </w:r>
      <w:r w:rsidR="00EC621C">
        <w:t xml:space="preserve"> </w:t>
      </w:r>
      <w:r w:rsidR="00EC621C">
        <w:fldChar w:fldCharType="begin"/>
      </w:r>
      <w:r w:rsidR="00D67E6E">
        <w:instrText xml:space="preserve"> ADDIN ZOTERO_ITEM CSL_CITATION {"citationID":"FPNhFbi2","properties":{"formattedCitation":"[9]","plainCitation":"[9]","noteIndex":0},"citationItems":[{"id":173,"uris":["http://zotero.org/users/5011678/items/EL7UDT9G"],"uri":["http://zotero.org/users/5011678/items/EL7UDT9G"],"itemData":{"id":173,"type":"webpage","title":"Volumetric Fog: Unified Compute Shader Based Solution to Atmospheric Scattering (Presented at Siggraph 2014)","abstract":"This presentation will be divided in 5 sections: \n• Small introduction into atmospheric scattering phenomenon - its importance in realistic rendering and in games and physical laws that cover this topic. \n• Brief description of how previous games handled the atmospheric effects and why none of existing solutions was enough for us. \n• Quick overview of key ideas behind our algorithm, its steps and used data structures. \n• …also small implementation details and keys to make algorithm fast and robust. \n• And finally ideas we wanted to implement and are implementing for future projects, but didn’t make it into AC4 due to time or project constraints.","URL":"https://bartwronski.files.wordpress.com/2014/08/bwronski_volumetric_fog_siggraph2014.pdf","shortTitle":"Volumetric Fog","author":[{"literal":"Wronski, Bartlomiej"}],"issued":{"date-parts":[["2014"]]}}}],"schema":"https://github.com/citation-style-language/schema/raw/master/csl-citation.json"} </w:instrText>
      </w:r>
      <w:r w:rsidR="00EC621C">
        <w:fldChar w:fldCharType="separate"/>
      </w:r>
      <w:r w:rsidR="00D67E6E" w:rsidRPr="00D67E6E">
        <w:rPr>
          <w:rFonts w:ascii="Calibri" w:hAnsi="Calibri" w:cs="Calibri"/>
        </w:rPr>
        <w:t>[9]</w:t>
      </w:r>
      <w:r w:rsidR="00EC621C">
        <w:fldChar w:fldCharType="end"/>
      </w:r>
      <w:r>
        <w:t>. One simplification that is often made</w:t>
      </w:r>
      <w:r w:rsidR="00EC621C">
        <w:t xml:space="preserve"> when calculating volumetric effects</w:t>
      </w:r>
      <w:r>
        <w:t xml:space="preserve"> is to only consider the </w:t>
      </w:r>
      <w:r w:rsidR="00EC621C">
        <w:t xml:space="preserve">last leg of each light ray’s path. In </w:t>
      </w:r>
      <w:r w:rsidR="00EC621C">
        <w:fldChar w:fldCharType="begin"/>
      </w:r>
      <w:r w:rsidR="00EC621C">
        <w:instrText xml:space="preserve"> REF _Ref529618454 \h </w:instrText>
      </w:r>
      <w:r w:rsidR="00EC621C">
        <w:fldChar w:fldCharType="separate"/>
      </w:r>
      <w:r w:rsidR="00436480">
        <w:t xml:space="preserve">Figure </w:t>
      </w:r>
      <w:r w:rsidR="00436480">
        <w:rPr>
          <w:noProof/>
        </w:rPr>
        <w:t>1</w:t>
      </w:r>
      <w:r w:rsidR="00EC621C">
        <w:fldChar w:fldCharType="end"/>
      </w:r>
      <w:r w:rsidR="008B015D">
        <w:t xml:space="preserve">, </w:t>
      </w:r>
      <w:r w:rsidR="00EC621C">
        <w:t xml:space="preserve">this would be the final leg of rays B and </w:t>
      </w:r>
      <w:r w:rsidR="00EC621C">
        <w:lastRenderedPageBreak/>
        <w:t>C as they travel from the couch to the observer as well as the last leg of ray D as it travels from the wall portrait.</w:t>
      </w:r>
    </w:p>
    <w:p w14:paraId="29512FBE" w14:textId="77777777" w:rsidR="004014C1" w:rsidRDefault="004014C1" w:rsidP="00123C94">
      <w:pPr>
        <w:pStyle w:val="CapstoneHeading3"/>
      </w:pPr>
      <w:bookmarkStart w:id="8" w:name="_Toc531452858"/>
      <w:r>
        <w:t>1.2.2 Past Approaches to Implementing Fog</w:t>
      </w:r>
      <w:bookmarkEnd w:id="8"/>
    </w:p>
    <w:p w14:paraId="2AA156A7" w14:textId="55ED4C5C" w:rsidR="00881DE5" w:rsidRDefault="003923F6" w:rsidP="00D96FF5">
      <w:pPr>
        <w:pStyle w:val="CapstoneNormal"/>
      </w:pPr>
      <w:r>
        <w:t xml:space="preserve">Due to the large and complex set of calculations involved in determining the illumination model, </w:t>
      </w:r>
      <w:r w:rsidR="00C278C3">
        <w:t>solutions are usually</w:t>
      </w:r>
      <w:r>
        <w:t xml:space="preserve"> optimi</w:t>
      </w:r>
      <w:r w:rsidR="00C278C3">
        <w:t>zed by using approximations</w:t>
      </w:r>
      <w:r>
        <w:t xml:space="preserve"> to accomplish the best overall effect. In years past, computer hardware was not sophisticated enough to perform these calculations within a reasonable amount of time, leading the engineer or game designer to find workarounds</w:t>
      </w:r>
      <w:r w:rsidR="00431709">
        <w:t xml:space="preserve"> </w:t>
      </w:r>
      <w:r w:rsidR="005B5E9A">
        <w:fldChar w:fldCharType="begin"/>
      </w:r>
      <w:r w:rsidR="00D67E6E">
        <w:instrText xml:space="preserve"> ADDIN ZOTERO_ITEM CSL_CITATION {"citationID":"yFMzBgZF","properties":{"formattedCitation":"[10]","plainCitation":"[10]","noteIndex":0},"citationItems":[{"id":90,"uris":["http://zotero.org/users/5011678/items/55A55NNX"],"uri":["http://zotero.org/users/5011678/items/55A55NNX"],"itemData":{"id":90,"type":"webpage","title":"Gamasutra: Bartlomiej Wronski's Blog - Atmospheric scattering and “volumetric fog” algorithm – part 1","URL":"https://www.gamasutra.com/blogs/BartlomiejWronski/20141208/226295/Atmospheric_scattering_and_volumetric_fog_algorithm__part_1.php","accessed":{"date-parts":[["2018",7,15]]}}}],"schema":"https://github.com/citation-style-language/schema/raw/master/csl-citation.json"} </w:instrText>
      </w:r>
      <w:r w:rsidR="005B5E9A">
        <w:fldChar w:fldCharType="separate"/>
      </w:r>
      <w:r w:rsidR="00D67E6E" w:rsidRPr="00D67E6E">
        <w:rPr>
          <w:rFonts w:ascii="Calibri" w:hAnsi="Calibri" w:cs="Calibri"/>
        </w:rPr>
        <w:t>[10]</w:t>
      </w:r>
      <w:r w:rsidR="005B5E9A">
        <w:fldChar w:fldCharType="end"/>
      </w:r>
      <w:r>
        <w:t>. Modern techniques seek to strike a balance between hardcore mathematical modeling, advanced hardware techniques, and approximation. Many modern implementations perform volumetric calculations based on raymarching techniques.</w:t>
      </w:r>
    </w:p>
    <w:p w14:paraId="0A861B37" w14:textId="77777777" w:rsidR="006A2DBB" w:rsidRDefault="006A2DBB" w:rsidP="00123C94">
      <w:pPr>
        <w:pStyle w:val="CapstoneHeading3"/>
      </w:pPr>
      <w:bookmarkStart w:id="9" w:name="_Toc531452859"/>
      <w:r>
        <w:t>1.2.3 Recent Approaches to Implementing Fog</w:t>
      </w:r>
      <w:bookmarkEnd w:id="9"/>
    </w:p>
    <w:p w14:paraId="55CEB896" w14:textId="70DD4BAA" w:rsidR="00373567" w:rsidRDefault="00373567" w:rsidP="00D96FF5">
      <w:pPr>
        <w:pStyle w:val="CapstoneNormal"/>
      </w:pPr>
      <w:r w:rsidRPr="003923F6">
        <w:t xml:space="preserve">Performed on a general-purpose GPU, raymarching is performed for each pixel, updating each pixel’s final color based on light interactions with the medium that </w:t>
      </w:r>
      <w:r w:rsidR="004D402A">
        <w:t>occur</w:t>
      </w:r>
      <w:r w:rsidRPr="003923F6">
        <w:t xml:space="preserve"> in the </w:t>
      </w:r>
      <w:r w:rsidR="004D402A">
        <w:t>space</w:t>
      </w:r>
      <w:r w:rsidRPr="003923F6">
        <w:t xml:space="preserve"> between the fragment and the pixel that represents it</w:t>
      </w:r>
      <w:r w:rsidR="00431709">
        <w:t xml:space="preserve"> </w:t>
      </w:r>
      <w:r w:rsidR="00FD1249">
        <w:fldChar w:fldCharType="begin"/>
      </w:r>
      <w:r w:rsidR="00D67E6E">
        <w:instrText xml:space="preserve"> ADDIN ZOTERO_ITEM CSL_CITATION {"citationID":"zojVF3k5","properties":{"formattedCitation":"[3]","plainCitation":"[3]","noteIndex":0},"citationItems":[{"id":118,"uris":["http://zotero.org/users/5011678/items/5TYPIFIX"],"uri":["http://zotero.org/users/5011678/items/5TYPIFIX"],"itemData":{"id":118,"type":"webpage","title":"Real-time Atmospheric Effects in Games Revisited","container-title":"Presented at the Game Developers Conference, San Francisco (March 5-9, 2007)","abstract":"Presentation slides from the Game Developers Conference (GDC) in San Francisco, March 5-9, 2007.","URL":"http://developer.download.nvidia.com/presentations/2007/D3DTutorial_Crytek.pdf","language":"en","author":[{"family":"Wenzel","given":"Carsten"}]}}],"schema":"https://github.com/citation-style-language/schema/raw/master/csl-citation.json"} </w:instrText>
      </w:r>
      <w:r w:rsidR="00FD1249">
        <w:fldChar w:fldCharType="separate"/>
      </w:r>
      <w:r w:rsidR="00D67E6E" w:rsidRPr="00D67E6E">
        <w:rPr>
          <w:rFonts w:ascii="Calibri" w:hAnsi="Calibri" w:cs="Calibri"/>
        </w:rPr>
        <w:t>[3]</w:t>
      </w:r>
      <w:r w:rsidR="00FD1249">
        <w:fldChar w:fldCharType="end"/>
      </w:r>
      <w:r w:rsidRPr="003923F6">
        <w:t>.</w:t>
      </w:r>
      <w:r w:rsidR="003923F6" w:rsidRPr="003923F6">
        <w:t xml:space="preserve"> </w:t>
      </w:r>
      <w:r w:rsidR="00FD1249">
        <w:t>T</w:t>
      </w:r>
      <w:r w:rsidRPr="003923F6">
        <w:t xml:space="preserve">his effect is </w:t>
      </w:r>
      <w:r w:rsidR="00FD1249">
        <w:t xml:space="preserve">often </w:t>
      </w:r>
      <w:r w:rsidRPr="003923F6">
        <w:t xml:space="preserve">calculated as a part of the deferred rendering pipeline, which means that all the effect’s calculations are performed after the vertex and fragment shaders have already computed the </w:t>
      </w:r>
      <w:r w:rsidR="00FD1249">
        <w:t xml:space="preserve">depth map, normal, and fragment colors </w:t>
      </w:r>
      <w:r w:rsidRPr="003923F6">
        <w:t>current frame</w:t>
      </w:r>
      <w:r w:rsidR="00431709">
        <w:t xml:space="preserve"> </w:t>
      </w:r>
      <w:r w:rsidR="00FD1249">
        <w:fldChar w:fldCharType="begin"/>
      </w:r>
      <w:r w:rsidR="00D67E6E">
        <w:instrText xml:space="preserve"> ADDIN ZOTERO_ITEM CSL_CITATION {"citationID":"QcnUtRJu","properties":{"formattedCitation":"[11]","plainCitation":"[11]","noteIndex":0},"citationItems":[{"id":84,"uris":["http://zotero.org/users/5011678/items/UM4BUEZD"],"uri":["http://zotero.org/users/5011678/items/UM4BUEZD"],"itemData":{"id":84,"type":"webpage","title":"Forward Rendering vs. Deferred Rendering","container-title":"Forward Rendering vs. Deferred Rendering","genre":"Tutorial, Educational","abstract":"If you're a developer of 3D games, then you've probably come across the terms forward rendering and deferred rendering in your research of modern graphics engines. And, often, you'll have to choose one to use in your game. But what are they, how do they differ, and which one should you pick?","URL":"https://gamedevelopment.tutsplus.com/articles/forward-rendering-vs-deferred-rendering--gamedev-12342","shortTitle":"Forward Rendering vs. Deferred Rendering","language":"en","author":[{"literal":"Owens, Brent"}],"issued":{"date-parts":[["2013",10,28]]},"accessed":{"date-parts":[["2018",7,13]]}}}],"schema":"https://github.com/citation-style-language/schema/raw/master/csl-citation.json"} </w:instrText>
      </w:r>
      <w:r w:rsidR="00FD1249">
        <w:fldChar w:fldCharType="separate"/>
      </w:r>
      <w:r w:rsidR="00D67E6E" w:rsidRPr="00D67E6E">
        <w:rPr>
          <w:rFonts w:ascii="Calibri" w:hAnsi="Calibri" w:cs="Calibri"/>
        </w:rPr>
        <w:t>[11]</w:t>
      </w:r>
      <w:r w:rsidR="00FD1249">
        <w:fldChar w:fldCharType="end"/>
      </w:r>
      <w:r w:rsidRPr="003923F6">
        <w:t>.</w:t>
      </w:r>
      <w:r w:rsidR="003923F6" w:rsidRPr="003923F6">
        <w:t xml:space="preserve"> </w:t>
      </w:r>
      <w:r w:rsidRPr="003923F6">
        <w:t>These techniques often incorporate a blend of real-time calculation and approximation, striving to find a balance between performance and artistry</w:t>
      </w:r>
      <w:r w:rsidR="00D96FF5">
        <w:t>.</w:t>
      </w:r>
    </w:p>
    <w:p w14:paraId="768C47C1" w14:textId="77777777" w:rsidR="001946BB" w:rsidRDefault="001946BB" w:rsidP="001946BB">
      <w:pPr>
        <w:pStyle w:val="CapstoneHeading3"/>
      </w:pPr>
      <w:bookmarkStart w:id="10" w:name="_Toc531452860"/>
      <w:r>
        <w:t>1.2.4 Our Approach to Understanding Fog</w:t>
      </w:r>
      <w:bookmarkEnd w:id="10"/>
    </w:p>
    <w:p w14:paraId="7EA99B37" w14:textId="77777777" w:rsidR="001946BB" w:rsidRPr="003923F6" w:rsidRDefault="001946BB" w:rsidP="001946BB">
      <w:pPr>
        <w:pStyle w:val="CapstoneNormal"/>
      </w:pPr>
      <w:r>
        <w:t xml:space="preserve">Given the many challenges and </w:t>
      </w:r>
      <w:r w:rsidR="00BD4192">
        <w:t>varied solutions discussed above, and more importantly the challenges that were not discussed, the best approach to learning about and building a system for creating fog is the hands-on approach.</w:t>
      </w:r>
      <w:r w:rsidR="008E0F64">
        <w:t xml:space="preserve"> In the absence of a well-defined, standard approach to understanding and implementing volumetric fog, the best course of </w:t>
      </w:r>
      <w:r w:rsidR="008E0F64" w:rsidRPr="00EC621C">
        <w:t xml:space="preserve">action is </w:t>
      </w:r>
      <w:r w:rsidR="00EC621C" w:rsidRPr="00EC621C">
        <w:t>integrating experimental exploration with progressive refinement in both problem and solution spaces</w:t>
      </w:r>
      <w:r w:rsidR="00EC621C">
        <w:t>. This means</w:t>
      </w:r>
      <w:r w:rsidR="00E43D7A">
        <w:t xml:space="preserve"> evaluating where we are, researching what others have done, setting accomplishable goals and evaluation criteria based on our research, attempting to achieve the goals we set, then repeating the process.</w:t>
      </w:r>
    </w:p>
    <w:p w14:paraId="4BB48098" w14:textId="77777777" w:rsidR="00373567" w:rsidRPr="00BE3ABF" w:rsidRDefault="00373567" w:rsidP="00373567">
      <w:pPr>
        <w:pStyle w:val="Heading2"/>
      </w:pPr>
      <w:bookmarkStart w:id="11" w:name="_Toc531452861"/>
      <w:r w:rsidRPr="0031525C">
        <w:t xml:space="preserve">1.3 Project </w:t>
      </w:r>
      <w:r>
        <w:t>Goals</w:t>
      </w:r>
      <w:bookmarkEnd w:id="11"/>
      <w:r w:rsidRPr="0031525C">
        <w:t xml:space="preserve"> </w:t>
      </w:r>
    </w:p>
    <w:p w14:paraId="66B62B8C" w14:textId="77777777" w:rsidR="00BA357C" w:rsidRDefault="003923F6" w:rsidP="00D96FF5">
      <w:pPr>
        <w:pStyle w:val="CapstoneNormal"/>
      </w:pPr>
      <w:r>
        <w:t xml:space="preserve">This project has three main goals. </w:t>
      </w:r>
      <w:r w:rsidR="00D96FF5" w:rsidRPr="00BD2029">
        <w:t xml:space="preserve">The first goal is to build an understanding of volumetric fog and how this effect can be created in modern imagery using a GPU. </w:t>
      </w:r>
      <w:r w:rsidR="00553612">
        <w:t xml:space="preserve">Based on our review of literature encompassing the last ten years, the best examples of these effects often have their implementations protected as proprietary, trade secrets. </w:t>
      </w:r>
      <w:r w:rsidR="00553612" w:rsidRPr="00792368">
        <w:t xml:space="preserve">What is most-often shared is high level </w:t>
      </w:r>
      <w:r w:rsidR="00BA357C">
        <w:t>discourse</w:t>
      </w:r>
      <w:r w:rsidR="00553612" w:rsidRPr="00792368">
        <w:t xml:space="preserve"> that provides an overview of the techniques used with mi</w:t>
      </w:r>
      <w:r w:rsidR="00553612">
        <w:t>nimal amounts of reusable code.</w:t>
      </w:r>
      <w:r w:rsidR="00B32553">
        <w:t xml:space="preserve"> </w:t>
      </w:r>
      <w:r w:rsidR="00553612">
        <w:t xml:space="preserve">Our second goal </w:t>
      </w:r>
      <w:r w:rsidR="00D96FF5" w:rsidRPr="00BD2029">
        <w:t>is to demonstrate our understanding by implementing an interactive system where these effects can be interacted with and examined.</w:t>
      </w:r>
      <w:r w:rsidR="00D96FF5">
        <w:t xml:space="preserve"> </w:t>
      </w:r>
      <w:r w:rsidR="00553612">
        <w:t>Our final goal is to provide a starting point for future researchers and enthusiasts by sharing both the lessons we have learned and the resources we have developed during this project.</w:t>
      </w:r>
    </w:p>
    <w:p w14:paraId="75B17C03" w14:textId="77777777" w:rsidR="00BA357C" w:rsidRDefault="00373567" w:rsidP="00BA357C">
      <w:pPr>
        <w:pStyle w:val="Heading2"/>
        <w:rPr>
          <w:sz w:val="24"/>
          <w:szCs w:val="24"/>
        </w:rPr>
      </w:pPr>
      <w:bookmarkStart w:id="12" w:name="_Toc531452862"/>
      <w:r w:rsidRPr="0031525C">
        <w:lastRenderedPageBreak/>
        <w:t>1.</w:t>
      </w:r>
      <w:r>
        <w:t>4</w:t>
      </w:r>
      <w:r w:rsidRPr="0031525C">
        <w:t xml:space="preserve"> </w:t>
      </w:r>
      <w:r>
        <w:t>Accomplishments</w:t>
      </w:r>
      <w:bookmarkEnd w:id="12"/>
    </w:p>
    <w:p w14:paraId="34EF7D58" w14:textId="77777777" w:rsidR="009D21D1" w:rsidRDefault="009D21D1" w:rsidP="00044C59">
      <w:pPr>
        <w:pStyle w:val="CapstoneNormal"/>
      </w:pPr>
      <w:r>
        <w:t>In the early phase of the project, we studied the physics, modeling and approximation of fog illumination. These studies gave us an understanding of both the complexities of the illumination model and a basic understanding of several approaches to approximating the different illumination qualities.</w:t>
      </w:r>
    </w:p>
    <w:p w14:paraId="62A8755B" w14:textId="77777777" w:rsidR="00044C59" w:rsidRDefault="00E2640A" w:rsidP="00044C59">
      <w:pPr>
        <w:pStyle w:val="CapstoneNormal"/>
      </w:pPr>
      <w:r>
        <w:t xml:space="preserve">In </w:t>
      </w:r>
      <w:r w:rsidR="009D21D1">
        <w:t>the second phase of the</w:t>
      </w:r>
      <w:r>
        <w:t xml:space="preserve"> project, we successfully implemented a system for creating volumetric fog using the Unity cross-platform game engine.</w:t>
      </w:r>
      <w:r w:rsidR="00BA357C">
        <w:t xml:space="preserve"> Our system has several features that developers can enable and adjust to meet their project’s needs. </w:t>
      </w:r>
      <w:r w:rsidR="00044C59" w:rsidRPr="00D96FF5">
        <w:t xml:space="preserve">Our system can generate fog either scene-wide or within finely controlled fog volumes at specified </w:t>
      </w:r>
      <w:r w:rsidR="00044C59">
        <w:t xml:space="preserve">locations within the scene. </w:t>
      </w:r>
      <w:r w:rsidR="00F66E2C">
        <w:t xml:space="preserve">The </w:t>
      </w:r>
      <w:r w:rsidR="00044C59">
        <w:t xml:space="preserve">density of the fog </w:t>
      </w:r>
      <w:r w:rsidR="00F66E2C">
        <w:t xml:space="preserve">can be adjusted </w:t>
      </w:r>
      <w:r w:rsidR="00044C59">
        <w:t xml:space="preserve">as a function of both distance and altitude. </w:t>
      </w:r>
      <w:r w:rsidR="00F66E2C">
        <w:t>The system can generate</w:t>
      </w:r>
      <w:r w:rsidR="00044C59">
        <w:t xml:space="preserve"> random, variable density fog</w:t>
      </w:r>
      <w:r w:rsidR="00F66E2C">
        <w:t>, and contains</w:t>
      </w:r>
      <w:r w:rsidR="00044C59">
        <w:t xml:space="preserve"> velocity settings to simulate wind </w:t>
      </w:r>
      <w:r w:rsidR="00044C59" w:rsidRPr="00BB524C">
        <w:t>effects. This system also supports fog interaction with multiple lights within the game scene, as well as shafts of light and shadow within the fog volume.</w:t>
      </w:r>
    </w:p>
    <w:p w14:paraId="73AAFC79" w14:textId="77777777" w:rsidR="00F340EF" w:rsidRPr="00BB524C" w:rsidRDefault="00F340EF" w:rsidP="00044C59">
      <w:pPr>
        <w:pStyle w:val="CapstoneNormal"/>
      </w:pPr>
      <w:r>
        <w:t>The system we have developed is but a first step for learning about volumetric fog. Many</w:t>
      </w:r>
      <w:r w:rsidRPr="00BB524C">
        <w:t xml:space="preserve"> opportunities</w:t>
      </w:r>
      <w:r>
        <w:t xml:space="preserve"> exist</w:t>
      </w:r>
      <w:r w:rsidRPr="00BB524C">
        <w:t xml:space="preserve"> for </w:t>
      </w:r>
      <w:r>
        <w:t>improving both the performance and illumination model, as well as</w:t>
      </w:r>
      <w:r w:rsidRPr="00BB524C">
        <w:t xml:space="preserve"> </w:t>
      </w:r>
      <w:r>
        <w:t xml:space="preserve">the addition of </w:t>
      </w:r>
      <w:r w:rsidRPr="00BB524C">
        <w:t>new features</w:t>
      </w:r>
      <w:r>
        <w:t>. Nevertheless,</w:t>
      </w:r>
      <w:r w:rsidRPr="00BB524C">
        <w:t xml:space="preserve"> the existing system is already capable of generating realistic, performant fog effects for use in game</w:t>
      </w:r>
      <w:r>
        <w:t xml:space="preserve"> and video</w:t>
      </w:r>
      <w:r w:rsidRPr="00BB524C">
        <w:t xml:space="preserve"> projects.</w:t>
      </w:r>
    </w:p>
    <w:p w14:paraId="01A494B0" w14:textId="77777777" w:rsidR="00373567" w:rsidRPr="0031525C" w:rsidRDefault="00373567" w:rsidP="00373567">
      <w:pPr>
        <w:pStyle w:val="Heading2"/>
      </w:pPr>
      <w:bookmarkStart w:id="13" w:name="_Toc531452863"/>
      <w:r w:rsidRPr="0031525C">
        <w:t>1.</w:t>
      </w:r>
      <w:r>
        <w:t>5</w:t>
      </w:r>
      <w:r w:rsidRPr="0031525C">
        <w:t xml:space="preserve"> Outline</w:t>
      </w:r>
      <w:bookmarkEnd w:id="13"/>
    </w:p>
    <w:p w14:paraId="21E8D89D" w14:textId="77777777" w:rsidR="00373567" w:rsidRPr="00383BEE" w:rsidRDefault="00373567" w:rsidP="00373567">
      <w:pPr>
        <w:pStyle w:val="ListParagraph"/>
        <w:ind w:left="360"/>
        <w:rPr>
          <w:sz w:val="24"/>
          <w:szCs w:val="24"/>
        </w:rPr>
      </w:pPr>
      <w:r w:rsidRPr="00383BEE">
        <w:rPr>
          <w:sz w:val="24"/>
          <w:szCs w:val="24"/>
        </w:rPr>
        <w:t xml:space="preserve">This document is organized into </w:t>
      </w:r>
      <w:r w:rsidR="001252A6">
        <w:rPr>
          <w:sz w:val="24"/>
          <w:szCs w:val="24"/>
        </w:rPr>
        <w:t>chapters</w:t>
      </w:r>
      <w:r w:rsidRPr="00383BEE">
        <w:rPr>
          <w:sz w:val="24"/>
          <w:szCs w:val="24"/>
        </w:rPr>
        <w:t xml:space="preserve"> as follows:</w:t>
      </w:r>
    </w:p>
    <w:p w14:paraId="7CCACD1C" w14:textId="77777777" w:rsidR="00373567" w:rsidRPr="00383BEE" w:rsidRDefault="00373567" w:rsidP="00373567">
      <w:pPr>
        <w:pStyle w:val="ListParagraph"/>
        <w:ind w:left="360"/>
        <w:rPr>
          <w:sz w:val="24"/>
          <w:szCs w:val="24"/>
        </w:rPr>
      </w:pPr>
    </w:p>
    <w:p w14:paraId="0B2B9ADB" w14:textId="77777777" w:rsidR="00373567" w:rsidRPr="00383BEE" w:rsidRDefault="001252A6" w:rsidP="00373567">
      <w:pPr>
        <w:pStyle w:val="ListParagraph"/>
        <w:ind w:left="360"/>
        <w:rPr>
          <w:sz w:val="24"/>
          <w:szCs w:val="24"/>
        </w:rPr>
      </w:pPr>
      <w:r>
        <w:rPr>
          <w:sz w:val="24"/>
          <w:szCs w:val="24"/>
        </w:rPr>
        <w:t>Chapter</w:t>
      </w:r>
      <w:r w:rsidR="00373567" w:rsidRPr="00383BEE">
        <w:rPr>
          <w:sz w:val="24"/>
          <w:szCs w:val="24"/>
        </w:rPr>
        <w:t xml:space="preserve"> 1:</w:t>
      </w:r>
      <w:r w:rsidR="00373567" w:rsidRPr="00383BEE">
        <w:rPr>
          <w:sz w:val="24"/>
          <w:szCs w:val="24"/>
        </w:rPr>
        <w:tab/>
        <w:t>Introduction</w:t>
      </w:r>
    </w:p>
    <w:p w14:paraId="22E0802D" w14:textId="77777777" w:rsidR="00373567" w:rsidRPr="00383BEE" w:rsidRDefault="00373567" w:rsidP="00373567">
      <w:pPr>
        <w:pStyle w:val="ListParagraph"/>
        <w:numPr>
          <w:ilvl w:val="0"/>
          <w:numId w:val="9"/>
        </w:numPr>
        <w:rPr>
          <w:sz w:val="24"/>
          <w:szCs w:val="24"/>
        </w:rPr>
      </w:pPr>
      <w:r>
        <w:rPr>
          <w:sz w:val="24"/>
          <w:szCs w:val="24"/>
        </w:rPr>
        <w:t>Overview of project motivations, challenges, goals, and accomplishments</w:t>
      </w:r>
      <w:r w:rsidRPr="00383BEE">
        <w:rPr>
          <w:sz w:val="24"/>
          <w:szCs w:val="24"/>
        </w:rPr>
        <w:t>.</w:t>
      </w:r>
    </w:p>
    <w:p w14:paraId="19A2162B" w14:textId="77777777" w:rsidR="00373567" w:rsidRPr="00383BEE" w:rsidRDefault="001252A6" w:rsidP="00373567">
      <w:pPr>
        <w:pStyle w:val="ListParagraph"/>
        <w:ind w:left="360"/>
        <w:rPr>
          <w:sz w:val="24"/>
          <w:szCs w:val="24"/>
        </w:rPr>
      </w:pPr>
      <w:r>
        <w:rPr>
          <w:sz w:val="24"/>
          <w:szCs w:val="24"/>
        </w:rPr>
        <w:t>Chapter</w:t>
      </w:r>
      <w:r w:rsidRPr="00383BEE">
        <w:rPr>
          <w:sz w:val="24"/>
          <w:szCs w:val="24"/>
        </w:rPr>
        <w:t xml:space="preserve"> </w:t>
      </w:r>
      <w:r w:rsidR="00373567" w:rsidRPr="00383BEE">
        <w:rPr>
          <w:sz w:val="24"/>
          <w:szCs w:val="24"/>
        </w:rPr>
        <w:t>2:</w:t>
      </w:r>
      <w:r w:rsidR="00373567" w:rsidRPr="00383BEE">
        <w:rPr>
          <w:sz w:val="24"/>
          <w:szCs w:val="24"/>
        </w:rPr>
        <w:tab/>
        <w:t>Background</w:t>
      </w:r>
    </w:p>
    <w:p w14:paraId="7A391E99" w14:textId="77777777" w:rsidR="00373567" w:rsidRPr="00383BEE" w:rsidRDefault="00373567" w:rsidP="00373567">
      <w:pPr>
        <w:pStyle w:val="ListParagraph"/>
        <w:numPr>
          <w:ilvl w:val="0"/>
          <w:numId w:val="9"/>
        </w:numPr>
        <w:rPr>
          <w:sz w:val="24"/>
          <w:szCs w:val="24"/>
        </w:rPr>
      </w:pPr>
      <w:r>
        <w:rPr>
          <w:sz w:val="24"/>
          <w:szCs w:val="24"/>
        </w:rPr>
        <w:t>External sources that have aided</w:t>
      </w:r>
      <w:r w:rsidRPr="00383BEE">
        <w:rPr>
          <w:sz w:val="24"/>
          <w:szCs w:val="24"/>
        </w:rPr>
        <w:t xml:space="preserve"> </w:t>
      </w:r>
      <w:r w:rsidR="0060492C">
        <w:rPr>
          <w:sz w:val="24"/>
          <w:szCs w:val="24"/>
        </w:rPr>
        <w:t>in the understanding and</w:t>
      </w:r>
      <w:r w:rsidRPr="00383BEE">
        <w:rPr>
          <w:sz w:val="24"/>
          <w:szCs w:val="24"/>
        </w:rPr>
        <w:t xml:space="preserve"> implementation of this project.</w:t>
      </w:r>
    </w:p>
    <w:p w14:paraId="7C57CF83" w14:textId="77777777" w:rsidR="00373567" w:rsidRPr="00383BEE" w:rsidRDefault="001252A6" w:rsidP="00373567">
      <w:pPr>
        <w:pStyle w:val="ListParagraph"/>
        <w:ind w:left="360"/>
        <w:rPr>
          <w:sz w:val="24"/>
          <w:szCs w:val="24"/>
        </w:rPr>
      </w:pPr>
      <w:r>
        <w:rPr>
          <w:sz w:val="24"/>
          <w:szCs w:val="24"/>
        </w:rPr>
        <w:t>Chapter</w:t>
      </w:r>
      <w:r w:rsidRPr="00383BEE">
        <w:rPr>
          <w:sz w:val="24"/>
          <w:szCs w:val="24"/>
        </w:rPr>
        <w:t xml:space="preserve"> </w:t>
      </w:r>
      <w:r w:rsidR="00373567" w:rsidRPr="00383BEE">
        <w:rPr>
          <w:sz w:val="24"/>
          <w:szCs w:val="24"/>
        </w:rPr>
        <w:t>3:</w:t>
      </w:r>
      <w:r w:rsidR="00373567" w:rsidRPr="00383BEE">
        <w:rPr>
          <w:sz w:val="24"/>
          <w:szCs w:val="24"/>
        </w:rPr>
        <w:tab/>
      </w:r>
      <w:r w:rsidR="00E46DC2">
        <w:rPr>
          <w:sz w:val="24"/>
          <w:szCs w:val="24"/>
        </w:rPr>
        <w:t>Design</w:t>
      </w:r>
    </w:p>
    <w:p w14:paraId="4FC0BF36" w14:textId="77777777" w:rsidR="00373567" w:rsidRDefault="00373567" w:rsidP="00373567">
      <w:pPr>
        <w:pStyle w:val="ListParagraph"/>
        <w:numPr>
          <w:ilvl w:val="0"/>
          <w:numId w:val="9"/>
        </w:numPr>
        <w:rPr>
          <w:sz w:val="24"/>
          <w:szCs w:val="24"/>
        </w:rPr>
      </w:pPr>
      <w:r>
        <w:rPr>
          <w:sz w:val="24"/>
          <w:szCs w:val="24"/>
        </w:rPr>
        <w:t>Q</w:t>
      </w:r>
      <w:r w:rsidRPr="00383BEE">
        <w:rPr>
          <w:sz w:val="24"/>
          <w:szCs w:val="24"/>
        </w:rPr>
        <w:t>ualitative and quantitative performance goals for this project.</w:t>
      </w:r>
    </w:p>
    <w:p w14:paraId="307466BD" w14:textId="77777777" w:rsidR="00E46DC2" w:rsidRPr="00383BEE" w:rsidRDefault="00E46DC2" w:rsidP="00373567">
      <w:pPr>
        <w:pStyle w:val="ListParagraph"/>
        <w:numPr>
          <w:ilvl w:val="0"/>
          <w:numId w:val="9"/>
        </w:numPr>
        <w:rPr>
          <w:sz w:val="24"/>
          <w:szCs w:val="24"/>
        </w:rPr>
      </w:pPr>
      <w:r>
        <w:rPr>
          <w:sz w:val="24"/>
          <w:szCs w:val="24"/>
        </w:rPr>
        <w:t>Hardware and software toolset used in the project.</w:t>
      </w:r>
    </w:p>
    <w:p w14:paraId="7C963E9E" w14:textId="77777777" w:rsidR="00373567" w:rsidRPr="00383BEE" w:rsidRDefault="001252A6" w:rsidP="00373567">
      <w:pPr>
        <w:pStyle w:val="ListParagraph"/>
        <w:ind w:left="360"/>
        <w:rPr>
          <w:sz w:val="24"/>
          <w:szCs w:val="24"/>
        </w:rPr>
      </w:pPr>
      <w:r>
        <w:rPr>
          <w:sz w:val="24"/>
          <w:szCs w:val="24"/>
        </w:rPr>
        <w:t>Chapter</w:t>
      </w:r>
      <w:r w:rsidRPr="00383BEE">
        <w:rPr>
          <w:sz w:val="24"/>
          <w:szCs w:val="24"/>
        </w:rPr>
        <w:t xml:space="preserve"> </w:t>
      </w:r>
      <w:r w:rsidR="00373567" w:rsidRPr="00383BEE">
        <w:rPr>
          <w:sz w:val="24"/>
          <w:szCs w:val="24"/>
        </w:rPr>
        <w:t>4:</w:t>
      </w:r>
      <w:r w:rsidR="00373567" w:rsidRPr="00383BEE">
        <w:rPr>
          <w:sz w:val="24"/>
          <w:szCs w:val="24"/>
        </w:rPr>
        <w:tab/>
        <w:t>Implementation</w:t>
      </w:r>
    </w:p>
    <w:p w14:paraId="2AED2B0F" w14:textId="77777777" w:rsidR="00373567" w:rsidRPr="001D55FE" w:rsidRDefault="00373567" w:rsidP="00373567">
      <w:pPr>
        <w:pStyle w:val="ListParagraph"/>
        <w:numPr>
          <w:ilvl w:val="0"/>
          <w:numId w:val="9"/>
        </w:numPr>
        <w:rPr>
          <w:sz w:val="24"/>
          <w:szCs w:val="24"/>
        </w:rPr>
      </w:pPr>
      <w:r w:rsidRPr="001D55FE">
        <w:rPr>
          <w:sz w:val="24"/>
          <w:szCs w:val="24"/>
        </w:rPr>
        <w:t>Detailed discussion of how the methods were implemented in code.</w:t>
      </w:r>
    </w:p>
    <w:p w14:paraId="6799BB6F" w14:textId="77777777" w:rsidR="00373567" w:rsidRPr="001D55FE" w:rsidRDefault="001252A6" w:rsidP="00373567">
      <w:pPr>
        <w:pStyle w:val="ListParagraph"/>
        <w:ind w:left="360"/>
        <w:rPr>
          <w:sz w:val="24"/>
          <w:szCs w:val="24"/>
        </w:rPr>
      </w:pPr>
      <w:r>
        <w:rPr>
          <w:sz w:val="24"/>
          <w:szCs w:val="24"/>
        </w:rPr>
        <w:t>Chapter</w:t>
      </w:r>
      <w:r w:rsidRPr="00383BEE">
        <w:rPr>
          <w:sz w:val="24"/>
          <w:szCs w:val="24"/>
        </w:rPr>
        <w:t xml:space="preserve"> </w:t>
      </w:r>
      <w:r w:rsidR="00373567" w:rsidRPr="001D55FE">
        <w:rPr>
          <w:sz w:val="24"/>
          <w:szCs w:val="24"/>
        </w:rPr>
        <w:t>5:</w:t>
      </w:r>
      <w:r w:rsidR="00373567" w:rsidRPr="001D55FE">
        <w:rPr>
          <w:sz w:val="24"/>
          <w:szCs w:val="24"/>
        </w:rPr>
        <w:tab/>
        <w:t>Results</w:t>
      </w:r>
    </w:p>
    <w:p w14:paraId="0FB87B20" w14:textId="77777777" w:rsidR="00373567" w:rsidRPr="001D55FE" w:rsidRDefault="00373567" w:rsidP="00373567">
      <w:pPr>
        <w:pStyle w:val="ListParagraph"/>
        <w:numPr>
          <w:ilvl w:val="0"/>
          <w:numId w:val="9"/>
        </w:numPr>
        <w:rPr>
          <w:sz w:val="24"/>
          <w:szCs w:val="24"/>
        </w:rPr>
      </w:pPr>
      <w:r>
        <w:rPr>
          <w:sz w:val="24"/>
          <w:szCs w:val="24"/>
        </w:rPr>
        <w:t>C</w:t>
      </w:r>
      <w:r w:rsidRPr="001D55FE">
        <w:rPr>
          <w:sz w:val="24"/>
          <w:szCs w:val="24"/>
        </w:rPr>
        <w:t>ompar</w:t>
      </w:r>
      <w:r>
        <w:rPr>
          <w:sz w:val="24"/>
          <w:szCs w:val="24"/>
        </w:rPr>
        <w:t>i</w:t>
      </w:r>
      <w:r w:rsidRPr="001D55FE">
        <w:rPr>
          <w:sz w:val="24"/>
          <w:szCs w:val="24"/>
        </w:rPr>
        <w:t>s</w:t>
      </w:r>
      <w:r>
        <w:rPr>
          <w:sz w:val="24"/>
          <w:szCs w:val="24"/>
        </w:rPr>
        <w:t xml:space="preserve">on </w:t>
      </w:r>
      <w:r w:rsidRPr="001D55FE">
        <w:rPr>
          <w:sz w:val="24"/>
          <w:szCs w:val="24"/>
        </w:rPr>
        <w:t>to the</w:t>
      </w:r>
      <w:r>
        <w:rPr>
          <w:sz w:val="24"/>
          <w:szCs w:val="24"/>
        </w:rPr>
        <w:t xml:space="preserve"> project’s</w:t>
      </w:r>
      <w:r w:rsidRPr="001D55FE">
        <w:rPr>
          <w:sz w:val="24"/>
          <w:szCs w:val="24"/>
        </w:rPr>
        <w:t xml:space="preserve"> qualitative and performance</w:t>
      </w:r>
      <w:r>
        <w:rPr>
          <w:sz w:val="24"/>
          <w:szCs w:val="24"/>
        </w:rPr>
        <w:t xml:space="preserve"> goals</w:t>
      </w:r>
      <w:r w:rsidRPr="001D55FE">
        <w:rPr>
          <w:sz w:val="24"/>
          <w:szCs w:val="24"/>
        </w:rPr>
        <w:t>.</w:t>
      </w:r>
    </w:p>
    <w:p w14:paraId="33584062" w14:textId="77777777" w:rsidR="00373567" w:rsidRPr="001D55FE" w:rsidRDefault="001252A6" w:rsidP="00373567">
      <w:pPr>
        <w:pStyle w:val="ListParagraph"/>
        <w:ind w:left="360"/>
        <w:rPr>
          <w:sz w:val="24"/>
          <w:szCs w:val="24"/>
        </w:rPr>
      </w:pPr>
      <w:r>
        <w:rPr>
          <w:sz w:val="24"/>
          <w:szCs w:val="24"/>
        </w:rPr>
        <w:t>Chapter</w:t>
      </w:r>
      <w:r w:rsidRPr="00383BEE">
        <w:rPr>
          <w:sz w:val="24"/>
          <w:szCs w:val="24"/>
        </w:rPr>
        <w:t xml:space="preserve"> </w:t>
      </w:r>
      <w:r w:rsidR="00373567" w:rsidRPr="001D55FE">
        <w:rPr>
          <w:sz w:val="24"/>
          <w:szCs w:val="24"/>
        </w:rPr>
        <w:t>6:</w:t>
      </w:r>
      <w:r w:rsidR="00373567" w:rsidRPr="001D55FE">
        <w:rPr>
          <w:sz w:val="24"/>
          <w:szCs w:val="24"/>
        </w:rPr>
        <w:tab/>
        <w:t>Conclusions</w:t>
      </w:r>
    </w:p>
    <w:p w14:paraId="5BAACD8F" w14:textId="77777777" w:rsidR="00373567" w:rsidRPr="001D55FE" w:rsidRDefault="00373567" w:rsidP="00373567">
      <w:pPr>
        <w:pStyle w:val="ListParagraph"/>
        <w:numPr>
          <w:ilvl w:val="0"/>
          <w:numId w:val="9"/>
        </w:numPr>
        <w:rPr>
          <w:sz w:val="24"/>
          <w:szCs w:val="24"/>
        </w:rPr>
      </w:pPr>
      <w:r w:rsidRPr="001D55FE">
        <w:rPr>
          <w:sz w:val="24"/>
          <w:szCs w:val="24"/>
        </w:rPr>
        <w:t>Results and limitations of this project</w:t>
      </w:r>
    </w:p>
    <w:p w14:paraId="429CDE9C" w14:textId="77777777" w:rsidR="00B90A0F" w:rsidRPr="00B90A0F" w:rsidRDefault="00373567" w:rsidP="00373567">
      <w:pPr>
        <w:pStyle w:val="ListParagraph"/>
        <w:numPr>
          <w:ilvl w:val="0"/>
          <w:numId w:val="9"/>
        </w:numPr>
        <w:rPr>
          <w:rFonts w:asciiTheme="majorHAnsi" w:eastAsiaTheme="majorEastAsia" w:hAnsiTheme="majorHAnsi" w:cstheme="majorBidi"/>
          <w:sz w:val="24"/>
          <w:szCs w:val="24"/>
        </w:rPr>
      </w:pPr>
      <w:r w:rsidRPr="001D55FE">
        <w:rPr>
          <w:sz w:val="24"/>
          <w:szCs w:val="24"/>
        </w:rPr>
        <w:t>Future research and work</w:t>
      </w:r>
    </w:p>
    <w:p w14:paraId="1714E396" w14:textId="77777777" w:rsidR="00373567" w:rsidRPr="00B90A0F" w:rsidRDefault="00373567" w:rsidP="00CA077A">
      <w:pPr>
        <w:pStyle w:val="CodeBlock"/>
        <w:rPr>
          <w:rFonts w:asciiTheme="majorHAnsi" w:eastAsiaTheme="majorEastAsia" w:hAnsiTheme="majorHAnsi" w:cstheme="majorBidi"/>
        </w:rPr>
      </w:pPr>
      <w:bookmarkStart w:id="14" w:name="_Hlk529634452"/>
      <w:r w:rsidRPr="00B90A0F">
        <w:br w:type="page"/>
      </w:r>
    </w:p>
    <w:p w14:paraId="176BADF6" w14:textId="77777777" w:rsidR="00974F1B" w:rsidRPr="0031525C" w:rsidRDefault="00974F1B" w:rsidP="00974F1B">
      <w:pPr>
        <w:pStyle w:val="Heading1"/>
      </w:pPr>
      <w:bookmarkStart w:id="15" w:name="_Toc529643274"/>
      <w:bookmarkStart w:id="16" w:name="_Toc531452864"/>
      <w:bookmarkEnd w:id="14"/>
      <w:r w:rsidRPr="0031525C">
        <w:lastRenderedPageBreak/>
        <w:t>2 Background</w:t>
      </w:r>
      <w:bookmarkEnd w:id="15"/>
      <w:bookmarkEnd w:id="16"/>
    </w:p>
    <w:p w14:paraId="18FD8040" w14:textId="77777777" w:rsidR="00974F1B" w:rsidRPr="00974F1B" w:rsidRDefault="00563CCA" w:rsidP="00431709">
      <w:pPr>
        <w:pStyle w:val="CapstoneNormal"/>
      </w:pPr>
      <w:r w:rsidRPr="00974F1B">
        <w:t xml:space="preserve">This chapter </w:t>
      </w:r>
      <w:r>
        <w:t xml:space="preserve">discusses the characteristics of atmospheric fog, </w:t>
      </w:r>
      <w:r w:rsidRPr="00974F1B">
        <w:t xml:space="preserve">provides an overview of the general approaches to generating fog, </w:t>
      </w:r>
      <w:r>
        <w:t>and concludes with</w:t>
      </w:r>
      <w:r w:rsidRPr="00974F1B">
        <w:t xml:space="preserve"> </w:t>
      </w:r>
      <w:r>
        <w:t>additional considerations for generating</w:t>
      </w:r>
      <w:r w:rsidRPr="00974F1B">
        <w:t xml:space="preserve"> volumetric fog effects on a GPU.</w:t>
      </w:r>
    </w:p>
    <w:p w14:paraId="502DCE79" w14:textId="77777777" w:rsidR="00974F1B" w:rsidRDefault="00974F1B" w:rsidP="00974F1B">
      <w:pPr>
        <w:pStyle w:val="Heading2"/>
      </w:pPr>
      <w:bookmarkStart w:id="17" w:name="_Toc529643275"/>
      <w:bookmarkStart w:id="18" w:name="_Ref530341109"/>
      <w:bookmarkStart w:id="19" w:name="_Toc531452865"/>
      <w:bookmarkStart w:id="20" w:name="_Toc526093944"/>
      <w:r>
        <w:t>2.1 Fog Characteristics</w:t>
      </w:r>
      <w:bookmarkEnd w:id="17"/>
      <w:bookmarkEnd w:id="18"/>
      <w:bookmarkEnd w:id="19"/>
    </w:p>
    <w:p w14:paraId="0856CCC8" w14:textId="7121685C" w:rsidR="000D3CC3" w:rsidRDefault="00563CCA" w:rsidP="000D3CC3">
      <w:pPr>
        <w:pStyle w:val="CapstoneNormal"/>
      </w:pPr>
      <w:r w:rsidRPr="000D3CC3">
        <w:t>Several types of fog form in nature. The most common types of fog are advection fog, fogs of evaporation, and fogs that are a combination of both advection and evaporation</w:t>
      </w:r>
      <w:r w:rsidR="00431709">
        <w:t xml:space="preserve"> </w:t>
      </w:r>
      <w:r w:rsidRPr="000D3CC3">
        <w:fldChar w:fldCharType="begin"/>
      </w:r>
      <w:r w:rsidR="00D67E6E">
        <w:instrText xml:space="preserve"> ADDIN ZOTERO_ITEM CSL_CITATION {"citationID":"5EAFRGQt","properties":{"formattedCitation":"[12]","plainCitation":"[12]","noteIndex":0},"citationItems":[{"id":165,"uris":["http://zotero.org/users/5011678/items/JKXVE5L5"],"uri":["http://zotero.org/users/5011678/items/JKXVE5L5"],"itemData":{"id":165,"type":"webpage","title":"Fogs: Physical Basis, Characteristic Properties, and Impacts on the Environment and Human Health","container-title":"ResearchGate","abstract":"This work presents a selective overview of natural fogs in terms of fog types, forms andstates of occurrence, physical, micro-physical, chemical and dynamic properties, basic characterizingparameters, etc. In focus are related achievements and contributions reported mainly during thelast decade and a half, as a result of both laboratory studies and ﬁeld observations. Processes ofhomogeneous and heterogeneous nucleation are analyzed in the aspects of condensation, nucleidiversity and speciﬁcs, as related to the activation, growth and deposition of fog droplets. The effectis highlighted of the water vapor’s partial pressure on the surface tension of the liquid water–airinterface and the freezing point of the water droplets. Some problems and aspects of fog modeling,parameterization, and forecasting are outlined and discussed on the examples of newly developedrelevant 1D/3D theoretical models. Important issues of fog impacts on the air quality, ecosystems,water basins, societal life, and human health are also addressed and discussed, particularly in casesof anthropogenically modiﬁed (chemical, radioactive, etc.) fogs. In view of reducing the possiblenegative effects of fogs, conclusions are drawn concerning the new demands and challenges to fogcharacterization imposed by the changing natural and social environment and the needs for newdata on and approaches to more adequate observations of fog-related events.","URL":"https://www.researchgate.net/publication/320531889_Fogs_Physical_Basis_Characteristic_Properties_and_Impacts_on_the_Environment_and_Human_Health","note":"DOI: http://dx.doi.org/10.3390/w9100807","shortTitle":"(PDF) Fogs","language":"en","author":[{"literal":"Perez-Diaz, Jose L."},{"literal":"Ivanov, Ognyan"},{"literal":"Peshev, Zahary"},{"literal":"Alvarez-Valenzuela, Marco A."}],"issued":{"date-parts":[["2017",10,20]]},"accessed":{"date-parts":[["2018",11,11]]}}}],"schema":"https://github.com/citation-style-language/schema/raw/master/csl-citation.json"} </w:instrText>
      </w:r>
      <w:r w:rsidRPr="000D3CC3">
        <w:fldChar w:fldCharType="separate"/>
      </w:r>
      <w:r w:rsidR="00D67E6E" w:rsidRPr="00D67E6E">
        <w:rPr>
          <w:rFonts w:ascii="Calibri" w:hAnsi="Calibri" w:cs="Calibri"/>
        </w:rPr>
        <w:t>[12]</w:t>
      </w:r>
      <w:r w:rsidRPr="000D3CC3">
        <w:fldChar w:fldCharType="end"/>
      </w:r>
      <w:r w:rsidRPr="000D3CC3">
        <w:t xml:space="preserve">. </w:t>
      </w:r>
      <w:r w:rsidR="00974F1B" w:rsidRPr="000D3CC3">
        <w:t xml:space="preserve">Advection </w:t>
      </w:r>
      <w:r w:rsidRPr="000D3CC3">
        <w:t>f</w:t>
      </w:r>
      <w:r w:rsidR="00974F1B" w:rsidRPr="000D3CC3">
        <w:t>og</w:t>
      </w:r>
      <w:r w:rsidRPr="000D3CC3">
        <w:t xml:space="preserve"> forms when </w:t>
      </w:r>
      <w:r w:rsidR="00974F1B" w:rsidRPr="000D3CC3">
        <w:t>a warm</w:t>
      </w:r>
      <w:r w:rsidRPr="000D3CC3">
        <w:t xml:space="preserve">, </w:t>
      </w:r>
      <w:r w:rsidR="00974F1B" w:rsidRPr="000D3CC3">
        <w:t>moist air mass moves to a cold surface</w:t>
      </w:r>
      <w:r w:rsidR="000D3CC3" w:rsidRPr="000D3CC3">
        <w:t xml:space="preserve">, such as air passing from </w:t>
      </w:r>
      <w:r w:rsidR="00974F1B" w:rsidRPr="000D3CC3">
        <w:t>a warm lake over a cold ground. As a result of the heat exchange with the cold surface, the air layers closest to the ground cool faster than the upper ones and, if the air mass is sufﬁciently moist, condensation starts.</w:t>
      </w:r>
      <w:r w:rsidR="000D3CC3">
        <w:t xml:space="preserve"> </w:t>
      </w:r>
      <w:r w:rsidR="00974F1B">
        <w:t xml:space="preserve">Fogs of </w:t>
      </w:r>
      <w:r w:rsidR="000D3CC3">
        <w:t>e</w:t>
      </w:r>
      <w:r w:rsidR="00974F1B">
        <w:t>vaporation</w:t>
      </w:r>
      <w:r w:rsidR="000D3CC3">
        <w:t xml:space="preserve"> appear </w:t>
      </w:r>
      <w:r w:rsidR="00974F1B">
        <w:t>when a large source of water vapor from a warm surface is present in a cold air mass. This type of fog formation is often encountered in sea regions at high latitudes</w:t>
      </w:r>
      <w:r w:rsidR="000D3CC3">
        <w:t>. Examples of this type of fog are found in</w:t>
      </w:r>
      <w:r w:rsidR="00974F1B">
        <w:t xml:space="preserve"> Norway, </w:t>
      </w:r>
      <w:r w:rsidR="000D3CC3">
        <w:t>as well as</w:t>
      </w:r>
      <w:r w:rsidR="00974F1B">
        <w:t xml:space="preserve"> around lakes, rivers and swamps.</w:t>
      </w:r>
    </w:p>
    <w:p w14:paraId="04FAB973" w14:textId="24761F1D" w:rsidR="00974F1B" w:rsidRDefault="00974F1B" w:rsidP="0085189C">
      <w:pPr>
        <w:pStyle w:val="CapstoneNormal"/>
      </w:pPr>
      <w:r>
        <w:t>Fog has several characteristics that are often identified by observers</w:t>
      </w:r>
      <w:r w:rsidR="00431709">
        <w:t xml:space="preserve"> </w:t>
      </w:r>
      <w:r w:rsidR="000D3CC3">
        <w:fldChar w:fldCharType="begin"/>
      </w:r>
      <w:r w:rsidR="00D67E6E">
        <w:instrText xml:space="preserve"> ADDIN ZOTERO_ITEM CSL_CITATION {"citationID":"wBeP8RBw","properties":{"formattedCitation":"[13]","plainCitation":"[13]","noteIndex":0},"citationItems":[{"id":169,"uris":["http://zotero.org/users/5011678/items/RR5TJ2SN"],"uri":["http://zotero.org/users/5011678/items/RR5TJ2SN"],"itemData":{"id":169,"type":"webpage","title":"Fog","container-title":"Fog","genre":"Educational","abstract":"Murky and perhaps even eerie, or pristine and serene, are just a few of the descriptions of the often blinding white–gray veil that comes to mind when people think of fog. Whether over oceans or local waters or over various landscapes, a certain uniformity and blankness is associated with fog. Often hugging the terrain, or simply masking the landscape, fog compromises the integrity of our senses that are honed to a fog-less environment. Sometimes it is like an unbending solid wall, many times vanishing over short distances until another patch is encountered, and even the beauty of a fog bow belies the significance of fog.","URL":"http://curry.eas.gatech.edu/Courses/6140/ency/Chapter8/Ency_Atmos/Fog.pdf","language":"en","author":[{"literal":"Croft, P J"},{"literal":"University of Louisiana at Monroe"}],"issued":{"date-parts":[["2003"]]},"accessed":{"date-parts":[["2018",11,10]]}}}],"schema":"https://github.com/citation-style-language/schema/raw/master/csl-citation.json"} </w:instrText>
      </w:r>
      <w:r w:rsidR="000D3CC3">
        <w:fldChar w:fldCharType="separate"/>
      </w:r>
      <w:r w:rsidR="00D67E6E" w:rsidRPr="00D67E6E">
        <w:rPr>
          <w:rFonts w:ascii="Calibri" w:hAnsi="Calibri" w:cs="Calibri"/>
        </w:rPr>
        <w:t>[13]</w:t>
      </w:r>
      <w:r w:rsidR="000D3CC3">
        <w:fldChar w:fldCharType="end"/>
      </w:r>
      <w:r w:rsidR="00431709">
        <w:t>.</w:t>
      </w:r>
      <w:r w:rsidR="000D3CC3">
        <w:t xml:space="preserve"> The most obvious characteristic is that fog causes </w:t>
      </w:r>
      <w:r w:rsidR="00641BFB">
        <w:t xml:space="preserve">reduced visibility. Another characteristic is the thickness or height of the fog, which can vary from being thin or wispy to being thick or wall-like. </w:t>
      </w:r>
      <w:r w:rsidR="00B07E55">
        <w:t xml:space="preserve">Variations in the density of the fog can </w:t>
      </w:r>
      <w:r w:rsidR="004D402A">
        <w:t>occur</w:t>
      </w:r>
      <w:r w:rsidR="00B07E55">
        <w:t xml:space="preserve"> due to both the conditions that the fog forms under and the distribution of the particles within the fog</w:t>
      </w:r>
      <w:r w:rsidR="0085189C">
        <w:t xml:space="preserve"> volume. Fog can be observed as it lifts or evaporates due to changes in the environment. In breezy conditions, fog can be seen to drift and swirl as it is blown by the wind. Lastly, variations in the occurrence, depth, and intensity of the fog can be observed at the same location over time. </w:t>
      </w:r>
    </w:p>
    <w:p w14:paraId="21A92B60" w14:textId="77777777" w:rsidR="00974F1B" w:rsidRDefault="00974F1B" w:rsidP="00974F1B">
      <w:pPr>
        <w:pStyle w:val="Heading2"/>
      </w:pPr>
      <w:bookmarkStart w:id="21" w:name="_Toc529643276"/>
      <w:bookmarkStart w:id="22" w:name="_Toc531452866"/>
      <w:r>
        <w:t>2</w:t>
      </w:r>
      <w:r w:rsidRPr="0031525C">
        <w:t>.</w:t>
      </w:r>
      <w:r>
        <w:t>2</w:t>
      </w:r>
      <w:r w:rsidRPr="0031525C">
        <w:t xml:space="preserve"> </w:t>
      </w:r>
      <w:r w:rsidR="00E43D7A">
        <w:t xml:space="preserve">Current </w:t>
      </w:r>
      <w:r w:rsidRPr="0031525C">
        <w:t>Approaches to Implementing Fog</w:t>
      </w:r>
      <w:bookmarkEnd w:id="20"/>
      <w:bookmarkEnd w:id="21"/>
      <w:bookmarkEnd w:id="22"/>
    </w:p>
    <w:p w14:paraId="71F1B6FF" w14:textId="779B99BD" w:rsidR="00974F1B" w:rsidRPr="00642F98" w:rsidRDefault="008C4864" w:rsidP="0085189C">
      <w:pPr>
        <w:pStyle w:val="CapstoneNormal"/>
        <w:spacing w:after="0"/>
      </w:pPr>
      <w:r>
        <w:t>Video games typically use one of</w:t>
      </w:r>
      <w:r w:rsidR="0085189C">
        <w:t xml:space="preserve"> five different techniques </w:t>
      </w:r>
      <w:r>
        <w:t xml:space="preserve">for generating fog </w:t>
      </w:r>
      <w:r w:rsidR="0085189C">
        <w:fldChar w:fldCharType="begin"/>
      </w:r>
      <w:r w:rsidR="00D67E6E">
        <w:instrText xml:space="preserve"> ADDIN ZOTERO_ITEM CSL_CITATION {"citationID":"a3kqUDUi","properties":{"formattedCitation":"[10]","plainCitation":"[10]","noteIndex":0},"citationItems":[{"id":90,"uris":["http://zotero.org/users/5011678/items/55A55NNX"],"uri":["http://zotero.org/users/5011678/items/55A55NNX"],"itemData":{"id":90,"type":"webpage","title":"Gamasutra: Bartlomiej Wronski's Blog - Atmospheric scattering and “volumetric fog” algorithm – part 1","URL":"https://www.gamasutra.com/blogs/BartlomiejWronski/20141208/226295/Atmospheric_scattering_and_volumetric_fog_algorithm__part_1.php","accessed":{"date-parts":[["2018",7,15]]}}}],"schema":"https://github.com/citation-style-language/schema/raw/master/csl-citation.json"} </w:instrText>
      </w:r>
      <w:r w:rsidR="0085189C">
        <w:fldChar w:fldCharType="separate"/>
      </w:r>
      <w:r w:rsidR="00D67E6E" w:rsidRPr="00D67E6E">
        <w:rPr>
          <w:rFonts w:ascii="Calibri" w:hAnsi="Calibri" w:cs="Calibri"/>
        </w:rPr>
        <w:t>[10]</w:t>
      </w:r>
      <w:r w:rsidR="0085189C">
        <w:fldChar w:fldCharType="end"/>
      </w:r>
      <w:r w:rsidR="00431709">
        <w:t>.</w:t>
      </w:r>
      <w:r w:rsidR="0085189C">
        <w:t xml:space="preserve"> These techniques, which will be described in more detail, are: </w:t>
      </w:r>
    </w:p>
    <w:p w14:paraId="61064C85" w14:textId="77777777" w:rsidR="00974F1B" w:rsidRPr="00383BEE" w:rsidRDefault="00974F1B" w:rsidP="0085189C">
      <w:pPr>
        <w:pStyle w:val="CapstoneNormal"/>
        <w:numPr>
          <w:ilvl w:val="0"/>
          <w:numId w:val="33"/>
        </w:numPr>
        <w:spacing w:after="0"/>
      </w:pPr>
      <w:r w:rsidRPr="00383BEE">
        <w:t>Billboarding</w:t>
      </w:r>
    </w:p>
    <w:p w14:paraId="49B27C22" w14:textId="77777777" w:rsidR="00974F1B" w:rsidRPr="00383BEE" w:rsidRDefault="00974F1B" w:rsidP="0085189C">
      <w:pPr>
        <w:pStyle w:val="CapstoneNormal"/>
        <w:numPr>
          <w:ilvl w:val="0"/>
          <w:numId w:val="33"/>
        </w:numPr>
        <w:spacing w:after="0"/>
      </w:pPr>
      <w:r w:rsidRPr="00383BEE">
        <w:t>Particle Emission</w:t>
      </w:r>
    </w:p>
    <w:p w14:paraId="5F50FAD1" w14:textId="77777777" w:rsidR="00974F1B" w:rsidRPr="00383BEE" w:rsidRDefault="00974F1B" w:rsidP="0085189C">
      <w:pPr>
        <w:pStyle w:val="CapstoneNormal"/>
        <w:numPr>
          <w:ilvl w:val="0"/>
          <w:numId w:val="33"/>
        </w:numPr>
        <w:spacing w:after="0"/>
      </w:pPr>
      <w:r w:rsidRPr="00383BEE">
        <w:t>Distance-Based Fog</w:t>
      </w:r>
    </w:p>
    <w:p w14:paraId="40B3154B" w14:textId="77777777" w:rsidR="00974F1B" w:rsidRPr="00383BEE" w:rsidRDefault="00974F1B" w:rsidP="0085189C">
      <w:pPr>
        <w:pStyle w:val="CapstoneNormal"/>
        <w:numPr>
          <w:ilvl w:val="0"/>
          <w:numId w:val="33"/>
        </w:numPr>
        <w:spacing w:after="0"/>
      </w:pPr>
      <w:r w:rsidRPr="00383BEE">
        <w:t>Post-Effect Image Based Solutions</w:t>
      </w:r>
    </w:p>
    <w:p w14:paraId="3144B145" w14:textId="77777777" w:rsidR="00974F1B" w:rsidRPr="00383BEE" w:rsidRDefault="00974F1B" w:rsidP="0085189C">
      <w:pPr>
        <w:pStyle w:val="CapstoneNormal"/>
        <w:numPr>
          <w:ilvl w:val="0"/>
          <w:numId w:val="33"/>
        </w:numPr>
        <w:spacing w:after="0"/>
      </w:pPr>
      <w:r w:rsidRPr="00383BEE">
        <w:t>Raymarching / Volumetric Fog</w:t>
      </w:r>
    </w:p>
    <w:p w14:paraId="3FF00F62" w14:textId="724214DD" w:rsidR="00D67E6E" w:rsidRPr="0031525C" w:rsidRDefault="00D67E6E" w:rsidP="00D67E6E">
      <w:pPr>
        <w:pStyle w:val="Heading3"/>
      </w:pPr>
      <w:bookmarkStart w:id="23" w:name="_Toc526093947"/>
      <w:bookmarkStart w:id="24" w:name="_Toc529643279"/>
      <w:bookmarkStart w:id="25" w:name="_Toc531452867"/>
      <w:bookmarkStart w:id="26" w:name="_Toc526093945"/>
      <w:bookmarkStart w:id="27" w:name="_Toc529643277"/>
      <w:r>
        <w:t>2</w:t>
      </w:r>
      <w:r w:rsidRPr="0031525C">
        <w:t>.</w:t>
      </w:r>
      <w:r>
        <w:t>2</w:t>
      </w:r>
      <w:r w:rsidRPr="0031525C">
        <w:t>.</w:t>
      </w:r>
      <w:r>
        <w:t>1</w:t>
      </w:r>
      <w:r w:rsidRPr="0031525C">
        <w:t xml:space="preserve"> Distance-Based Fog</w:t>
      </w:r>
      <w:bookmarkEnd w:id="23"/>
      <w:bookmarkEnd w:id="24"/>
      <w:bookmarkEnd w:id="25"/>
    </w:p>
    <w:p w14:paraId="778AEA88" w14:textId="1C016DF5" w:rsidR="00D67E6E" w:rsidRDefault="00D67E6E" w:rsidP="00D67E6E">
      <w:pPr>
        <w:pStyle w:val="CapstoneNormal"/>
      </w:pPr>
      <w:r>
        <w:t>An classical technique known as d</w:t>
      </w:r>
      <w:r w:rsidRPr="002C482D">
        <w:t>istance-based fogging</w:t>
      </w:r>
      <w:r>
        <w:t xml:space="preserve"> </w:t>
      </w:r>
      <w:r w:rsidRPr="002C482D">
        <w:fldChar w:fldCharType="begin"/>
      </w:r>
      <w:r>
        <w:instrText xml:space="preserve"> ADDIN ZOTERO_ITEM CSL_CITATION {"citationID":"0U7Mipnj","properties":{"formattedCitation":"[14], [15]","plainCitation":"[14], [15]","noteIndex":0},"citationItems":[{"id":129,"uris":["http://zotero.org/users/5011678/items/LRDVU3XC"],"uri":["http://zotero.org/users/5011678/items/LRDVU3XC"],"itemData":{"id":129,"type":"webpage","title":"In Praise of Video Gaming’s Old Dalliance with Distance Fog","container-title":"Waypoint","abstract":"It’s a problem rarely faced today, but the necessary mistiness of fifth-generation games could sometimes be a blessing.","URL":"https://waypoint.vice.com/en_us/article/mg9p3a/in-praise-of-video-gamings-old-dalliance-with-distance-fog","language":"en-US","author":[{"family":"Mackay","given":"Jamie"}],"issued":{"date-parts":[["2017",2,7]]},"accessed":{"date-parts":[["2018",9,29]]}}},{"id":2,"uris":["http://zotero.org/users/5011678/items/47IYR4SQ"],"uri":["http://zotero.org/users/5011678/items/47IYR4SQ"],"itemData":{"id":2,"type":"webpage","title":"Rendering 14, Fog, a Unity Tutorial","abstract":"A Unity Rendering tutorial about supporting fog, for both forward and deferred shading. Part 14 of 20.","URL":"https://catlikecoding.com/unity/tutorials/rendering/part-14/","language":"en","author":[{"literal":"Jasper Flick"}],"accessed":{"date-parts":[["2018",6,30]]}}}],"schema":"https://github.com/citation-style-language/schema/raw/master/csl-citation.json"} </w:instrText>
      </w:r>
      <w:r w:rsidRPr="002C482D">
        <w:fldChar w:fldCharType="separate"/>
      </w:r>
      <w:r w:rsidRPr="00D67E6E">
        <w:rPr>
          <w:rFonts w:ascii="Calibri" w:hAnsi="Calibri" w:cs="Calibri"/>
        </w:rPr>
        <w:t>[14], [15]</w:t>
      </w:r>
      <w:r w:rsidRPr="002C482D">
        <w:fldChar w:fldCharType="end"/>
      </w:r>
      <w:r w:rsidRPr="002C482D">
        <w:t xml:space="preserve"> </w:t>
      </w:r>
      <w:r>
        <w:t xml:space="preserve">can be achieved </w:t>
      </w:r>
      <w:r w:rsidRPr="002C482D">
        <w:t xml:space="preserve">using </w:t>
      </w:r>
      <w:r>
        <w:t xml:space="preserve">custom </w:t>
      </w:r>
      <w:r w:rsidRPr="002C482D">
        <w:t>surface shaders</w:t>
      </w:r>
      <w:r>
        <w:t>. The way this technique works is that as objects move away from the camera, their color is blended with the color of the background, causing the object to appear to fade into the distance. This technique was widely used in older games to mask the shortcomings of the graphics hardware. One benefit is that game objects no longer pop into existence as they move into the camera’s viewing frustum. A second benefit of this approach is that the game could release instance resources once they moved a certain distance away from the camera.</w:t>
      </w:r>
    </w:p>
    <w:p w14:paraId="27544BA2" w14:textId="77777777" w:rsidR="00D67E6E" w:rsidRDefault="00D67E6E" w:rsidP="00D67E6E">
      <w:pPr>
        <w:pStyle w:val="CapstoneNormal"/>
      </w:pPr>
      <w:r>
        <w:lastRenderedPageBreak/>
        <w:t xml:space="preserve">The distance-based fogging technique has good performance, as the only variable in the calculation is the game object’s depth in the scene. </w:t>
      </w:r>
    </w:p>
    <w:p w14:paraId="67E652CD" w14:textId="77777777" w:rsidR="00D67E6E" w:rsidRDefault="00D67E6E" w:rsidP="00D67E6E">
      <w:pPr>
        <w:keepNext/>
      </w:pPr>
      <w:r>
        <w:rPr>
          <w:noProof/>
        </w:rPr>
        <w:drawing>
          <wp:inline distT="0" distB="0" distL="0" distR="0" wp14:anchorId="1677F1BD" wp14:editId="128193F7">
            <wp:extent cx="4873625" cy="2441575"/>
            <wp:effectExtent l="0" t="0" r="3175" b="0"/>
            <wp:docPr id="4" name="Picture 4" descr="https://catlikecoding.com/unity/tutorials/rendering/part-14/tutorial-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catlikecoding.com/unity/tutorials/rendering/part-14/tutorial-imag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73625" cy="2441575"/>
                    </a:xfrm>
                    <a:prstGeom prst="rect">
                      <a:avLst/>
                    </a:prstGeom>
                    <a:noFill/>
                    <a:ln>
                      <a:noFill/>
                    </a:ln>
                  </pic:spPr>
                </pic:pic>
              </a:graphicData>
            </a:graphic>
          </wp:inline>
        </w:drawing>
      </w:r>
    </w:p>
    <w:p w14:paraId="0A037138" w14:textId="7BCC6E57" w:rsidR="00D67E6E" w:rsidRDefault="00D67E6E" w:rsidP="005C1D57">
      <w:pPr>
        <w:pStyle w:val="CapstoneFiguresandTables"/>
        <w:rPr>
          <w:sz w:val="24"/>
          <w:szCs w:val="24"/>
        </w:rPr>
      </w:pPr>
      <w:bookmarkStart w:id="28" w:name="_Ref529721316"/>
      <w:bookmarkStart w:id="29" w:name="_Toc531452929"/>
      <w:r>
        <w:t xml:space="preserve">Figure </w:t>
      </w:r>
      <w:r>
        <w:rPr>
          <w:noProof/>
        </w:rPr>
        <w:fldChar w:fldCharType="begin"/>
      </w:r>
      <w:r>
        <w:rPr>
          <w:noProof/>
        </w:rPr>
        <w:instrText xml:space="preserve"> SEQ Figure \* ARABIC </w:instrText>
      </w:r>
      <w:r>
        <w:rPr>
          <w:noProof/>
        </w:rPr>
        <w:fldChar w:fldCharType="separate"/>
      </w:r>
      <w:r w:rsidR="00436480">
        <w:rPr>
          <w:noProof/>
        </w:rPr>
        <w:t>2</w:t>
      </w:r>
      <w:r>
        <w:rPr>
          <w:noProof/>
        </w:rPr>
        <w:fldChar w:fldCharType="end"/>
      </w:r>
      <w:bookmarkEnd w:id="28"/>
      <w:r>
        <w:t xml:space="preserve"> Distance-Based Fog </w:t>
      </w:r>
      <w:r>
        <w:fldChar w:fldCharType="begin"/>
      </w:r>
      <w:r>
        <w:instrText xml:space="preserve"> ADDIN ZOTERO_ITEM CSL_CITATION {"citationID":"FCk8s65P","properties":{"formattedCitation":"[15]","plainCitation":"[15]","noteIndex":0},"citationItems":[{"id":2,"uris":["http://zotero.org/users/5011678/items/47IYR4SQ"],"uri":["http://zotero.org/users/5011678/items/47IYR4SQ"],"itemData":{"id":2,"type":"webpage","title":"Rendering 14, Fog, a Unity Tutorial","abstract":"A Unity Rendering tutorial about supporting fog, for both forward and deferred shading. Part 14 of 20.","URL":"https://catlikecoding.com/unity/tutorials/rendering/part-14/","language":"en","author":[{"literal":"Jasper Flick"}],"accessed":{"date-parts":[["2018",6,30]]}}}],"schema":"https://github.com/citation-style-language/schema/raw/master/csl-citation.json"} </w:instrText>
      </w:r>
      <w:r>
        <w:fldChar w:fldCharType="separate"/>
      </w:r>
      <w:r w:rsidRPr="00D67E6E">
        <w:rPr>
          <w:rFonts w:ascii="Calibri" w:hAnsi="Calibri" w:cs="Calibri"/>
          <w:sz w:val="18"/>
        </w:rPr>
        <w:t>[15]</w:t>
      </w:r>
      <w:bookmarkEnd w:id="29"/>
      <w:r>
        <w:fldChar w:fldCharType="end"/>
      </w:r>
    </w:p>
    <w:p w14:paraId="411B36A7" w14:textId="244B0E82" w:rsidR="00D67E6E" w:rsidRDefault="00D67E6E" w:rsidP="00D67E6E">
      <w:pPr>
        <w:pStyle w:val="CapstoneNormal"/>
      </w:pPr>
      <w:r>
        <w:fldChar w:fldCharType="begin"/>
      </w:r>
      <w:r>
        <w:instrText xml:space="preserve"> REF _Ref529721316 \h </w:instrText>
      </w:r>
      <w:r>
        <w:fldChar w:fldCharType="separate"/>
      </w:r>
      <w:r w:rsidR="00436480">
        <w:t xml:space="preserve">Figure </w:t>
      </w:r>
      <w:r w:rsidR="00436480">
        <w:rPr>
          <w:noProof/>
        </w:rPr>
        <w:t>2</w:t>
      </w:r>
      <w:r>
        <w:fldChar w:fldCharType="end"/>
      </w:r>
      <w:r>
        <w:t xml:space="preserve"> shows an example of the distance-based fogging technique. Each of the spheres shown in the scene uses a shader that blends its default texture with the color of the background based on the sphere’s distance from the camera.</w:t>
      </w:r>
    </w:p>
    <w:p w14:paraId="4C0C7F2E" w14:textId="467FD1FC" w:rsidR="00D67E6E" w:rsidRPr="002C482D" w:rsidRDefault="00D67E6E" w:rsidP="00D67E6E">
      <w:pPr>
        <w:pStyle w:val="CapstoneNormal"/>
      </w:pPr>
      <w:r>
        <w:t xml:space="preserve">The downside to this technique is that it is does not result in a very realistic, believable fog </w:t>
      </w:r>
      <w:r>
        <w:fldChar w:fldCharType="begin"/>
      </w:r>
      <w:r>
        <w:instrText xml:space="preserve"> ADDIN ZOTERO_ITEM CSL_CITATION {"citationID":"A1xAZGZy","properties":{"formattedCitation":"[10]","plainCitation":"[10]","noteIndex":0},"citationItems":[{"id":90,"uris":["http://zotero.org/users/5011678/items/55A55NNX"],"uri":["http://zotero.org/users/5011678/items/55A55NNX"],"itemData":{"id":90,"type":"webpage","title":"Gamasutra: Bartlomiej Wronski's Blog - Atmospheric scattering and “volumetric fog” algorithm – part 1","URL":"https://www.gamasutra.com/blogs/BartlomiejWronski/20141208/226295/Atmospheric_scattering_and_volumetric_fog_algorithm__part_1.php","accessed":{"date-parts":[["2018",7,15]]}}}],"schema":"https://github.com/citation-style-language/schema/raw/master/csl-citation.json"} </w:instrText>
      </w:r>
      <w:r>
        <w:fldChar w:fldCharType="separate"/>
      </w:r>
      <w:r w:rsidRPr="00D67E6E">
        <w:rPr>
          <w:rFonts w:ascii="Calibri" w:hAnsi="Calibri" w:cs="Calibri"/>
        </w:rPr>
        <w:t>[10]</w:t>
      </w:r>
      <w:r>
        <w:fldChar w:fldCharType="end"/>
      </w:r>
      <w:r>
        <w:t xml:space="preserve">. The technique relies on too many simplifications, such as having a single, totally uniform light source and constant or constantly-varying fog density </w:t>
      </w:r>
      <w:r>
        <w:fldChar w:fldCharType="begin"/>
      </w:r>
      <w:r>
        <w:instrText xml:space="preserve"> ADDIN ZOTERO_ITEM CSL_CITATION {"citationID":"WDi9n4lE","properties":{"formattedCitation":"[10]","plainCitation":"[10]","noteIndex":0},"citationItems":[{"id":90,"uris":["http://zotero.org/users/5011678/items/55A55NNX"],"uri":["http://zotero.org/users/5011678/items/55A55NNX"],"itemData":{"id":90,"type":"webpage","title":"Gamasutra: Bartlomiej Wronski's Blog - Atmospheric scattering and “volumetric fog” algorithm – part 1","URL":"https://www.gamasutra.com/blogs/BartlomiejWronski/20141208/226295/Atmospheric_scattering_and_volumetric_fog_algorithm__part_1.php","accessed":{"date-parts":[["2018",7,15]]}}}],"schema":"https://github.com/citation-style-language/schema/raw/master/csl-citation.json"} </w:instrText>
      </w:r>
      <w:r>
        <w:fldChar w:fldCharType="separate"/>
      </w:r>
      <w:r w:rsidRPr="00D67E6E">
        <w:rPr>
          <w:rFonts w:ascii="Calibri" w:hAnsi="Calibri" w:cs="Calibri"/>
        </w:rPr>
        <w:t>[10]</w:t>
      </w:r>
      <w:r>
        <w:fldChar w:fldCharType="end"/>
      </w:r>
      <w:r>
        <w:t>.</w:t>
      </w:r>
    </w:p>
    <w:p w14:paraId="3351616F" w14:textId="0EACEFE4" w:rsidR="00974F1B" w:rsidRPr="0031525C" w:rsidRDefault="00974F1B" w:rsidP="00974F1B">
      <w:pPr>
        <w:pStyle w:val="Heading3"/>
      </w:pPr>
      <w:bookmarkStart w:id="30" w:name="_Toc531452868"/>
      <w:r>
        <w:t>2</w:t>
      </w:r>
      <w:r w:rsidRPr="0031525C">
        <w:t>.</w:t>
      </w:r>
      <w:r>
        <w:t>2</w:t>
      </w:r>
      <w:r w:rsidRPr="0031525C">
        <w:t>.</w:t>
      </w:r>
      <w:r w:rsidR="00D67E6E">
        <w:t>2</w:t>
      </w:r>
      <w:r w:rsidRPr="0031525C">
        <w:t xml:space="preserve"> Billboarding</w:t>
      </w:r>
      <w:bookmarkEnd w:id="26"/>
      <w:bookmarkEnd w:id="27"/>
      <w:bookmarkEnd w:id="30"/>
    </w:p>
    <w:p w14:paraId="5413B019" w14:textId="51AAC7E7" w:rsidR="00D25ED3" w:rsidRPr="00D25ED3" w:rsidRDefault="00974F1B" w:rsidP="00431709">
      <w:pPr>
        <w:pStyle w:val="CapstoneNormal"/>
      </w:pPr>
      <w:r w:rsidRPr="0085189C">
        <w:t>Billboarding, a technique used in many games, involves drawing particle effects such as smoke or fire onto a flat surface that is always positioned facing towards the camera</w:t>
      </w:r>
      <w:r w:rsidR="00431709">
        <w:t xml:space="preserve"> </w:t>
      </w:r>
      <w:r w:rsidR="0085189C">
        <w:fldChar w:fldCharType="begin"/>
      </w:r>
      <w:r w:rsidR="00D67E6E">
        <w:instrText xml:space="preserve"> ADDIN ZOTERO_ITEM CSL_CITATION {"citationID":"SZOXed6O","properties":{"formattedCitation":"[16]","plainCitation":"[16]","noteIndex":0},"citationItems":[{"id":31,"uris":["http://zotero.org/users/5011678/items/HKASKXCL"],"uri":["http://zotero.org/users/5011678/items/HKASKXCL"],"itemData":{"id":31,"type":"webpage","title":"Soft Particles - Wolfire Games Blog","URL":"http://blog.wolfire.com/2010/04/Soft-Particles","accessed":{"date-parts":[["2018",6,30]]}}}],"schema":"https://github.com/citation-style-language/schema/raw/master/csl-citation.json"} </w:instrText>
      </w:r>
      <w:r w:rsidR="0085189C">
        <w:fldChar w:fldCharType="separate"/>
      </w:r>
      <w:r w:rsidR="00D67E6E" w:rsidRPr="00D67E6E">
        <w:rPr>
          <w:rFonts w:ascii="Calibri" w:hAnsi="Calibri" w:cs="Calibri"/>
        </w:rPr>
        <w:t>[16]</w:t>
      </w:r>
      <w:r w:rsidR="0085189C">
        <w:fldChar w:fldCharType="end"/>
      </w:r>
      <w:r w:rsidR="00431709">
        <w:t xml:space="preserve">. </w:t>
      </w:r>
      <w:r w:rsidR="0085189C">
        <w:t xml:space="preserve">This </w:t>
      </w:r>
      <w:r w:rsidR="00F9259B">
        <w:t>technique</w:t>
      </w:r>
      <w:r w:rsidR="0085189C">
        <w:t xml:space="preserve"> works great </w:t>
      </w:r>
      <w:r w:rsidR="00F9259B">
        <w:t>when the player is always moving in the same direction or when the effects are always viewed off in the distance. This technique is not recommended for use close to the game camera. An example of this would be in a 3D game with the player walking in a circle around the game surface with the applied effect. In this instance, the 2D effect (for example an animated sprite representing a burning tree) would always be rotating to face the player. A second example where this technique is not recommended is when the 2D game surface intersects with other game objects, creating one or more hard edges in the scene</w:t>
      </w:r>
      <w:r w:rsidR="0007778B">
        <w:t xml:space="preserve"> that ruins the authenticity of the effect.</w:t>
      </w:r>
      <w:r w:rsidR="00F9259B">
        <w:t xml:space="preserve"> </w:t>
      </w:r>
      <w:r w:rsidR="0007778B">
        <w:t>Still, there is at least one technique called soft particles that can help to alleviate this condition</w:t>
      </w:r>
      <w:r w:rsidR="00431709">
        <w:t xml:space="preserve"> </w:t>
      </w:r>
      <w:r w:rsidR="0007778B">
        <w:fldChar w:fldCharType="begin"/>
      </w:r>
      <w:r w:rsidR="00D67E6E">
        <w:instrText xml:space="preserve"> ADDIN ZOTERO_ITEM CSL_CITATION {"citationID":"dGcBEwVO","properties":{"formattedCitation":"[16]","plainCitation":"[16]","noteIndex":0},"citationItems":[{"id":31,"uris":["http://zotero.org/users/5011678/items/HKASKXCL"],"uri":["http://zotero.org/users/5011678/items/HKASKXCL"],"itemData":{"id":31,"type":"webpage","title":"Soft Particles - Wolfire Games Blog","URL":"http://blog.wolfire.com/2010/04/Soft-Particles","accessed":{"date-parts":[["2018",6,30]]}}}],"schema":"https://github.com/citation-style-language/schema/raw/master/csl-citation.json"} </w:instrText>
      </w:r>
      <w:r w:rsidR="0007778B">
        <w:fldChar w:fldCharType="separate"/>
      </w:r>
      <w:r w:rsidR="00D67E6E" w:rsidRPr="00D67E6E">
        <w:rPr>
          <w:rFonts w:ascii="Calibri" w:hAnsi="Calibri" w:cs="Calibri"/>
        </w:rPr>
        <w:t>[16]</w:t>
      </w:r>
      <w:r w:rsidR="0007778B">
        <w:fldChar w:fldCharType="end"/>
      </w:r>
      <w:r w:rsidR="00431709">
        <w:t>.</w:t>
      </w:r>
      <w:r w:rsidR="0007778B">
        <w:t xml:space="preserve"> Soft particles is a technique that involves fading the billboard near the intersection with other game objects, such as near buildings or the player.</w:t>
      </w:r>
    </w:p>
    <w:p w14:paraId="12578195" w14:textId="77777777" w:rsidR="0007778B" w:rsidRDefault="0007778B" w:rsidP="0007778B">
      <w:pPr>
        <w:keepNext/>
      </w:pPr>
      <w:r>
        <w:rPr>
          <w:noProof/>
        </w:rPr>
        <w:lastRenderedPageBreak/>
        <w:drawing>
          <wp:inline distT="0" distB="0" distL="0" distR="0" wp14:anchorId="2CCAE6E6" wp14:editId="7F08CBC2">
            <wp:extent cx="5943600" cy="3109595"/>
            <wp:effectExtent l="0" t="0" r="0" b="0"/>
            <wp:docPr id="2" name="Picture 2" descr="http://cdn.wolfire.com/blog/softparticles/softparticlecompa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cdn.wolfire.com/blog/softparticles/softparticlecompa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09595"/>
                    </a:xfrm>
                    <a:prstGeom prst="rect">
                      <a:avLst/>
                    </a:prstGeom>
                    <a:noFill/>
                    <a:ln>
                      <a:noFill/>
                    </a:ln>
                  </pic:spPr>
                </pic:pic>
              </a:graphicData>
            </a:graphic>
          </wp:inline>
        </w:drawing>
      </w:r>
    </w:p>
    <w:p w14:paraId="4212E415" w14:textId="0ABDA311" w:rsidR="0007778B" w:rsidRDefault="0007778B" w:rsidP="005C1D57">
      <w:pPr>
        <w:pStyle w:val="CapstoneFiguresandTables"/>
      </w:pPr>
      <w:bookmarkStart w:id="31" w:name="_Ref529719432"/>
      <w:bookmarkStart w:id="32" w:name="_Toc531452930"/>
      <w:bookmarkStart w:id="33" w:name="_Ref529719423"/>
      <w:r>
        <w:t xml:space="preserve">Figure </w:t>
      </w:r>
      <w:r w:rsidR="00166474">
        <w:rPr>
          <w:noProof/>
        </w:rPr>
        <w:fldChar w:fldCharType="begin"/>
      </w:r>
      <w:r w:rsidR="00166474">
        <w:rPr>
          <w:noProof/>
        </w:rPr>
        <w:instrText xml:space="preserve"> SEQ Figure \* ARABIC </w:instrText>
      </w:r>
      <w:r w:rsidR="00166474">
        <w:rPr>
          <w:noProof/>
        </w:rPr>
        <w:fldChar w:fldCharType="separate"/>
      </w:r>
      <w:r w:rsidR="00436480">
        <w:rPr>
          <w:noProof/>
        </w:rPr>
        <w:t>3</w:t>
      </w:r>
      <w:r w:rsidR="00166474">
        <w:rPr>
          <w:noProof/>
        </w:rPr>
        <w:fldChar w:fldCharType="end"/>
      </w:r>
      <w:bookmarkEnd w:id="31"/>
      <w:r>
        <w:t xml:space="preserve"> Billboarding (Left) and Billboarding with Soft Particles (Right)</w:t>
      </w:r>
      <w:r w:rsidR="00D25ED3">
        <w:t xml:space="preserve"> </w:t>
      </w:r>
      <w:r w:rsidR="00D25ED3">
        <w:fldChar w:fldCharType="begin"/>
      </w:r>
      <w:r w:rsidR="00D67E6E">
        <w:instrText xml:space="preserve"> ADDIN ZOTERO_ITEM CSL_CITATION {"citationID":"yiS9X5u7","properties":{"formattedCitation":"[16]","plainCitation":"[16]","noteIndex":0},"citationItems":[{"id":31,"uris":["http://zotero.org/users/5011678/items/HKASKXCL"],"uri":["http://zotero.org/users/5011678/items/HKASKXCL"],"itemData":{"id":31,"type":"webpage","title":"Soft Particles - Wolfire Games Blog","URL":"http://blog.wolfire.com/2010/04/Soft-Particles","accessed":{"date-parts":[["2018",6,30]]}}}],"schema":"https://github.com/citation-style-language/schema/raw/master/csl-citation.json"} </w:instrText>
      </w:r>
      <w:r w:rsidR="00D25ED3">
        <w:fldChar w:fldCharType="separate"/>
      </w:r>
      <w:r w:rsidR="00D67E6E" w:rsidRPr="00D67E6E">
        <w:rPr>
          <w:rFonts w:ascii="Calibri" w:hAnsi="Calibri" w:cs="Calibri"/>
          <w:sz w:val="18"/>
        </w:rPr>
        <w:t>[16]</w:t>
      </w:r>
      <w:bookmarkEnd w:id="32"/>
      <w:r w:rsidR="00D25ED3">
        <w:fldChar w:fldCharType="end"/>
      </w:r>
      <w:bookmarkEnd w:id="33"/>
    </w:p>
    <w:p w14:paraId="69C4C0E2" w14:textId="286A95AA" w:rsidR="00D25ED3" w:rsidRPr="00D25ED3" w:rsidRDefault="00D25ED3" w:rsidP="00D25ED3">
      <w:pPr>
        <w:pStyle w:val="CapstoneNormal"/>
      </w:pPr>
      <w:r>
        <w:fldChar w:fldCharType="begin"/>
      </w:r>
      <w:r>
        <w:instrText xml:space="preserve"> REF _Ref529719432 \h  \* MERGEFORMAT </w:instrText>
      </w:r>
      <w:r>
        <w:fldChar w:fldCharType="separate"/>
      </w:r>
      <w:r w:rsidR="00436480">
        <w:t xml:space="preserve">Figure </w:t>
      </w:r>
      <w:r w:rsidR="00436480">
        <w:rPr>
          <w:noProof/>
        </w:rPr>
        <w:t>3</w:t>
      </w:r>
      <w:r>
        <w:fldChar w:fldCharType="end"/>
      </w:r>
      <w:r>
        <w:t xml:space="preserve"> shows an example comparing local fog in a scene.</w:t>
      </w:r>
      <w:r w:rsidR="002C482D">
        <w:t xml:space="preserve"> </w:t>
      </w:r>
      <w:r>
        <w:t>The image on the left shows the intersection of the fog billboard with the ground, which results in a hard edge that makes the fog look unrealistic. The image on the right shows the same intersection using the soft particles technique, which results in a more believable fog effect.</w:t>
      </w:r>
    </w:p>
    <w:p w14:paraId="3C289457" w14:textId="280CFBDF" w:rsidR="00974F1B" w:rsidRPr="0031525C" w:rsidRDefault="00974F1B" w:rsidP="00974F1B">
      <w:pPr>
        <w:pStyle w:val="Heading3"/>
      </w:pPr>
      <w:bookmarkStart w:id="34" w:name="_Toc526093946"/>
      <w:bookmarkStart w:id="35" w:name="_Toc529643278"/>
      <w:bookmarkStart w:id="36" w:name="_Toc531452869"/>
      <w:r>
        <w:t>2</w:t>
      </w:r>
      <w:r w:rsidRPr="0031525C">
        <w:t>.</w:t>
      </w:r>
      <w:r>
        <w:t>2</w:t>
      </w:r>
      <w:r w:rsidRPr="0031525C">
        <w:t>.</w:t>
      </w:r>
      <w:r w:rsidR="00D67E6E">
        <w:t>3</w:t>
      </w:r>
      <w:r w:rsidRPr="0031525C">
        <w:t xml:space="preserve"> Particle Emission</w:t>
      </w:r>
      <w:bookmarkEnd w:id="34"/>
      <w:bookmarkEnd w:id="35"/>
      <w:bookmarkEnd w:id="36"/>
      <w:r w:rsidRPr="0031525C">
        <w:t xml:space="preserve"> </w:t>
      </w:r>
    </w:p>
    <w:p w14:paraId="7BCF9934" w14:textId="18C9D75C" w:rsidR="00974F1B" w:rsidRDefault="0007778B" w:rsidP="0007778B">
      <w:pPr>
        <w:pStyle w:val="CapstoneNormal"/>
      </w:pPr>
      <w:r>
        <w:t>Particle emitters can be used to create local, billowing fog effects</w:t>
      </w:r>
      <w:r w:rsidR="00431709">
        <w:t xml:space="preserve"> </w:t>
      </w:r>
      <w:r w:rsidR="00974F1B">
        <w:fldChar w:fldCharType="begin"/>
      </w:r>
      <w:r w:rsidR="00D67E6E">
        <w:instrText xml:space="preserve"> ADDIN ZOTERO_ITEM CSL_CITATION {"citationID":"sUJ2qSbr","properties":{"formattedCitation":"[17]\\uc0\\u8211{}[19]","plainCitation":"[17]–[19]","noteIndex":0},"citationItems":[{"id":130,"uris":["http://zotero.org/users/5011678/items/VAVYARQB"],"uri":["http://zotero.org/users/5011678/items/VAVYARQB"],"itemData":{"id":130,"type":"webpage","title":"Mist System - Highly efficient flowing mist, fog or dust - Unity Forum","URL":"https://forum.unity.com/threads/mist-system-highly-efficient-flowing-mist-fog-or-dust.269187/","accessed":{"date-parts":[["2018",9,29]]}}},{"id":135,"uris":["http://zotero.org/users/5011678/items/TA264XB8"],"uri":["http://zotero.org/users/5011678/items/TA264XB8"],"itemData":{"id":135,"type":"webpage","title":"[Tutorial] Volumetric Fog in Unity 2017 using New Particle Shader","container-title":"YouTube","genre":"Tutorial, Educational","abstract":"Demonstration of how to use particle emitter system in Unity 2017 to create volumetric fog effects.","URL":"https://www.youtube.com/watch?v=STugI38kD8c","shortTitle":"Volumetric Fog in Unity 2017 using New Particle Shader","language":"en-us","author":[{"family":"Zanjiran","given":"Ali"}],"issued":{"date-parts":[["2018",1,3]]},"accessed":{"date-parts":[["2018",6,30]]}}},{"id":134,"uris":["http://zotero.org/users/5011678/items/R3LGQNPD"],"uri":["http://zotero.org/users/5011678/items/R3LGQNPD"],"itemData":{"id":134,"type":"webpage","title":"[Unity3D] Creating a mist / fog particle effect with shuriken","container-title":"YouTube","genre":"Tutorial, Educational","abstract":"In this tutorial I show you how to create a simple mist / fog / smoke effect in Unity using the standard assets - \"Particle\" material and some basic settings! Great for adding ambiance to a scene!","URL":"https://www.youtube.com/watch?v=lekE0Ez_go0","shortTitle":"Creating a mist / fog particle effect","language":"en-us","author":[{"literal":"SpeedTutor"}],"issued":{"date-parts":[["2014",6,26]]},"accessed":{"date-parts":[["2018",6,30]]}}}],"schema":"https://github.com/citation-style-language/schema/raw/master/csl-citation.json"} </w:instrText>
      </w:r>
      <w:r w:rsidR="00974F1B">
        <w:fldChar w:fldCharType="separate"/>
      </w:r>
      <w:r w:rsidR="00D67E6E" w:rsidRPr="00D67E6E">
        <w:rPr>
          <w:rFonts w:ascii="Calibri" w:hAnsi="Calibri" w:cs="Calibri"/>
        </w:rPr>
        <w:t>[17]–[19]</w:t>
      </w:r>
      <w:r w:rsidR="00974F1B">
        <w:fldChar w:fldCharType="end"/>
      </w:r>
      <w:r w:rsidR="00431709">
        <w:t>.</w:t>
      </w:r>
      <w:r>
        <w:t xml:space="preserve"> The effect would be </w:t>
      </w:r>
      <w:r w:rsidR="00E43D7A">
        <w:t>like</w:t>
      </w:r>
      <w:r>
        <w:t xml:space="preserve"> how ground fog can be created in stage productions using a fog machine. This technique can be quick to implement with good visual quality for small, local effects.</w:t>
      </w:r>
    </w:p>
    <w:p w14:paraId="66356AA8" w14:textId="77777777" w:rsidR="00D25ED3" w:rsidRDefault="00D25ED3" w:rsidP="00D25ED3">
      <w:pPr>
        <w:pStyle w:val="CapstoneNormal"/>
        <w:keepNext/>
      </w:pPr>
      <w:r>
        <w:rPr>
          <w:noProof/>
        </w:rPr>
        <w:lastRenderedPageBreak/>
        <w:drawing>
          <wp:inline distT="0" distB="0" distL="0" distR="0" wp14:anchorId="0F7DD940" wp14:editId="6A0424D2">
            <wp:extent cx="5943600" cy="27616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761615"/>
                    </a:xfrm>
                    <a:prstGeom prst="rect">
                      <a:avLst/>
                    </a:prstGeom>
                    <a:noFill/>
                    <a:ln>
                      <a:noFill/>
                    </a:ln>
                  </pic:spPr>
                </pic:pic>
              </a:graphicData>
            </a:graphic>
          </wp:inline>
        </w:drawing>
      </w:r>
    </w:p>
    <w:p w14:paraId="2A499828" w14:textId="20B78EA1" w:rsidR="00D25ED3" w:rsidRDefault="00D25ED3" w:rsidP="005C1D57">
      <w:pPr>
        <w:pStyle w:val="CapstoneFiguresandTables"/>
      </w:pPr>
      <w:bookmarkStart w:id="37" w:name="_Ref529720330"/>
      <w:bookmarkStart w:id="38" w:name="_Toc531452931"/>
      <w:r>
        <w:t xml:space="preserve">Figure </w:t>
      </w:r>
      <w:r w:rsidR="00166474">
        <w:rPr>
          <w:noProof/>
        </w:rPr>
        <w:fldChar w:fldCharType="begin"/>
      </w:r>
      <w:r w:rsidR="00166474">
        <w:rPr>
          <w:noProof/>
        </w:rPr>
        <w:instrText xml:space="preserve"> SEQ Figure \* ARABIC </w:instrText>
      </w:r>
      <w:r w:rsidR="00166474">
        <w:rPr>
          <w:noProof/>
        </w:rPr>
        <w:fldChar w:fldCharType="separate"/>
      </w:r>
      <w:r w:rsidR="00436480">
        <w:rPr>
          <w:noProof/>
        </w:rPr>
        <w:t>4</w:t>
      </w:r>
      <w:r w:rsidR="00166474">
        <w:rPr>
          <w:noProof/>
        </w:rPr>
        <w:fldChar w:fldCharType="end"/>
      </w:r>
      <w:bookmarkEnd w:id="37"/>
      <w:r>
        <w:t xml:space="preserve"> Particle-Emission Fo</w:t>
      </w:r>
      <w:r w:rsidR="002C482D">
        <w:t>g (Captured at 3:30)</w:t>
      </w:r>
      <w:r w:rsidR="00273723">
        <w:t xml:space="preserve"> </w:t>
      </w:r>
      <w:r w:rsidR="002C482D">
        <w:fldChar w:fldCharType="begin"/>
      </w:r>
      <w:r w:rsidR="00D67E6E">
        <w:instrText xml:space="preserve"> ADDIN ZOTERO_ITEM CSL_CITATION {"citationID":"MUB872TF","properties":{"formattedCitation":"[19]","plainCitation":"[19]","noteIndex":0},"citationItems":[{"id":134,"uris":["http://zotero.org/users/5011678/items/R3LGQNPD"],"uri":["http://zotero.org/users/5011678/items/R3LGQNPD"],"itemData":{"id":134,"type":"webpage","title":"[Unity3D] Creating a mist / fog particle effect with shuriken","container-title":"YouTube","genre":"Tutorial, Educational","abstract":"In this tutorial I show you how to create a simple mist / fog / smoke effect in Unity using the standard assets - \"Particle\" material and some basic settings! Great for adding ambiance to a scene!","URL":"https://www.youtube.com/watch?v=lekE0Ez_go0","shortTitle":"Creating a mist / fog particle effect","language":"en-us","author":[{"literal":"SpeedTutor"}],"issued":{"date-parts":[["2014",6,26]]},"accessed":{"date-parts":[["2018",6,30]]}}}],"schema":"https://github.com/citation-style-language/schema/raw/master/csl-citation.json"} </w:instrText>
      </w:r>
      <w:r w:rsidR="002C482D">
        <w:fldChar w:fldCharType="separate"/>
      </w:r>
      <w:r w:rsidR="00D67E6E" w:rsidRPr="00D67E6E">
        <w:rPr>
          <w:rFonts w:ascii="Calibri" w:hAnsi="Calibri" w:cs="Calibri"/>
          <w:sz w:val="18"/>
        </w:rPr>
        <w:t>[19]</w:t>
      </w:r>
      <w:bookmarkEnd w:id="38"/>
      <w:r w:rsidR="002C482D">
        <w:fldChar w:fldCharType="end"/>
      </w:r>
      <w:r w:rsidR="002C482D">
        <w:t xml:space="preserve"> </w:t>
      </w:r>
    </w:p>
    <w:p w14:paraId="645F0A4D" w14:textId="0048FB56" w:rsidR="002C482D" w:rsidRDefault="002C482D" w:rsidP="002C482D">
      <w:pPr>
        <w:pStyle w:val="CapstoneNormal"/>
      </w:pPr>
      <w:r>
        <w:fldChar w:fldCharType="begin"/>
      </w:r>
      <w:r>
        <w:instrText xml:space="preserve"> REF _Ref529720330 \h </w:instrText>
      </w:r>
      <w:r>
        <w:fldChar w:fldCharType="separate"/>
      </w:r>
      <w:r w:rsidR="00436480">
        <w:t xml:space="preserve">Figure </w:t>
      </w:r>
      <w:r w:rsidR="00436480">
        <w:rPr>
          <w:noProof/>
        </w:rPr>
        <w:t>4</w:t>
      </w:r>
      <w:r>
        <w:fldChar w:fldCharType="end"/>
      </w:r>
      <w:r>
        <w:t xml:space="preserve"> shows an example of fog effects created using particle emitters.</w:t>
      </w:r>
    </w:p>
    <w:p w14:paraId="2D1B08A9" w14:textId="77777777" w:rsidR="005762BE" w:rsidRDefault="005762BE" w:rsidP="005762BE">
      <w:pPr>
        <w:pStyle w:val="CapstoneNormal"/>
      </w:pPr>
      <w:r>
        <w:t>While the use of particle emitters can lead to visually pleasing effects with minimal effort, the game performance can be negatively impacted when using large numbers of particles in the scene at one time.</w:t>
      </w:r>
    </w:p>
    <w:p w14:paraId="455C4B08" w14:textId="77777777" w:rsidR="00974F1B" w:rsidRPr="0031525C" w:rsidRDefault="00974F1B" w:rsidP="00974F1B">
      <w:pPr>
        <w:pStyle w:val="Heading3"/>
      </w:pPr>
      <w:bookmarkStart w:id="39" w:name="_Toc526093948"/>
      <w:bookmarkStart w:id="40" w:name="_Toc529643280"/>
      <w:bookmarkStart w:id="41" w:name="_Toc531452870"/>
      <w:r>
        <w:t>2</w:t>
      </w:r>
      <w:r w:rsidRPr="0031525C">
        <w:t>.</w:t>
      </w:r>
      <w:r>
        <w:t>2</w:t>
      </w:r>
      <w:r w:rsidRPr="0031525C">
        <w:t xml:space="preserve">.4 Post-Effect Image Based </w:t>
      </w:r>
      <w:bookmarkEnd w:id="39"/>
      <w:bookmarkEnd w:id="40"/>
      <w:r w:rsidR="00F32F25">
        <w:t>Fog</w:t>
      </w:r>
      <w:bookmarkEnd w:id="41"/>
    </w:p>
    <w:p w14:paraId="00B74F32" w14:textId="226F2322" w:rsidR="004774ED" w:rsidRDefault="009053AE" w:rsidP="004774ED">
      <w:pPr>
        <w:pStyle w:val="CapstoneNormal"/>
      </w:pPr>
      <w:r>
        <w:t xml:space="preserve">This technique was popularized </w:t>
      </w:r>
      <w:r w:rsidRPr="00383BEE">
        <w:t xml:space="preserve">by </w:t>
      </w:r>
      <w:r>
        <w:t xml:space="preserve">the </w:t>
      </w:r>
      <w:r w:rsidRPr="00383BEE">
        <w:t>Unreal Engine 3.0 and</w:t>
      </w:r>
      <w:r>
        <w:t xml:space="preserve"> the</w:t>
      </w:r>
      <w:r w:rsidRPr="00383BEE">
        <w:t xml:space="preserve"> CryEngine</w:t>
      </w:r>
      <w:r w:rsidR="00431709">
        <w:t xml:space="preserve"> </w:t>
      </w:r>
      <w:r w:rsidR="00F32F25">
        <w:fldChar w:fldCharType="begin"/>
      </w:r>
      <w:r w:rsidR="00D67E6E">
        <w:instrText xml:space="preserve"> ADDIN ZOTERO_ITEM CSL_CITATION {"citationID":"oJBXFT1q","properties":{"formattedCitation":"[10]","plainCitation":"[10]","noteIndex":0},"citationItems":[{"id":90,"uris":["http://zotero.org/users/5011678/items/55A55NNX"],"uri":["http://zotero.org/users/5011678/items/55A55NNX"],"itemData":{"id":90,"type":"webpage","title":"Gamasutra: Bartlomiej Wronski's Blog - Atmospheric scattering and “volumetric fog” algorithm – part 1","URL":"https://www.gamasutra.com/blogs/BartlomiejWronski/20141208/226295/Atmospheric_scattering_and_volumetric_fog_algorithm__part_1.php","accessed":{"date-parts":[["2018",7,15]]}}}],"schema":"https://github.com/citation-style-language/schema/raw/master/csl-citation.json"} </w:instrText>
      </w:r>
      <w:r w:rsidR="00F32F25">
        <w:fldChar w:fldCharType="separate"/>
      </w:r>
      <w:r w:rsidR="00D67E6E" w:rsidRPr="00D67E6E">
        <w:rPr>
          <w:rFonts w:ascii="Calibri" w:hAnsi="Calibri" w:cs="Calibri"/>
        </w:rPr>
        <w:t>[10]</w:t>
      </w:r>
      <w:r w:rsidR="00F32F25">
        <w:fldChar w:fldCharType="end"/>
      </w:r>
      <w:r w:rsidR="00431709">
        <w:t>.</w:t>
      </w:r>
      <w:r>
        <w:t xml:space="preserve"> It relied on the use of photographic post-effects, primarily bloom and radial blur. While capable of producing some excellent results under the right conditions, this technique had many weaknesses. First, the technique was purely an artistic effect and not based on physics. Second, this technique did not work well for close light sources.</w:t>
      </w:r>
      <w:r w:rsidR="00F32F25">
        <w:t xml:space="preserve"> Also, it does not compose well with fog or transparent objects. Lastly, the effect does not work at all when the camera is not facing the direction of the light source.</w:t>
      </w:r>
    </w:p>
    <w:p w14:paraId="1365EA1D" w14:textId="77777777" w:rsidR="00F32F25" w:rsidRDefault="00F32F25" w:rsidP="00F32F25">
      <w:pPr>
        <w:pStyle w:val="CapstoneNormal"/>
        <w:keepNext/>
      </w:pPr>
      <w:r>
        <w:rPr>
          <w:noProof/>
        </w:rPr>
        <w:lastRenderedPageBreak/>
        <w:drawing>
          <wp:inline distT="0" distB="0" distL="0" distR="0" wp14:anchorId="5F9E7805" wp14:editId="5D6F40A4">
            <wp:extent cx="5943600" cy="3285490"/>
            <wp:effectExtent l="0" t="0" r="0" b="5715"/>
            <wp:docPr id="5" name="Picture 5" descr="https://www.gamasutra.com/db_area/images/blog/22629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www.gamasutra.com/db_area/images/blog/226295/1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285490"/>
                    </a:xfrm>
                    <a:prstGeom prst="rect">
                      <a:avLst/>
                    </a:prstGeom>
                    <a:noFill/>
                    <a:ln>
                      <a:noFill/>
                    </a:ln>
                  </pic:spPr>
                </pic:pic>
              </a:graphicData>
            </a:graphic>
          </wp:inline>
        </w:drawing>
      </w:r>
    </w:p>
    <w:p w14:paraId="47D30FCF" w14:textId="5DCF8D90" w:rsidR="00F32F25" w:rsidRDefault="00F32F25" w:rsidP="005C1D57">
      <w:pPr>
        <w:pStyle w:val="CapstoneFiguresandTables"/>
      </w:pPr>
      <w:bookmarkStart w:id="42" w:name="_Ref529722200"/>
      <w:bookmarkStart w:id="43" w:name="_Toc531452932"/>
      <w:r>
        <w:t xml:space="preserve">Figure </w:t>
      </w:r>
      <w:r w:rsidR="00166474">
        <w:rPr>
          <w:noProof/>
        </w:rPr>
        <w:fldChar w:fldCharType="begin"/>
      </w:r>
      <w:r w:rsidR="00166474">
        <w:rPr>
          <w:noProof/>
        </w:rPr>
        <w:instrText xml:space="preserve"> SEQ Figure \* ARABIC </w:instrText>
      </w:r>
      <w:r w:rsidR="00166474">
        <w:rPr>
          <w:noProof/>
        </w:rPr>
        <w:fldChar w:fldCharType="separate"/>
      </w:r>
      <w:r w:rsidR="00436480">
        <w:rPr>
          <w:noProof/>
        </w:rPr>
        <w:t>5</w:t>
      </w:r>
      <w:r w:rsidR="00166474">
        <w:rPr>
          <w:noProof/>
        </w:rPr>
        <w:fldChar w:fldCharType="end"/>
      </w:r>
      <w:bookmarkEnd w:id="42"/>
      <w:r>
        <w:t xml:space="preserve"> Post-Effect Image-Based Fog</w:t>
      </w:r>
      <w:r w:rsidR="001B2165">
        <w:t xml:space="preserve"> </w:t>
      </w:r>
      <w:r w:rsidR="00864982">
        <w:fldChar w:fldCharType="begin"/>
      </w:r>
      <w:r w:rsidR="00D67E6E">
        <w:instrText xml:space="preserve"> ADDIN ZOTERO_ITEM CSL_CITATION {"citationID":"W01CXtcv","properties":{"formattedCitation":"[10]","plainCitation":"[10]","noteIndex":0},"citationItems":[{"id":90,"uris":["http://zotero.org/users/5011678/items/55A55NNX"],"uri":["http://zotero.org/users/5011678/items/55A55NNX"],"itemData":{"id":90,"type":"webpage","title":"Gamasutra: Bartlomiej Wronski's Blog - Atmospheric scattering and “volumetric fog” algorithm – part 1","URL":"https://www.gamasutra.com/blogs/BartlomiejWronski/20141208/226295/Atmospheric_scattering_and_volumetric_fog_algorithm__part_1.php","accessed":{"date-parts":[["2018",7,15]]}}}],"schema":"https://github.com/citation-style-language/schema/raw/master/csl-citation.json"} </w:instrText>
      </w:r>
      <w:r w:rsidR="00864982">
        <w:fldChar w:fldCharType="separate"/>
      </w:r>
      <w:r w:rsidR="00D67E6E" w:rsidRPr="00D67E6E">
        <w:rPr>
          <w:rFonts w:ascii="Calibri" w:hAnsi="Calibri" w:cs="Calibri"/>
          <w:sz w:val="18"/>
        </w:rPr>
        <w:t>[10]</w:t>
      </w:r>
      <w:bookmarkEnd w:id="43"/>
      <w:r w:rsidR="00864982">
        <w:fldChar w:fldCharType="end"/>
      </w:r>
    </w:p>
    <w:p w14:paraId="0712632A" w14:textId="4AD88A82" w:rsidR="00F32F25" w:rsidRPr="004774ED" w:rsidRDefault="00864982" w:rsidP="004774ED">
      <w:pPr>
        <w:pStyle w:val="CapstoneNormal"/>
      </w:pPr>
      <w:r>
        <w:fldChar w:fldCharType="begin"/>
      </w:r>
      <w:r>
        <w:instrText xml:space="preserve"> REF _Ref529722200 \h </w:instrText>
      </w:r>
      <w:r>
        <w:fldChar w:fldCharType="separate"/>
      </w:r>
      <w:r w:rsidR="00436480">
        <w:t xml:space="preserve">Figure </w:t>
      </w:r>
      <w:r w:rsidR="00436480">
        <w:rPr>
          <w:noProof/>
        </w:rPr>
        <w:t>5</w:t>
      </w:r>
      <w:r>
        <w:fldChar w:fldCharType="end"/>
      </w:r>
      <w:r>
        <w:t xml:space="preserve"> show an example of fog based on the use of post-effect image techniques. The use of light bloom and radial blurring causes the objects off in the distance to appear faded and indistinct.</w:t>
      </w:r>
    </w:p>
    <w:p w14:paraId="6772EDB7" w14:textId="77777777" w:rsidR="00974F1B" w:rsidRPr="0031525C" w:rsidRDefault="00974F1B" w:rsidP="00974F1B">
      <w:pPr>
        <w:pStyle w:val="Heading3"/>
      </w:pPr>
      <w:bookmarkStart w:id="44" w:name="_Toc526093949"/>
      <w:bookmarkStart w:id="45" w:name="_Toc529643281"/>
      <w:bookmarkStart w:id="46" w:name="_Ref529724933"/>
      <w:bookmarkStart w:id="47" w:name="_Ref529724949"/>
      <w:bookmarkStart w:id="48" w:name="_Ref529724953"/>
      <w:bookmarkStart w:id="49" w:name="_Ref529724963"/>
      <w:bookmarkStart w:id="50" w:name="_Ref530335209"/>
      <w:bookmarkStart w:id="51" w:name="_Toc531452871"/>
      <w:r>
        <w:t>2</w:t>
      </w:r>
      <w:r w:rsidRPr="0031525C">
        <w:t>.</w:t>
      </w:r>
      <w:r>
        <w:t>2</w:t>
      </w:r>
      <w:r w:rsidRPr="0031525C">
        <w:t>.5 Raymarching / Volumetric Fog</w:t>
      </w:r>
      <w:bookmarkEnd w:id="44"/>
      <w:bookmarkEnd w:id="45"/>
      <w:bookmarkEnd w:id="46"/>
      <w:bookmarkEnd w:id="47"/>
      <w:bookmarkEnd w:id="48"/>
      <w:bookmarkEnd w:id="49"/>
      <w:bookmarkEnd w:id="50"/>
      <w:bookmarkEnd w:id="51"/>
      <w:r w:rsidRPr="0031525C">
        <w:t xml:space="preserve"> </w:t>
      </w:r>
    </w:p>
    <w:p w14:paraId="3F166CCF" w14:textId="77777777" w:rsidR="00CC3D28" w:rsidRDefault="00395492" w:rsidP="00395492">
      <w:pPr>
        <w:pStyle w:val="CapstoneNormal"/>
      </w:pPr>
      <w:r>
        <w:t xml:space="preserve">Volumetric fog is a modern technique that is most often implemented as a post-effect, meaning that the fog density and color are calculated after the camera has calculated </w:t>
      </w:r>
      <w:r w:rsidR="00CC3D28">
        <w:t>the depths, normals, and colors for all the scene objects that are to be rendered. The technique uses the GPU to perform per-pixel calculations of light, shadow, color, and density for the fog to be rendered. Using the raymarching technique, multiple samples of the fog are taken along a vector that runs between each pixel and the game object it represents. These results are collected, and the shader uses the results to calculate a final scene rendering that blends the fog with the initial scene.</w:t>
      </w:r>
    </w:p>
    <w:p w14:paraId="5A59072E" w14:textId="07F3E44D" w:rsidR="004654FC" w:rsidRDefault="00CC3D28" w:rsidP="004654FC">
      <w:pPr>
        <w:pStyle w:val="CapstoneNormal"/>
      </w:pPr>
      <w:r>
        <w:t xml:space="preserve">Using this technique, it is possible to generate photo-realistic fog. A robust implementation can simulate many real-world phenomena such as light extinction and scattering. However, several limitations </w:t>
      </w:r>
      <w:r w:rsidR="006C6C15">
        <w:t>exist in current implementations</w:t>
      </w:r>
      <w:r w:rsidR="00431709">
        <w:t xml:space="preserve"> </w:t>
      </w:r>
      <w:r w:rsidR="006C6C15">
        <w:fldChar w:fldCharType="begin"/>
      </w:r>
      <w:r w:rsidR="00D67E6E">
        <w:instrText xml:space="preserve"> ADDIN ZOTERO_ITEM CSL_CITATION {"citationID":"baApE2mo","properties":{"formattedCitation":"[10]","plainCitation":"[10]","noteIndex":0},"citationItems":[{"id":90,"uris":["http://zotero.org/users/5011678/items/55A55NNX"],"uri":["http://zotero.org/users/5011678/items/55A55NNX"],"itemData":{"id":90,"type":"webpage","title":"Gamasutra: Bartlomiej Wronski's Blog - Atmospheric scattering and “volumetric fog” algorithm – part 1","URL":"https://www.gamasutra.com/blogs/BartlomiejWronski/20141208/226295/Atmospheric_scattering_and_volumetric_fog_algorithm__part_1.php","accessed":{"date-parts":[["2018",7,15]]}}}],"schema":"https://github.com/citation-style-language/schema/raw/master/csl-citation.json"} </w:instrText>
      </w:r>
      <w:r w:rsidR="006C6C15">
        <w:fldChar w:fldCharType="separate"/>
      </w:r>
      <w:r w:rsidR="00D67E6E" w:rsidRPr="00D67E6E">
        <w:rPr>
          <w:rFonts w:ascii="Calibri" w:hAnsi="Calibri" w:cs="Calibri"/>
        </w:rPr>
        <w:t>[10]</w:t>
      </w:r>
      <w:r w:rsidR="006C6C15">
        <w:fldChar w:fldCharType="end"/>
      </w:r>
      <w:r w:rsidR="00431709">
        <w:t>.</w:t>
      </w:r>
      <w:r w:rsidR="006C6C15">
        <w:t xml:space="preserve"> First, most implementations are limited to generating close range “volumetric shadows” or “light </w:t>
      </w:r>
      <w:r w:rsidR="00F754D6">
        <w:t>shafts” and</w:t>
      </w:r>
      <w:r w:rsidR="006C6C15">
        <w:t xml:space="preserve"> are not based on physics. This is due to the large number of samples and calculations that would be required to support fog over long distances. This high number of calculations would lead to a noticeable degradation in overall system performance. Second, most implementations are simplified by assuming that only a single, directed light source exists. Furthermore, modern implementations typically use down-sampling of depth maps to decrease the number of calculations, thereby increasing the overall performance. The result of this compromise is that it often leads to under-sampling, perspective aliasing, and edge artifacts. Lastly, this technique does not work </w:t>
      </w:r>
      <w:r w:rsidR="004654FC">
        <w:t xml:space="preserve">with forward-rendered objects, </w:t>
      </w:r>
      <w:r w:rsidR="004654FC">
        <w:lastRenderedPageBreak/>
        <w:t xml:space="preserve">especially particles and transparent objects, </w:t>
      </w:r>
      <w:r w:rsidR="008426D9">
        <w:t>since</w:t>
      </w:r>
      <w:r w:rsidR="004654FC">
        <w:t xml:space="preserve"> depth maps only retain depth information for the objects that are closest to the camera.</w:t>
      </w:r>
      <w:bookmarkStart w:id="52" w:name="_Toc529643282"/>
    </w:p>
    <w:p w14:paraId="24756294" w14:textId="77777777" w:rsidR="008426D9" w:rsidRDefault="008426D9" w:rsidP="008426D9">
      <w:pPr>
        <w:pStyle w:val="CapstoneNormal"/>
        <w:keepNext/>
      </w:pPr>
      <w:r>
        <w:rPr>
          <w:noProof/>
        </w:rPr>
        <w:drawing>
          <wp:inline distT="0" distB="0" distL="0" distR="0" wp14:anchorId="100FB1D7" wp14:editId="45264BEA">
            <wp:extent cx="5943600" cy="3054096"/>
            <wp:effectExtent l="0" t="0" r="0" b="0"/>
            <wp:docPr id="6" name="Picture 6" descr="Gokhan karadayi final 40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Gokhan karadayi final 40 copy"/>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151" b="3428"/>
                    <a:stretch/>
                  </pic:blipFill>
                  <pic:spPr bwMode="auto">
                    <a:xfrm>
                      <a:off x="0" y="0"/>
                      <a:ext cx="5943600" cy="3054096"/>
                    </a:xfrm>
                    <a:prstGeom prst="rect">
                      <a:avLst/>
                    </a:prstGeom>
                    <a:noFill/>
                    <a:ln>
                      <a:noFill/>
                    </a:ln>
                    <a:extLst>
                      <a:ext uri="{53640926-AAD7-44D8-BBD7-CCE9431645EC}">
                        <a14:shadowObscured xmlns:a14="http://schemas.microsoft.com/office/drawing/2010/main"/>
                      </a:ext>
                    </a:extLst>
                  </pic:spPr>
                </pic:pic>
              </a:graphicData>
            </a:graphic>
          </wp:inline>
        </w:drawing>
      </w:r>
    </w:p>
    <w:p w14:paraId="46538CB3" w14:textId="405F2310" w:rsidR="008426D9" w:rsidRDefault="008426D9" w:rsidP="005C1D57">
      <w:pPr>
        <w:pStyle w:val="CapstoneFiguresandTables"/>
      </w:pPr>
      <w:bookmarkStart w:id="53" w:name="_Ref529724454"/>
      <w:bookmarkStart w:id="54" w:name="_Toc531452933"/>
      <w:r>
        <w:t xml:space="preserve">Figure </w:t>
      </w:r>
      <w:r w:rsidR="00166474">
        <w:rPr>
          <w:noProof/>
        </w:rPr>
        <w:fldChar w:fldCharType="begin"/>
      </w:r>
      <w:r w:rsidR="00166474">
        <w:rPr>
          <w:noProof/>
        </w:rPr>
        <w:instrText xml:space="preserve"> SEQ Figure \* ARABIC </w:instrText>
      </w:r>
      <w:r w:rsidR="00166474">
        <w:rPr>
          <w:noProof/>
        </w:rPr>
        <w:fldChar w:fldCharType="separate"/>
      </w:r>
      <w:r w:rsidR="00436480">
        <w:rPr>
          <w:noProof/>
        </w:rPr>
        <w:t>6</w:t>
      </w:r>
      <w:r w:rsidR="00166474">
        <w:rPr>
          <w:noProof/>
        </w:rPr>
        <w:fldChar w:fldCharType="end"/>
      </w:r>
      <w:bookmarkEnd w:id="53"/>
      <w:r>
        <w:t xml:space="preserve"> Volumetric Fog </w:t>
      </w:r>
      <w:r>
        <w:fldChar w:fldCharType="begin"/>
      </w:r>
      <w:r w:rsidR="00D67E6E">
        <w:instrText xml:space="preserve"> ADDIN ZOTERO_ITEM CSL_CITATION {"citationID":"0xPU9lXE","properties":{"formattedCitation":"[20]","plainCitation":"[20]","noteIndex":0},"citationItems":[{"id":174,"uris":["http://zotero.org/users/5011678/items/ERWHQNJK"],"uri":["http://zotero.org/users/5011678/items/ERWHQNJK"],"itemData":{"id":174,"type":"webpage","title":"Unreal Engine 4 Volumetric Fog","container-title":"Gökhan Karadayı - Environment Artist | World Creator","abstract":"Unreal Engine 4  4.16 Volumetric Fog  Test","URL":"https://gkan.artstation.com/projects/o1bRO","language":"en","author":[{"literal":"Gökhan Karadayı"}],"accessed":{"date-parts":[["2018",11,12]]}}}],"schema":"https://github.com/citation-style-language/schema/raw/master/csl-citation.json"} </w:instrText>
      </w:r>
      <w:r>
        <w:fldChar w:fldCharType="separate"/>
      </w:r>
      <w:r w:rsidR="00D67E6E" w:rsidRPr="00D67E6E">
        <w:rPr>
          <w:rFonts w:ascii="Calibri" w:hAnsi="Calibri" w:cs="Calibri"/>
          <w:sz w:val="18"/>
        </w:rPr>
        <w:t>[20]</w:t>
      </w:r>
      <w:bookmarkEnd w:id="54"/>
      <w:r>
        <w:fldChar w:fldCharType="end"/>
      </w:r>
    </w:p>
    <w:p w14:paraId="0E498D11" w14:textId="615BCF33" w:rsidR="008426D9" w:rsidRDefault="00D62ECF" w:rsidP="004654FC">
      <w:pPr>
        <w:pStyle w:val="CapstoneNormal"/>
      </w:pPr>
      <w:r>
        <w:fldChar w:fldCharType="begin"/>
      </w:r>
      <w:r>
        <w:instrText xml:space="preserve"> REF _Ref529724454 \h </w:instrText>
      </w:r>
      <w:r>
        <w:fldChar w:fldCharType="separate"/>
      </w:r>
      <w:r w:rsidR="00436480">
        <w:t xml:space="preserve">Figure </w:t>
      </w:r>
      <w:r w:rsidR="00436480">
        <w:rPr>
          <w:noProof/>
        </w:rPr>
        <w:t>6</w:t>
      </w:r>
      <w:r>
        <w:fldChar w:fldCharType="end"/>
      </w:r>
      <w:r>
        <w:t xml:space="preserve"> shows an example of volumetric fog created using the Unreal Engine 4. The generated image demonstrates many of the qualities of real fog: reduced visibility and detail over distance, visible shafts of light and shadow, light transmission, absorption and scattering effects.</w:t>
      </w:r>
    </w:p>
    <w:p w14:paraId="36B57714" w14:textId="77777777" w:rsidR="003665DE" w:rsidRDefault="003665DE" w:rsidP="003665DE">
      <w:pPr>
        <w:pStyle w:val="CapstoneHeading3"/>
      </w:pPr>
      <w:bookmarkStart w:id="55" w:name="_Toc531452872"/>
      <w:r>
        <w:t>2.2.6 Summary</w:t>
      </w:r>
      <w:bookmarkEnd w:id="55"/>
    </w:p>
    <w:p w14:paraId="6AA6130E" w14:textId="77777777" w:rsidR="00F754D6" w:rsidRDefault="00F754D6" w:rsidP="004654FC">
      <w:pPr>
        <w:pStyle w:val="CapstoneNormal"/>
      </w:pPr>
      <w:r>
        <w:t xml:space="preserve">While all the approaches to approximating fog have </w:t>
      </w:r>
      <w:r w:rsidR="00FB3DCE">
        <w:t xml:space="preserve">their own merits, the volumetric approach to simulating fog is both the most recently developed and the best technique to use. This is because volumetric fog follows and approximates real-life physics. This basis makes the volumetric approach the most general approach and the easiest to expand to support all the characteristics outlined in section 2.1. </w:t>
      </w:r>
      <w:r w:rsidR="003D0483">
        <w:t>Based on this reasoning, the rest of this chapter will focus on volumetric fog.</w:t>
      </w:r>
    </w:p>
    <w:p w14:paraId="0035E34C" w14:textId="77777777" w:rsidR="00974F1B" w:rsidRDefault="00974F1B" w:rsidP="004654FC">
      <w:pPr>
        <w:pStyle w:val="Heading2"/>
      </w:pPr>
      <w:bookmarkStart w:id="56" w:name="_Toc531452873"/>
      <w:r>
        <w:t>2.3 Volumetric Fog</w:t>
      </w:r>
      <w:bookmarkEnd w:id="52"/>
      <w:r>
        <w:t xml:space="preserve"> Considerations</w:t>
      </w:r>
      <w:bookmarkEnd w:id="56"/>
    </w:p>
    <w:p w14:paraId="2E5D7A9B" w14:textId="015CC6EC" w:rsidR="00974F1B" w:rsidRPr="00661480" w:rsidRDefault="00974F1B" w:rsidP="00661480">
      <w:pPr>
        <w:pStyle w:val="CapstoneNormal"/>
      </w:pPr>
      <w:r w:rsidRPr="00661480">
        <w:t xml:space="preserve">This section discusses </w:t>
      </w:r>
      <w:r w:rsidR="00661480">
        <w:t xml:space="preserve">our study of some </w:t>
      </w:r>
      <w:r w:rsidRPr="00661480">
        <w:t>additional considerations that go in to implementing photo-realistic fog</w:t>
      </w:r>
      <w:r w:rsidR="00661480">
        <w:t>. This expands on the introduction to raymarching and volumetric fog that were already discussed in</w:t>
      </w:r>
      <w:r w:rsidR="00431709">
        <w:t xml:space="preserve"> </w:t>
      </w:r>
      <w:r w:rsidR="00661480">
        <w:fldChar w:fldCharType="begin"/>
      </w:r>
      <w:r w:rsidR="00661480">
        <w:instrText xml:space="preserve"> REF _Ref529724963 \h </w:instrText>
      </w:r>
      <w:r w:rsidR="00661480">
        <w:fldChar w:fldCharType="separate"/>
      </w:r>
      <w:r w:rsidR="00436480">
        <w:t>2</w:t>
      </w:r>
      <w:r w:rsidR="00436480" w:rsidRPr="0031525C">
        <w:t>.</w:t>
      </w:r>
      <w:r w:rsidR="00436480">
        <w:t>2</w:t>
      </w:r>
      <w:r w:rsidR="00436480" w:rsidRPr="0031525C">
        <w:t>.5 Raymarching / Volumetric Fog</w:t>
      </w:r>
      <w:r w:rsidR="00661480">
        <w:fldChar w:fldCharType="end"/>
      </w:r>
      <w:r w:rsidR="00661480">
        <w:t>.</w:t>
      </w:r>
    </w:p>
    <w:p w14:paraId="5335554A" w14:textId="77777777" w:rsidR="00974F1B" w:rsidRDefault="00974F1B" w:rsidP="00974F1B">
      <w:pPr>
        <w:pStyle w:val="CapstoneHeading3"/>
      </w:pPr>
      <w:bookmarkStart w:id="57" w:name="_Toc529643283"/>
      <w:bookmarkStart w:id="58" w:name="_Toc531452874"/>
      <w:r w:rsidRPr="0031525C">
        <w:t>2.</w:t>
      </w:r>
      <w:r>
        <w:t>3.</w:t>
      </w:r>
      <w:r w:rsidRPr="0031525C">
        <w:t>1 Graphics Rendering Pipeline</w:t>
      </w:r>
      <w:bookmarkEnd w:id="57"/>
      <w:bookmarkEnd w:id="58"/>
    </w:p>
    <w:p w14:paraId="4015DCF6" w14:textId="42F258C4" w:rsidR="00974F1B" w:rsidRDefault="00AC414F" w:rsidP="00AC414F">
      <w:pPr>
        <w:pStyle w:val="CapstoneNormal"/>
      </w:pPr>
      <w:r>
        <w:t>In the modern GPU, two common paths</w:t>
      </w:r>
      <w:r w:rsidR="00A5232E">
        <w:t xml:space="preserve"> exist</w:t>
      </w:r>
      <w:r>
        <w:t xml:space="preserve"> in the graphics rendering pipeline, the forward rendering path and the deferred rendering path</w:t>
      </w:r>
      <w:r w:rsidR="00431709">
        <w:t xml:space="preserve"> </w:t>
      </w:r>
      <w:r>
        <w:fldChar w:fldCharType="begin"/>
      </w:r>
      <w:r w:rsidR="00D67E6E">
        <w:instrText xml:space="preserve"> ADDIN ZOTERO_ITEM CSL_CITATION {"citationID":"NDEs3bZP","properties":{"formattedCitation":"[11]","plainCitation":"[11]","noteIndex":0},"citationItems":[{"id":84,"uris":["http://zotero.org/users/5011678/items/UM4BUEZD"],"uri":["http://zotero.org/users/5011678/items/UM4BUEZD"],"itemData":{"id":84,"type":"webpage","title":"Forward Rendering vs. Deferred Rendering","container-title":"Forward Rendering vs. Deferred Rendering","genre":"Tutorial, Educational","abstract":"If you're a developer of 3D games, then you've probably come across the terms forward rendering and deferred rendering in your research of modern graphics engines. And, often, you'll have to choose one to use in your game. But what are they, how do they differ, and which one should you pick?","URL":"https://gamedevelopment.tutsplus.com/articles/forward-rendering-vs-deferred-rendering--gamedev-12342","shortTitle":"Forward Rendering vs. Deferred Rendering","language":"en","author":[{"literal":"Owens, Brent"}],"issued":{"date-parts":[["2013",10,28]]},"accessed":{"date-parts":[["2018",7,13]]}}}],"schema":"https://github.com/citation-style-language/schema/raw/master/csl-citation.json"} </w:instrText>
      </w:r>
      <w:r>
        <w:fldChar w:fldCharType="separate"/>
      </w:r>
      <w:r w:rsidR="00D67E6E" w:rsidRPr="00D67E6E">
        <w:rPr>
          <w:rFonts w:ascii="Calibri" w:hAnsi="Calibri" w:cs="Calibri"/>
        </w:rPr>
        <w:t>[11]</w:t>
      </w:r>
      <w:r>
        <w:fldChar w:fldCharType="end"/>
      </w:r>
      <w:r w:rsidR="00431709">
        <w:t>.</w:t>
      </w:r>
      <w:r>
        <w:t xml:space="preserve"> The forward rendering path is the </w:t>
      </w:r>
      <w:r w:rsidR="004C3088">
        <w:t>typical</w:t>
      </w:r>
      <w:r w:rsidR="00974F1B" w:rsidRPr="006B7D51">
        <w:t xml:space="preserve"> rendering technique that most engines use. You supply the graphics card the geometry, it projects it and breaks it down into vertices, and then those are transformed and split into fragments, or pixels, that get the final rendering treatment before they are passed onto the </w:t>
      </w:r>
      <w:r w:rsidR="00974F1B" w:rsidRPr="006B7D51">
        <w:lastRenderedPageBreak/>
        <w:t>screen.</w:t>
      </w:r>
      <w:r>
        <w:t xml:space="preserve"> Similarly, the deferred rendering path also processes the scene geometry using its</w:t>
      </w:r>
      <w:r w:rsidR="00974F1B">
        <w:t xml:space="preserve"> vertex, geometry, and fragment shaders. </w:t>
      </w:r>
      <w:r>
        <w:t>However, unlike the forward rendering path, in deferred rendering the f</w:t>
      </w:r>
      <w:r w:rsidR="00974F1B">
        <w:t xml:space="preserve">ragment shader </w:t>
      </w:r>
      <w:r>
        <w:t>delays</w:t>
      </w:r>
      <w:r w:rsidR="00974F1B">
        <w:t xml:space="preserve"> </w:t>
      </w:r>
      <w:r>
        <w:t xml:space="preserve">performing the </w:t>
      </w:r>
      <w:r w:rsidR="00974F1B">
        <w:t>lighting pass(es)</w:t>
      </w:r>
      <w:r>
        <w:t xml:space="preserve">. This allows </w:t>
      </w:r>
      <w:r w:rsidR="00974F1B">
        <w:t xml:space="preserve">for additional </w:t>
      </w:r>
      <w:r>
        <w:t>calculations to be performed</w:t>
      </w:r>
      <w:r w:rsidR="00974F1B">
        <w:t xml:space="preserve"> after the formation of the depth maps, normal maps, and colors has already been accomplished. </w:t>
      </w:r>
      <w:r>
        <w:t>Once these additional calculations are completed</w:t>
      </w:r>
      <w:r w:rsidR="00974F1B">
        <w:t xml:space="preserve">, the fragment shader </w:t>
      </w:r>
      <w:r>
        <w:t xml:space="preserve">then </w:t>
      </w:r>
      <w:r w:rsidR="00974F1B">
        <w:t>performs the lighting pass(es), culminating in the final rendering.</w:t>
      </w:r>
    </w:p>
    <w:p w14:paraId="21CAA47B" w14:textId="4CDCB4A6" w:rsidR="00974F1B" w:rsidRDefault="00032E37" w:rsidP="00B90212">
      <w:pPr>
        <w:pStyle w:val="CapstoneNormal"/>
      </w:pPr>
      <w:r>
        <w:t>The deferred rendering path offers</w:t>
      </w:r>
      <w:r w:rsidR="00AC414F">
        <w:t xml:space="preserve"> several a</w:t>
      </w:r>
      <w:r w:rsidR="00974F1B" w:rsidRPr="00AC414F">
        <w:t>dvantages</w:t>
      </w:r>
      <w:r>
        <w:t xml:space="preserve"> </w:t>
      </w:r>
      <w:r w:rsidR="00D23262">
        <w:fldChar w:fldCharType="begin"/>
      </w:r>
      <w:r w:rsidR="00D67E6E">
        <w:instrText xml:space="preserve"> ADDIN ZOTERO_ITEM CSL_CITATION {"citationID":"UI8Zj4nv","properties":{"formattedCitation":"[21]","plainCitation":"[21]","noteIndex":0},"citationItems":[{"id":43,"uris":["http://zotero.org/users/5011678/items/6BNMBIFL"],"uri":["http://zotero.org/users/5011678/items/6BNMBIFL"],"itemData":{"id":43,"type":"webpage","title":"Unity - Manual: Deferred shading rendering path","URL":"https://docs.unity3d.com/Manual/RenderTech-DeferredShading.html","shortTitle":"Unity - Manual","language":"en","author":[{"family":"Technologies","given":"Unity"}],"accessed":{"date-parts":[["2018",7,5]]}}}],"schema":"https://github.com/citation-style-language/schema/raw/master/csl-citation.json"} </w:instrText>
      </w:r>
      <w:r w:rsidR="00D23262">
        <w:fldChar w:fldCharType="separate"/>
      </w:r>
      <w:r w:rsidR="00D67E6E" w:rsidRPr="00D67E6E">
        <w:rPr>
          <w:rFonts w:ascii="Calibri" w:hAnsi="Calibri" w:cs="Calibri"/>
        </w:rPr>
        <w:t>[21]</w:t>
      </w:r>
      <w:r w:rsidR="00D23262">
        <w:fldChar w:fldCharType="end"/>
      </w:r>
      <w:r w:rsidR="003577BF">
        <w:t>.</w:t>
      </w:r>
      <w:r w:rsidR="00E32158">
        <w:t xml:space="preserve"> First, the scene geometry </w:t>
      </w:r>
      <w:r w:rsidR="00974F1B" w:rsidRPr="00E87E22">
        <w:t xml:space="preserve"> is decoupled</w:t>
      </w:r>
      <w:r w:rsidR="00974F1B" w:rsidRPr="00383BEE">
        <w:t xml:space="preserve"> from lighting</w:t>
      </w:r>
      <w:r w:rsidR="003577BF">
        <w:t xml:space="preserve"> </w:t>
      </w:r>
      <w:r w:rsidR="00E32158">
        <w:fldChar w:fldCharType="begin"/>
      </w:r>
      <w:r w:rsidR="00D67E6E">
        <w:instrText xml:space="preserve"> ADDIN ZOTERO_ITEM CSL_CITATION {"citationID":"rIqMzX53","properties":{"formattedCitation":"[22]","plainCitation":"[22]","noteIndex":0},"citationItems":[{"id":136,"uris":["http://zotero.org/users/5011678/items/8C4N7AQD"],"uri":["http://zotero.org/users/5011678/items/8C4N7AQD"],"itemData":{"id":136,"type":"webpage","title":"Deferred shading","container-title":"Wikipedia","genre":"Reference","abstract":"In the field of 3D computer graphics, deferred shading is a screen-space shading technique. It is called deferred because no shading is actually performed in the first pass of the vertex and pixel shaders: instead shading is \"deferred\" until a second pass.\nOn the first pass of a deferred shader, only data that is required for shading computation is gathered. Positions, normals, and materials for each surface are rendered into the geometry buffer (G-buffer) using \"render to texture\". After this, a pixel shader computes the direct and indirect lighting at each pixel using the information of the texture buffers in screen space.\nScreen space directional occlusion can be made part of the deferred shading pipeline to give directionality to shadows and interreflections.","URL":"https://en.wikipedia.org/w/index.php?title=Deferred_shading&amp;oldid=855824168","note":"Page Version ID: 855824168","shortTitle":"Deferred Shading","language":"en","issued":{"date-parts":[["2018",8,21]]},"accessed":{"date-parts":[["2018",9,30]]}}}],"schema":"https://github.com/citation-style-language/schema/raw/master/csl-citation.json"} </w:instrText>
      </w:r>
      <w:r w:rsidR="00E32158">
        <w:fldChar w:fldCharType="separate"/>
      </w:r>
      <w:r w:rsidR="00D67E6E" w:rsidRPr="00D67E6E">
        <w:rPr>
          <w:rFonts w:ascii="Calibri" w:hAnsi="Calibri" w:cs="Calibri"/>
        </w:rPr>
        <w:t>[22]</w:t>
      </w:r>
      <w:r w:rsidR="00E32158">
        <w:fldChar w:fldCharType="end"/>
      </w:r>
      <w:r w:rsidR="003577BF">
        <w:t>.</w:t>
      </w:r>
      <w:r w:rsidR="00E32158">
        <w:t xml:space="preserve"> This means that there is n</w:t>
      </w:r>
      <w:r w:rsidR="00974F1B" w:rsidRPr="00383BEE">
        <w:t xml:space="preserve">o limit on the number of lights that can affect a </w:t>
      </w:r>
      <w:r w:rsidR="00974F1B">
        <w:t>g</w:t>
      </w:r>
      <w:r w:rsidR="00974F1B" w:rsidRPr="00383BEE">
        <w:t>ame</w:t>
      </w:r>
      <w:r w:rsidR="00974F1B">
        <w:t xml:space="preserve"> o</w:t>
      </w:r>
      <w:r w:rsidR="00974F1B" w:rsidRPr="00383BEE">
        <w:t>bject</w:t>
      </w:r>
      <w:r w:rsidR="00E32158">
        <w:t>. Furthermore, a</w:t>
      </w:r>
      <w:r w:rsidR="00974F1B" w:rsidRPr="00383BEE">
        <w:t>ll lights are evaluated per-pixel, which means that they all interact correctly with normal maps</w:t>
      </w:r>
      <w:r w:rsidR="00E32158">
        <w:t>. Also, a</w:t>
      </w:r>
      <w:r w:rsidR="00974F1B" w:rsidRPr="00383BEE">
        <w:t xml:space="preserve">ll lights can have cookies and </w:t>
      </w:r>
      <w:r w:rsidR="00306328">
        <w:t xml:space="preserve">cast </w:t>
      </w:r>
      <w:r w:rsidR="00974F1B" w:rsidRPr="00383BEE">
        <w:t>shadows.</w:t>
      </w:r>
      <w:r w:rsidR="00E32158">
        <w:t xml:space="preserve"> Lastly, the pro</w:t>
      </w:r>
      <w:r w:rsidR="00974F1B" w:rsidRPr="00383BEE">
        <w:t xml:space="preserve">cessing overhead of lighting is </w:t>
      </w:r>
      <w:r w:rsidR="00E32158">
        <w:t xml:space="preserve">directly </w:t>
      </w:r>
      <w:r w:rsidR="00974F1B" w:rsidRPr="00383BEE">
        <w:t>proportional to the number of pixels</w:t>
      </w:r>
      <w:r w:rsidR="00E32158">
        <w:t xml:space="preserve"> that</w:t>
      </w:r>
      <w:r w:rsidR="00974F1B" w:rsidRPr="00383BEE">
        <w:t xml:space="preserve"> the light shines on</w:t>
      </w:r>
      <w:r w:rsidR="00E32158">
        <w:t>, so per</w:t>
      </w:r>
      <w:r w:rsidR="00974F1B" w:rsidRPr="00383BEE">
        <w:t>formance can be improved by keeping lights small.</w:t>
      </w:r>
    </w:p>
    <w:p w14:paraId="7614D7B9" w14:textId="55FB20BE" w:rsidR="00974F1B" w:rsidRPr="00383BEE" w:rsidRDefault="00F4121A" w:rsidP="00B90212">
      <w:pPr>
        <w:pStyle w:val="CapstoneNormal"/>
      </w:pPr>
      <w:r>
        <w:t>The deferred rendering path also has</w:t>
      </w:r>
      <w:r w:rsidR="00D23262">
        <w:t xml:space="preserve"> some disa</w:t>
      </w:r>
      <w:r w:rsidR="00D23262" w:rsidRPr="00AC414F">
        <w:t>dvantages</w:t>
      </w:r>
      <w:r w:rsidR="003577BF">
        <w:t xml:space="preserve"> </w:t>
      </w:r>
      <w:r w:rsidR="00974F1B" w:rsidRPr="00383BEE">
        <w:fldChar w:fldCharType="begin"/>
      </w:r>
      <w:r w:rsidR="00D67E6E">
        <w:instrText xml:space="preserve"> ADDIN ZOTERO_ITEM CSL_CITATION {"citationID":"HQOSOsHk","properties":{"formattedCitation":"[21]","plainCitation":"[21]","noteIndex":0},"citationItems":[{"id":43,"uris":["http://zotero.org/users/5011678/items/6BNMBIFL"],"uri":["http://zotero.org/users/5011678/items/6BNMBIFL"],"itemData":{"id":43,"type":"webpage","title":"Unity - Manual: Deferred shading rendering path","URL":"https://docs.unity3d.com/Manual/RenderTech-DeferredShading.html","shortTitle":"Unity - Manual","language":"en","author":[{"family":"Technologies","given":"Unity"}],"accessed":{"date-parts":[["2018",7,5]]}}}],"schema":"https://github.com/citation-style-language/schema/raw/master/csl-citation.json"} </w:instrText>
      </w:r>
      <w:r w:rsidR="00974F1B" w:rsidRPr="00383BEE">
        <w:fldChar w:fldCharType="separate"/>
      </w:r>
      <w:r w:rsidR="00D67E6E" w:rsidRPr="00D67E6E">
        <w:rPr>
          <w:rFonts w:ascii="Calibri" w:hAnsi="Calibri" w:cs="Calibri"/>
        </w:rPr>
        <w:t>[21]</w:t>
      </w:r>
      <w:r w:rsidR="00974F1B" w:rsidRPr="00383BEE">
        <w:fldChar w:fldCharType="end"/>
      </w:r>
      <w:r w:rsidR="003577BF">
        <w:t>.</w:t>
      </w:r>
      <w:r w:rsidR="008C20D5">
        <w:t xml:space="preserve"> </w:t>
      </w:r>
      <w:r w:rsidR="00DD41C7">
        <w:t xml:space="preserve">First, there is no support for anti-aliasing. </w:t>
      </w:r>
      <w:r w:rsidR="00306328">
        <w:t xml:space="preserve">In </w:t>
      </w:r>
      <w:r w:rsidR="00A527A0">
        <w:t xml:space="preserve">modern game engines, anti-aliasing is typically accomplished using multi-sampling techniques on the scene geometry. That information is lost to the deferred rendering path, which operates on the data contained in screen space. </w:t>
      </w:r>
      <w:r w:rsidR="00DD41C7">
        <w:t>Also, deferred rendering doesn’t work for semi-transparent game objects, which mu</w:t>
      </w:r>
      <w:r w:rsidR="00A527A0">
        <w:t>st</w:t>
      </w:r>
      <w:r w:rsidR="00DD41C7">
        <w:t xml:space="preserve"> still be generated using the forward rendering path. Additional limitations also can exist depending on the game engine or rendering software being used.</w:t>
      </w:r>
    </w:p>
    <w:p w14:paraId="18A4DAA2" w14:textId="60FCE5C2" w:rsidR="00974F1B" w:rsidRPr="00DD41C7" w:rsidRDefault="00DD41C7" w:rsidP="00B90212">
      <w:pPr>
        <w:pStyle w:val="CapstoneNormal"/>
      </w:pPr>
      <w:r>
        <w:t>Despite the limitations, v</w:t>
      </w:r>
      <w:r w:rsidR="00974F1B" w:rsidRPr="00DD41C7">
        <w:t>olumetric fog is usually implemented using deferred rendering</w:t>
      </w:r>
      <w:r w:rsidR="003577BF">
        <w:t xml:space="preserve"> </w:t>
      </w:r>
      <w:r w:rsidR="00974F1B" w:rsidRPr="00DD41C7">
        <w:fldChar w:fldCharType="begin"/>
      </w:r>
      <w:r w:rsidR="00D67E6E">
        <w:instrText xml:space="preserve"> ADDIN ZOTERO_ITEM CSL_CITATION {"citationID":"Crp6gN2P","properties":{"formattedCitation":"[23]","plainCitation":"[23]","noteIndex":0},"citationItems":[{"id":171,"uris":["http://zotero.org/users/5011678/items/L4VVQ2WI"],"uri":["http://zotero.org/users/5011678/items/L4VVQ2WI"],"itemData":{"id":171,"type":"webpage","title":"Fast per-pixel lit volumetric fog without depth pre-pass","abstract":"In this blog I briefly describe the standard approach to implementing volumetric fog and then show the approach we used in Zombie Hunter, Inc., which produces fast per-pixel lit volumetric fog and  works without requiring the  depth pre-pass.","URL":"https://www.gamasutra.com/blogs/MykhayloKotys/20150428/242150/Fast_perpixel_lit_volumetric_fog_without_depth_prepass.php","language":"en","author":[{"literal":"Mykhaylo Kotys"}],"issued":{"date-parts":[["2015",4,28]]},"accessed":{"date-parts":[["2018",11,11]]}}}],"schema":"https://github.com/citation-style-language/schema/raw/master/csl-citation.json"} </w:instrText>
      </w:r>
      <w:r w:rsidR="00974F1B" w:rsidRPr="00DD41C7">
        <w:fldChar w:fldCharType="separate"/>
      </w:r>
      <w:r w:rsidR="00D67E6E" w:rsidRPr="00D67E6E">
        <w:rPr>
          <w:rFonts w:ascii="Calibri" w:hAnsi="Calibri" w:cs="Calibri"/>
        </w:rPr>
        <w:t>[23]</w:t>
      </w:r>
      <w:r w:rsidR="00974F1B" w:rsidRPr="00DD41C7">
        <w:fldChar w:fldCharType="end"/>
      </w:r>
      <w:r w:rsidR="003577BF">
        <w:t>.</w:t>
      </w:r>
      <w:r>
        <w:t xml:space="preserve"> This is because there is no need to generate separate depth, normal, and shadow maps with deferred rendering. They are already generated as a part of the forward rendering path.</w:t>
      </w:r>
    </w:p>
    <w:p w14:paraId="0764273C" w14:textId="77777777" w:rsidR="00974F1B" w:rsidRPr="004F500B" w:rsidRDefault="00974F1B" w:rsidP="00974F1B">
      <w:pPr>
        <w:pStyle w:val="CapstoneHeading3"/>
      </w:pPr>
      <w:bookmarkStart w:id="59" w:name="_Toc529643284"/>
      <w:bookmarkStart w:id="60" w:name="_Toc531452875"/>
      <w:r w:rsidRPr="0031525C">
        <w:t>2.</w:t>
      </w:r>
      <w:r>
        <w:t>3.2</w:t>
      </w:r>
      <w:r w:rsidRPr="0031525C">
        <w:t xml:space="preserve"> </w:t>
      </w:r>
      <w:r w:rsidR="00DD41C7">
        <w:t>Modeling</w:t>
      </w:r>
      <w:r w:rsidR="00303612">
        <w:t xml:space="preserve"> of</w:t>
      </w:r>
      <w:r w:rsidR="00DD41C7">
        <w:t xml:space="preserve"> </w:t>
      </w:r>
      <w:r w:rsidRPr="004F500B">
        <w:t>Atmospheric Absorption and Scattering of Light</w:t>
      </w:r>
      <w:bookmarkEnd w:id="59"/>
      <w:bookmarkEnd w:id="60"/>
    </w:p>
    <w:p w14:paraId="2841ECFC" w14:textId="51FA0A7D" w:rsidR="00974F1B" w:rsidRPr="00E82A36" w:rsidRDefault="00FC02CB" w:rsidP="00B90212">
      <w:pPr>
        <w:pStyle w:val="CapstoneNormal"/>
      </w:pPr>
      <w:r>
        <w:t>In the real world, l</w:t>
      </w:r>
      <w:r w:rsidR="00974F1B" w:rsidRPr="003D69C1">
        <w:t xml:space="preserve">ight interacts with the atmosphere in </w:t>
      </w:r>
      <w:r>
        <w:t>complex and fascinating</w:t>
      </w:r>
      <w:r w:rsidR="00974F1B" w:rsidRPr="003D69C1">
        <w:t xml:space="preserve"> ways, creating unique phenomena</w:t>
      </w:r>
      <w:r w:rsidR="003577BF">
        <w:t xml:space="preserve"> </w:t>
      </w:r>
      <w:r>
        <w:fldChar w:fldCharType="begin"/>
      </w:r>
      <w:r w:rsidR="00D67E6E">
        <w:instrText xml:space="preserve"> ADDIN ZOTERO_ITEM CSL_CITATION {"citationID":"RSLhK7sP","properties":{"formattedCitation":"[8], [24]","plainCitation":"[8], [24]","noteIndex":0},"citationItems":[{"id":36,"uris":["http://zotero.org/users/5011678/items/5JNS4INY"],"uri":["http://zotero.org/users/5011678/items/5JNS4INY"],"itemData":{"id":36,"type":"webpage","title":"Efficient Monte Carlo Methods for Light Transport in Scattering Media","container-title":"Dartmouth University","genre":"Educational","abstract":"In this dissertation we focus on developing accurate and efficient Monte Carlo methods for synthesizing images containing general participating media. Participating media such as clouds, smoke, and fog are ubiquitous in the world and are responsible for many important visual phenomena which are of interest to computer graphics as well as related fields. In these situations, the medium &lt;em&gt;participates&lt;/em&gt; in lighting interactions by scattering or absorbing photons as they travel through the scene. Though these effects add atmosphere and considerable depth to rendered images they are computationally very expensive to simulate. Most practical solutions make significant simplifying assumptions about the medium in order to maintain efficiency. Unfortunately, simulating light transport in general scattering media efficiently and with high accuracy is a challenging undertaking. In this dissertation, we address this problem by presenting two complementary techniques for efficiently computing lighting within arbitrary participating media.","URL":"https://cs.dartmouth.edu/~wjarosz/publications/dissertation/chapter4.pdf","shortTitle":"Light Transport in Participating Media","language":"en-us","author":[{"family":"Jarosz","given":"Wojciech"}],"issued":{"date-parts":[["2008",9]]},"accessed":{"date-parts":[["2018",7,1]]}}},{"id":176,"uris":["http://zotero.org/users/5011678/items/5UHSIV2P"],"uri":["http://zotero.org/users/5011678/items/5UHSIV2P"],"itemData":{"id":176,"type":"webpage","title":"Fundamentals of Remote Sensing - Atmospheric Transmission","container-title":"Michigan Technological University","genre":"Class Presentation","abstract":"Discusses the physics behind the transmission of electormagnetic waves through a participating medium (the atmosphere).","URL":"http://pages.mtu.edu/~scarn/teaching/GE4250/transmission_lecture.pdf","shortTitle":"Atmospheric Transmission","language":"en","author":[{"literal":"Carn, Dr. Simon A."}],"issued":{"date-parts":[["2010",3,31]]},"accessed":{"date-parts":[["2018",11,11]]}}}],"schema":"https://github.com/citation-style-language/schema/raw/master/csl-citation.json"} </w:instrText>
      </w:r>
      <w:r>
        <w:fldChar w:fldCharType="separate"/>
      </w:r>
      <w:r w:rsidR="00D67E6E" w:rsidRPr="00D67E6E">
        <w:rPr>
          <w:rFonts w:ascii="Calibri" w:hAnsi="Calibri" w:cs="Calibri"/>
        </w:rPr>
        <w:t>[8], [24]</w:t>
      </w:r>
      <w:r>
        <w:fldChar w:fldCharType="end"/>
      </w:r>
      <w:r w:rsidR="003577BF">
        <w:t>.</w:t>
      </w:r>
    </w:p>
    <w:p w14:paraId="042D3E44" w14:textId="29C5BE9B" w:rsidR="00974F1B" w:rsidRDefault="00974F1B" w:rsidP="00974F1B">
      <w:pPr>
        <w:keepNext/>
      </w:pPr>
      <w:r w:rsidRPr="00383BEE">
        <w:rPr>
          <w:sz w:val="24"/>
          <w:szCs w:val="24"/>
        </w:rPr>
        <w:lastRenderedPageBreak/>
        <w:fldChar w:fldCharType="begin"/>
      </w:r>
      <w:r w:rsidRPr="00383BEE">
        <w:rPr>
          <w:sz w:val="24"/>
          <w:szCs w:val="24"/>
        </w:rPr>
        <w:instrText xml:space="preserve"> INCLUDEPICTURE "https://www.gamasutra.com/db_area/images/blog/226295/5.png" \* MERGEFORMATINET </w:instrText>
      </w:r>
      <w:r w:rsidRPr="00383BEE">
        <w:rPr>
          <w:sz w:val="24"/>
          <w:szCs w:val="24"/>
        </w:rPr>
        <w:fldChar w:fldCharType="separate"/>
      </w:r>
      <w:r w:rsidR="00BD4909">
        <w:rPr>
          <w:sz w:val="24"/>
          <w:szCs w:val="24"/>
        </w:rPr>
        <w:pict w14:anchorId="327AF657">
          <v:shape id="_x0000_i1039" type="#_x0000_t75" style="width:467.5pt;height:208.5pt">
            <v:imagedata r:id="rId17" r:href="rId18"/>
          </v:shape>
        </w:pict>
      </w:r>
      <w:r w:rsidRPr="00383BEE">
        <w:rPr>
          <w:sz w:val="24"/>
          <w:szCs w:val="24"/>
        </w:rPr>
        <w:fldChar w:fldCharType="end"/>
      </w:r>
    </w:p>
    <w:p w14:paraId="56BA6B74" w14:textId="19FEC8E2" w:rsidR="00974F1B" w:rsidRDefault="00974F1B" w:rsidP="005C1D57">
      <w:pPr>
        <w:pStyle w:val="CapstoneFiguresandTables"/>
      </w:pPr>
      <w:bookmarkStart w:id="61" w:name="_Ref529730866"/>
      <w:bookmarkStart w:id="62" w:name="_Toc531452934"/>
      <w:r>
        <w:t xml:space="preserve">Figure </w:t>
      </w:r>
      <w:r w:rsidR="00166474">
        <w:rPr>
          <w:noProof/>
        </w:rPr>
        <w:fldChar w:fldCharType="begin"/>
      </w:r>
      <w:r w:rsidR="00166474">
        <w:rPr>
          <w:noProof/>
        </w:rPr>
        <w:instrText xml:space="preserve"> SEQ Figure \* ARABIC </w:instrText>
      </w:r>
      <w:r w:rsidR="00166474">
        <w:rPr>
          <w:noProof/>
        </w:rPr>
        <w:fldChar w:fldCharType="separate"/>
      </w:r>
      <w:r w:rsidR="00436480">
        <w:rPr>
          <w:noProof/>
        </w:rPr>
        <w:t>7</w:t>
      </w:r>
      <w:r w:rsidR="00166474">
        <w:rPr>
          <w:noProof/>
        </w:rPr>
        <w:fldChar w:fldCharType="end"/>
      </w:r>
      <w:bookmarkEnd w:id="61"/>
      <w:r>
        <w:t xml:space="preserve"> Light Interacting with a Participating Medium </w:t>
      </w:r>
      <w:r>
        <w:fldChar w:fldCharType="begin"/>
      </w:r>
      <w:r w:rsidR="00D67E6E">
        <w:instrText xml:space="preserve"> ADDIN ZOTERO_ITEM CSL_CITATION {"citationID":"4StIWjzi","properties":{"formattedCitation":"[9]","plainCitation":"[9]","noteIndex":0},"citationItems":[{"id":173,"uris":["http://zotero.org/users/5011678/items/EL7UDT9G"],"uri":["http://zotero.org/users/5011678/items/EL7UDT9G"],"itemData":{"id":173,"type":"webpage","title":"Volumetric Fog: Unified Compute Shader Based Solution to Atmospheric Scattering (Presented at Siggraph 2014)","abstract":"This presentation will be divided in 5 sections: \n• Small introduction into atmospheric scattering phenomenon - its importance in realistic rendering and in games and physical laws that cover this topic. \n• Brief description of how previous games handled the atmospheric effects and why none of existing solutions was enough for us. \n• Quick overview of key ideas behind our algorithm, its steps and used data structures. \n• …also small implementation details and keys to make algorithm fast and robust. \n• And finally ideas we wanted to implement and are implementing for future projects, but didn’t make it into AC4 due to time or project constraints.","URL":"https://bartwronski.files.wordpress.com/2014/08/bwronski_volumetric_fog_siggraph2014.pdf","shortTitle":"Volumetric Fog","author":[{"literal":"Wronski, Bartlomiej"}],"issued":{"date-parts":[["2014"]]}}}],"schema":"https://github.com/citation-style-language/schema/raw/master/csl-citation.json"} </w:instrText>
      </w:r>
      <w:r>
        <w:fldChar w:fldCharType="separate"/>
      </w:r>
      <w:r w:rsidR="00D67E6E" w:rsidRPr="00D67E6E">
        <w:rPr>
          <w:rFonts w:ascii="Calibri" w:hAnsi="Calibri" w:cs="Calibri"/>
          <w:sz w:val="18"/>
        </w:rPr>
        <w:t>[9]</w:t>
      </w:r>
      <w:bookmarkEnd w:id="62"/>
      <w:r>
        <w:fldChar w:fldCharType="end"/>
      </w:r>
    </w:p>
    <w:p w14:paraId="48B9162F" w14:textId="4C5F4966" w:rsidR="00974F1B" w:rsidRPr="00AB0DC0" w:rsidRDefault="00AB0DC0" w:rsidP="00AB0DC0">
      <w:pPr>
        <w:pStyle w:val="CapstoneNormal"/>
      </w:pPr>
      <w:r w:rsidRPr="00AB0DC0">
        <w:fldChar w:fldCharType="begin"/>
      </w:r>
      <w:r w:rsidRPr="00AB0DC0">
        <w:instrText xml:space="preserve"> REF _Ref529730866 \h </w:instrText>
      </w:r>
      <w:r>
        <w:instrText xml:space="preserve"> \* MERGEFORMAT </w:instrText>
      </w:r>
      <w:r w:rsidRPr="00AB0DC0">
        <w:fldChar w:fldCharType="separate"/>
      </w:r>
      <w:r w:rsidR="00436480">
        <w:t>Figure 7</w:t>
      </w:r>
      <w:r w:rsidRPr="00AB0DC0">
        <w:fldChar w:fldCharType="end"/>
      </w:r>
      <w:r w:rsidR="008B015D">
        <w:t xml:space="preserve"> </w:t>
      </w:r>
      <w:r w:rsidR="00974F1B" w:rsidRPr="00AB0DC0">
        <w:t xml:space="preserve">shows </w:t>
      </w:r>
      <w:r w:rsidRPr="00AB0DC0">
        <w:t xml:space="preserve">the complex interaction of </w:t>
      </w:r>
      <w:r w:rsidR="00974F1B" w:rsidRPr="00AB0DC0">
        <w:t xml:space="preserve">a ray of light as it intercepts a molecule or particle in a participating medium, such as a water particle in a fog bank. As can be seen, some of the incoming light gets scattered away from the original ray’s direction, some gets absorbed, and the remaining portion of light is transmitted in the same direction as the original ray of light. </w:t>
      </w:r>
    </w:p>
    <w:p w14:paraId="7F94E921" w14:textId="373DDAC3" w:rsidR="00974F1B" w:rsidRPr="00AB0DC0" w:rsidRDefault="00C6440E" w:rsidP="00AB0DC0">
      <w:pPr>
        <w:rPr>
          <w:sz w:val="24"/>
          <w:szCs w:val="24"/>
        </w:rPr>
      </w:pPr>
      <w:r>
        <w:rPr>
          <w:sz w:val="24"/>
          <w:szCs w:val="24"/>
        </w:rPr>
        <w:t xml:space="preserve">The </w:t>
      </w:r>
      <w:r w:rsidR="006A117B">
        <w:rPr>
          <w:sz w:val="24"/>
          <w:szCs w:val="24"/>
        </w:rPr>
        <w:t>amount of light that reaches the observer</w:t>
      </w:r>
      <w:r w:rsidR="00974F1B" w:rsidRPr="00AB0DC0">
        <w:rPr>
          <w:sz w:val="24"/>
          <w:szCs w:val="24"/>
        </w:rPr>
        <w:t xml:space="preserve"> can be modeled using the Beer-Lambert Law</w:t>
      </w:r>
      <w:r w:rsidR="003577BF">
        <w:rPr>
          <w:sz w:val="24"/>
          <w:szCs w:val="24"/>
        </w:rPr>
        <w:t xml:space="preserve"> </w:t>
      </w:r>
      <w:r w:rsidR="00974F1B" w:rsidRPr="00AB0DC0">
        <w:rPr>
          <w:sz w:val="24"/>
          <w:szCs w:val="24"/>
        </w:rPr>
        <w:fldChar w:fldCharType="begin"/>
      </w:r>
      <w:r w:rsidR="00D67E6E">
        <w:rPr>
          <w:sz w:val="24"/>
          <w:szCs w:val="24"/>
        </w:rPr>
        <w:instrText xml:space="preserve"> ADDIN ZOTERO_ITEM CSL_CITATION {"citationID":"DCid4Z8p","properties":{"formattedCitation":"[25]","plainCitation":"[25]","noteIndex":0},"citationItems":[{"id":139,"uris":["http://zotero.org/users/5011678/items/ZPTFZVID"],"uri":["http://zotero.org/users/5011678/items/ZPTFZVID"],"itemData":{"id":139,"type":"webpage","title":"Lesson 7: Absorption &amp; Scattering","container-title":"ENSC 376: Introduction to Optical Engineering and Design","genre":"Educational","abstract":"Discusses how light interacts with various atmospheric conditions. Observed phenomena such as Beer-Lambert Law (absorption), elastic scattering (Mie, Rayleigh), inelastic scattering (Brillouin, Raman).","URL":"http://www2.ensc.sfu.ca/~glennc/e376/e376l7.pdf","shortTitle":"Lesson 7: Absorption &amp; Scattering","author":[{"literal":"Prof. Glenn H. Chapman: SFU Eng. Science"}],"issued":{"date-parts":[["2008",1,30]]},"accessed":{"date-parts":[["2018",10,1]]}}}],"schema":"https://github.com/citation-style-language/schema/raw/master/csl-citation.json"} </w:instrText>
      </w:r>
      <w:r w:rsidR="00974F1B" w:rsidRPr="00AB0DC0">
        <w:rPr>
          <w:sz w:val="24"/>
          <w:szCs w:val="24"/>
        </w:rPr>
        <w:fldChar w:fldCharType="separate"/>
      </w:r>
      <w:r w:rsidR="00D67E6E" w:rsidRPr="00D67E6E">
        <w:rPr>
          <w:rFonts w:ascii="Calibri" w:hAnsi="Calibri" w:cs="Calibri"/>
          <w:sz w:val="24"/>
        </w:rPr>
        <w:t>[25]</w:t>
      </w:r>
      <w:r w:rsidR="00974F1B" w:rsidRPr="00AB0DC0">
        <w:rPr>
          <w:sz w:val="24"/>
          <w:szCs w:val="24"/>
        </w:rPr>
        <w:fldChar w:fldCharType="end"/>
      </w:r>
      <w:r w:rsidR="003577BF">
        <w:rPr>
          <w:sz w:val="24"/>
          <w:szCs w:val="24"/>
        </w:rPr>
        <w:t>.</w:t>
      </w:r>
    </w:p>
    <w:p w14:paraId="0EC091F3" w14:textId="77777777" w:rsidR="00974F1B" w:rsidRDefault="00714B39" w:rsidP="00974F1B">
      <w:pPr>
        <w:keepNext/>
      </w:pPr>
      <w:r>
        <w:rPr>
          <w:noProof/>
          <w:sz w:val="24"/>
          <w:szCs w:val="24"/>
        </w:rPr>
        <w:drawing>
          <wp:inline distT="0" distB="0" distL="0" distR="0" wp14:anchorId="1BBEB2A8" wp14:editId="7DD892D2">
            <wp:extent cx="4759325" cy="1974215"/>
            <wp:effectExtent l="0" t="0" r="317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59325" cy="1974215"/>
                    </a:xfrm>
                    <a:prstGeom prst="rect">
                      <a:avLst/>
                    </a:prstGeom>
                    <a:noFill/>
                    <a:ln>
                      <a:noFill/>
                    </a:ln>
                  </pic:spPr>
                </pic:pic>
              </a:graphicData>
            </a:graphic>
          </wp:inline>
        </w:drawing>
      </w:r>
    </w:p>
    <w:p w14:paraId="0CABCD9B" w14:textId="18390A60" w:rsidR="00974F1B" w:rsidRDefault="00974F1B" w:rsidP="005C1D57">
      <w:pPr>
        <w:pStyle w:val="CapstoneFiguresandTables"/>
        <w:rPr>
          <w:sz w:val="24"/>
          <w:szCs w:val="24"/>
        </w:rPr>
      </w:pPr>
      <w:bookmarkStart w:id="63" w:name="_Ref529731714"/>
      <w:bookmarkStart w:id="64" w:name="_Toc531452935"/>
      <w:r>
        <w:t xml:space="preserve">Figure </w:t>
      </w:r>
      <w:r w:rsidR="00166474">
        <w:rPr>
          <w:noProof/>
        </w:rPr>
        <w:fldChar w:fldCharType="begin"/>
      </w:r>
      <w:r w:rsidR="00166474">
        <w:rPr>
          <w:noProof/>
        </w:rPr>
        <w:instrText xml:space="preserve"> SEQ Figure \* ARABIC </w:instrText>
      </w:r>
      <w:r w:rsidR="00166474">
        <w:rPr>
          <w:noProof/>
        </w:rPr>
        <w:fldChar w:fldCharType="separate"/>
      </w:r>
      <w:r w:rsidR="00436480">
        <w:rPr>
          <w:noProof/>
        </w:rPr>
        <w:t>8</w:t>
      </w:r>
      <w:r w:rsidR="00166474">
        <w:rPr>
          <w:noProof/>
        </w:rPr>
        <w:fldChar w:fldCharType="end"/>
      </w:r>
      <w:bookmarkEnd w:id="63"/>
      <w:r>
        <w:t xml:space="preserve"> Transmission of Light in a Participating Medium </w:t>
      </w:r>
      <w:r>
        <w:fldChar w:fldCharType="begin"/>
      </w:r>
      <w:r w:rsidR="00D67E6E">
        <w:instrText xml:space="preserve"> ADDIN ZOTERO_ITEM CSL_CITATION {"citationID":"yFL1WzNM","properties":{"formattedCitation":"[9]","plainCitation":"[9]","noteIndex":0},"citationItems":[{"id":173,"uris":["http://zotero.org/users/5011678/items/EL7UDT9G"],"uri":["http://zotero.org/users/5011678/items/EL7UDT9G"],"itemData":{"id":173,"type":"webpage","title":"Volumetric Fog: Unified Compute Shader Based Solution to Atmospheric Scattering (Presented at Siggraph 2014)","abstract":"This presentation will be divided in 5 sections: \n• Small introduction into atmospheric scattering phenomenon - its importance in realistic rendering and in games and physical laws that cover this topic. \n• Brief description of how previous games handled the atmospheric effects and why none of existing solutions was enough for us. \n• Quick overview of key ideas behind our algorithm, its steps and used data structures. \n• …also small implementation details and keys to make algorithm fast and robust. \n• And finally ideas we wanted to implement and are implementing for future projects, but didn’t make it into AC4 due to time or project constraints.","URL":"https://bartwronski.files.wordpress.com/2014/08/bwronski_volumetric_fog_siggraph2014.pdf","shortTitle":"Volumetric Fog","author":[{"literal":"Wronski, Bartlomiej"}],"issued":{"date-parts":[["2014"]]}}}],"schema":"https://github.com/citation-style-language/schema/raw/master/csl-citation.json"} </w:instrText>
      </w:r>
      <w:r>
        <w:fldChar w:fldCharType="separate"/>
      </w:r>
      <w:r w:rsidR="00D67E6E" w:rsidRPr="00D67E6E">
        <w:rPr>
          <w:rFonts w:ascii="Calibri" w:hAnsi="Calibri" w:cs="Calibri"/>
          <w:sz w:val="18"/>
        </w:rPr>
        <w:t>[9]</w:t>
      </w:r>
      <w:bookmarkEnd w:id="64"/>
      <w:r>
        <w:fldChar w:fldCharType="end"/>
      </w:r>
    </w:p>
    <w:p w14:paraId="35FB5ADF" w14:textId="1249D547" w:rsidR="00974F1B" w:rsidRDefault="00874377" w:rsidP="00874377">
      <w:pPr>
        <w:pStyle w:val="CapstoneNormal"/>
      </w:pPr>
      <w:r>
        <w:fldChar w:fldCharType="begin"/>
      </w:r>
      <w:r>
        <w:instrText xml:space="preserve"> REF _Ref529731714 \h  \* MERGEFORMAT </w:instrText>
      </w:r>
      <w:r>
        <w:fldChar w:fldCharType="separate"/>
      </w:r>
      <w:r w:rsidR="00436480">
        <w:t xml:space="preserve">Figure </w:t>
      </w:r>
      <w:r w:rsidR="00436480">
        <w:rPr>
          <w:noProof/>
        </w:rPr>
        <w:t>8</w:t>
      </w:r>
      <w:r>
        <w:fldChar w:fldCharType="end"/>
      </w:r>
      <w:r>
        <w:t xml:space="preserve"> </w:t>
      </w:r>
      <w:r w:rsidR="00974F1B" w:rsidRPr="00874377">
        <w:t>shows a depiction of the Beer-Lambert Law.</w:t>
      </w:r>
      <w:r>
        <w:t xml:space="preserve"> </w:t>
      </w:r>
      <w:r w:rsidR="00974F1B">
        <w:t xml:space="preserve">This law defines the proportion of light that is transported through the medium to the total incoming light from a given direction. It can be observed that light extinction is exponentially related to the distance the light travels in the medium </w:t>
      </w:r>
      <w:r w:rsidR="00974F1B">
        <w:fldChar w:fldCharType="begin"/>
      </w:r>
      <w:r w:rsidR="00D67E6E">
        <w:instrText xml:space="preserve"> ADDIN ZOTERO_ITEM CSL_CITATION {"citationID":"tfWDahQ1","properties":{"formattedCitation":"[9], [25]","plainCitation":"[9], [25]","noteIndex":0},"citationItems":[{"id":173,"uris":["http://zotero.org/users/5011678/items/EL7UDT9G"],"uri":["http://zotero.org/users/5011678/items/EL7UDT9G"],"itemData":{"id":173,"type":"webpage","title":"Volumetric Fog: Unified Compute Shader Based Solution to Atmospheric Scattering (Presented at Siggraph 2014)","abstract":"This presentation will be divided in 5 sections: \n• Small introduction into atmospheric scattering phenomenon - its importance in realistic rendering and in games and physical laws that cover this topic. \n• Brief description of how previous games handled the atmospheric effects and why none of existing solutions was enough for us. \n• Quick overview of key ideas behind our algorithm, its steps and used data structures. \n• …also small implementation details and keys to make algorithm fast and robust. \n• And finally ideas we wanted to implement and are implementing for future projects, but didn’t make it into AC4 due to time or project constraints.","URL":"https://bartwronski.files.wordpress.com/2014/08/bwronski_volumetric_fog_siggraph2014.pdf","shortTitle":"Volumetric Fog","author":[{"literal":"Wronski, Bartlomiej"}],"issued":{"date-parts":[["2014"]]}}},{"id":139,"uris":["http://zotero.org/users/5011678/items/ZPTFZVID"],"uri":["http://zotero.org/users/5011678/items/ZPTFZVID"],"itemData":{"id":139,"type":"webpage","title":"Lesson 7: Absorption &amp; Scattering","container-title":"ENSC 376: Introduction to Optical Engineering and Design","genre":"Educational","abstract":"Discusses how light interacts with various atmospheric conditions. Observed phenomena such as Beer-Lambert Law (absorption), elastic scattering (Mie, Rayleigh), inelastic scattering (Brillouin, Raman).","URL":"http://www2.ensc.sfu.ca/~glennc/e376/e376l7.pdf","shortTitle":"Lesson 7: Absorption &amp; Scattering","author":[{"literal":"Prof. Glenn H. Chapman: SFU Eng. Science"}],"issued":{"date-parts":[["2008",1,30]]},"accessed":{"date-parts":[["2018",10,1]]}}}],"schema":"https://github.com/citation-style-language/schema/raw/master/csl-citation.json"} </w:instrText>
      </w:r>
      <w:r w:rsidR="00974F1B">
        <w:fldChar w:fldCharType="separate"/>
      </w:r>
      <w:r w:rsidR="00D67E6E" w:rsidRPr="00D67E6E">
        <w:rPr>
          <w:rFonts w:ascii="Calibri" w:hAnsi="Calibri" w:cs="Calibri"/>
        </w:rPr>
        <w:t>[9], [25]</w:t>
      </w:r>
      <w:r w:rsidR="00974F1B">
        <w:fldChar w:fldCharType="end"/>
      </w:r>
      <w:r w:rsidR="003577BF">
        <w:t>.</w:t>
      </w:r>
      <w:r w:rsidR="00B87611">
        <w:t xml:space="preserve"> The equation modeling this behavior is:</w:t>
      </w:r>
    </w:p>
    <w:p w14:paraId="06D9F342" w14:textId="6D2D9EF1" w:rsidR="003577BF" w:rsidRPr="003577BF" w:rsidRDefault="00140AA8" w:rsidP="00140AA8">
      <w:pPr>
        <w:pStyle w:val="Caption"/>
        <w:tabs>
          <w:tab w:val="left" w:pos="360"/>
          <w:tab w:val="right" w:pos="9360"/>
        </w:tabs>
        <w:rPr>
          <w:sz w:val="24"/>
          <w:szCs w:val="24"/>
        </w:rPr>
      </w:pPr>
      <w:r>
        <w:rPr>
          <w:rStyle w:val="CapstoneFormulasChar"/>
          <w:rFonts w:asciiTheme="minorHAnsi" w:eastAsiaTheme="minorEastAsia" w:hAnsiTheme="minorHAnsi"/>
          <w:iCs/>
        </w:rPr>
        <w:tab/>
      </w:r>
      <m:oMath>
        <m:r>
          <w:rPr>
            <w:rStyle w:val="CapstoneFormulasChar"/>
          </w:rPr>
          <m:t xml:space="preserve">I= </m:t>
        </m:r>
        <m:sSub>
          <m:sSubPr>
            <m:ctrlPr>
              <w:rPr>
                <w:rStyle w:val="CapstoneFormulasChar"/>
                <w:i/>
                <w:iCs/>
              </w:rPr>
            </m:ctrlPr>
          </m:sSubPr>
          <m:e>
            <m:r>
              <w:rPr>
                <w:rStyle w:val="CapstoneFormulasChar"/>
              </w:rPr>
              <m:t>I</m:t>
            </m:r>
          </m:e>
          <m:sub>
            <m:r>
              <w:rPr>
                <w:rStyle w:val="CapstoneFormulasChar"/>
              </w:rPr>
              <m:t>0</m:t>
            </m:r>
          </m:sub>
        </m:sSub>
        <m:r>
          <w:rPr>
            <w:rStyle w:val="CapstoneFormulasChar"/>
          </w:rPr>
          <m:t xml:space="preserve">* </m:t>
        </m:r>
        <m:sSup>
          <m:sSupPr>
            <m:ctrlPr>
              <w:rPr>
                <w:rStyle w:val="CapstoneFormulasChar"/>
                <w:i/>
                <w:iCs/>
              </w:rPr>
            </m:ctrlPr>
          </m:sSupPr>
          <m:e>
            <m:r>
              <w:rPr>
                <w:rStyle w:val="CapstoneFormulasChar"/>
              </w:rPr>
              <m:t>e</m:t>
            </m:r>
          </m:e>
          <m:sup>
            <m:r>
              <w:rPr>
                <w:rStyle w:val="CapstoneFormulasChar"/>
              </w:rPr>
              <m:t>-βe * x</m:t>
            </m:r>
          </m:sup>
        </m:sSup>
      </m:oMath>
      <w:r w:rsidR="003577BF" w:rsidRPr="003577BF">
        <w:rPr>
          <w:rFonts w:eastAsiaTheme="minorEastAsia"/>
          <w:iCs w:val="0"/>
          <w:color w:val="538135" w:themeColor="accent6" w:themeShade="BF"/>
          <w:sz w:val="24"/>
          <w:szCs w:val="24"/>
        </w:rPr>
        <w:tab/>
      </w:r>
    </w:p>
    <w:p w14:paraId="7255E112" w14:textId="77777777" w:rsidR="00B87611" w:rsidRDefault="00B87611" w:rsidP="00AE2B07">
      <w:pPr>
        <w:pStyle w:val="CapstoneNormal"/>
      </w:pPr>
      <w:r>
        <w:t>Where</w:t>
      </w:r>
      <w:r w:rsidR="001F3F12">
        <w:t>:</w:t>
      </w:r>
    </w:p>
    <w:p w14:paraId="63A87549" w14:textId="77777777" w:rsidR="001F3F12" w:rsidRDefault="001F3F12" w:rsidP="001F3F12">
      <w:pPr>
        <w:pStyle w:val="CapstoneNormal"/>
        <w:numPr>
          <w:ilvl w:val="0"/>
          <w:numId w:val="43"/>
        </w:numPr>
        <w:spacing w:after="0"/>
      </w:pPr>
      <w:r>
        <w:lastRenderedPageBreak/>
        <w:t>I</w:t>
      </w:r>
      <w:r w:rsidRPr="001F3F12">
        <w:rPr>
          <w:vertAlign w:val="subscript"/>
        </w:rPr>
        <w:t>0</w:t>
      </w:r>
      <w:r>
        <w:t xml:space="preserve"> – Initial light intensity</w:t>
      </w:r>
    </w:p>
    <w:p w14:paraId="50A85433" w14:textId="77777777" w:rsidR="001F3F12" w:rsidRDefault="001F3F12" w:rsidP="001F3F12">
      <w:pPr>
        <w:pStyle w:val="CapstoneNormal"/>
        <w:numPr>
          <w:ilvl w:val="0"/>
          <w:numId w:val="43"/>
        </w:numPr>
        <w:spacing w:after="0"/>
      </w:pPr>
      <w:r>
        <w:t>x – Distance traveled through the participating medium</w:t>
      </w:r>
    </w:p>
    <w:p w14:paraId="64B30AD5" w14:textId="77777777" w:rsidR="001F3F12" w:rsidRDefault="001F3F12" w:rsidP="001F3F12">
      <w:pPr>
        <w:pStyle w:val="CapstoneNormal"/>
        <w:numPr>
          <w:ilvl w:val="0"/>
          <w:numId w:val="43"/>
        </w:numPr>
      </w:pPr>
      <w:r>
        <w:rPr>
          <w:rFonts w:ascii="Symbol" w:hAnsi="Symbol"/>
        </w:rPr>
        <w:t></w:t>
      </w:r>
      <w:r>
        <w:t>e (the extinction coefficient) – Sum of the scattering and absorption coefficients</w:t>
      </w:r>
    </w:p>
    <w:p w14:paraId="43B37335" w14:textId="4DD39CC8" w:rsidR="00373567" w:rsidRDefault="00FC5A07" w:rsidP="00AE2B07">
      <w:pPr>
        <w:pStyle w:val="CapstoneNormal"/>
      </w:pPr>
      <w:r>
        <w:t>M</w:t>
      </w:r>
      <w:r w:rsidR="00874377">
        <w:t xml:space="preserve">ultiple </w:t>
      </w:r>
      <w:r>
        <w:t>types</w:t>
      </w:r>
      <w:r w:rsidR="00874377">
        <w:t xml:space="preserve"> of scattering</w:t>
      </w:r>
      <w:r>
        <w:t xml:space="preserve"> </w:t>
      </w:r>
      <w:r w:rsidR="004D402A">
        <w:t>can occur</w:t>
      </w:r>
      <w:r w:rsidR="00874377">
        <w:t xml:space="preserve">, each dependent on </w:t>
      </w:r>
      <w:r w:rsidR="00974F1B" w:rsidRPr="00874377">
        <w:t>the particles</w:t>
      </w:r>
      <w:r w:rsidR="00874377">
        <w:t xml:space="preserve"> that form the participating medium</w:t>
      </w:r>
      <w:r w:rsidR="00974F1B" w:rsidRPr="00874377">
        <w:t xml:space="preserve"> and the wavelengths of light </w:t>
      </w:r>
      <w:r w:rsidR="00874377">
        <w:t xml:space="preserve">taking part </w:t>
      </w:r>
      <w:r w:rsidR="00974F1B" w:rsidRPr="00874377">
        <w:t>in the interaction.</w:t>
      </w:r>
      <w:r w:rsidR="00F956C9">
        <w:t xml:space="preserve"> The two </w:t>
      </w:r>
      <w:r w:rsidR="003D0119">
        <w:t>commonly observed types of scattering in the atmosphere are Rayleigh and Mie scattering</w:t>
      </w:r>
      <w:r w:rsidR="008C63E1">
        <w:t xml:space="preserve"> </w:t>
      </w:r>
      <w:r w:rsidR="009C2F1F">
        <w:fldChar w:fldCharType="begin"/>
      </w:r>
      <w:r w:rsidR="00D67E6E">
        <w:instrText xml:space="preserve"> ADDIN ZOTERO_ITEM CSL_CITATION {"citationID":"VEZRZu79","properties":{"formattedCitation":"[25]","plainCitation":"[25]","noteIndex":0},"citationItems":[{"id":139,"uris":["http://zotero.org/users/5011678/items/ZPTFZVID"],"uri":["http://zotero.org/users/5011678/items/ZPTFZVID"],"itemData":{"id":139,"type":"webpage","title":"Lesson 7: Absorption &amp; Scattering","container-title":"ENSC 376: Introduction to Optical Engineering and Design","genre":"Educational","abstract":"Discusses how light interacts with various atmospheric conditions. Observed phenomena such as Beer-Lambert Law (absorption), elastic scattering (Mie, Rayleigh), inelastic scattering (Brillouin, Raman).","URL":"http://www2.ensc.sfu.ca/~glennc/e376/e376l7.pdf","shortTitle":"Lesson 7: Absorption &amp; Scattering","author":[{"literal":"Prof. Glenn H. Chapman: SFU Eng. Science"}],"issued":{"date-parts":[["2008",1,30]]},"accessed":{"date-parts":[["2018",10,1]]}}}],"schema":"https://github.com/citation-style-language/schema/raw/master/csl-citation.json"} </w:instrText>
      </w:r>
      <w:r w:rsidR="009C2F1F">
        <w:fldChar w:fldCharType="separate"/>
      </w:r>
      <w:r w:rsidR="00D67E6E" w:rsidRPr="00D67E6E">
        <w:rPr>
          <w:rFonts w:ascii="Calibri" w:hAnsi="Calibri" w:cs="Calibri"/>
        </w:rPr>
        <w:t>[25]</w:t>
      </w:r>
      <w:r w:rsidR="009C2F1F">
        <w:fldChar w:fldCharType="end"/>
      </w:r>
      <w:r w:rsidR="008C63E1">
        <w:t>.</w:t>
      </w:r>
      <w:r w:rsidR="009C2F1F">
        <w:t xml:space="preserve"> </w:t>
      </w:r>
      <w:r w:rsidR="00974F1B" w:rsidRPr="009C2F1F">
        <w:t>Rayleigh Scattering</w:t>
      </w:r>
      <w:r w:rsidR="009C2F1F">
        <w:t xml:space="preserve"> focuses on the electromagnetic wave</w:t>
      </w:r>
      <w:r w:rsidR="00974F1B">
        <w:t xml:space="preserve"> interaction with the electron cloud of an atom</w:t>
      </w:r>
      <w:r w:rsidR="009C2F1F">
        <w:t xml:space="preserve">. In these cases, the diameter of the particle being interacted with is much shorter than the wavelength of the electromagnetic wave. As a result, blue light is </w:t>
      </w:r>
      <w:r w:rsidR="00AE2B07">
        <w:t>the most highly scattered due to its shorter wavelengths, whereas red light is mostly not scattered. Mie Scattering occurs when the particle diameter is greater than or equal to the wavelength of the electromagnetic wave. This scattering is anisotropic, which means that the light gets scattered more in some directions than others. The anisotropic effect increases with the size of the particle in the participating medium.</w:t>
      </w:r>
    </w:p>
    <w:p w14:paraId="56578C53" w14:textId="77777777" w:rsidR="003665DE" w:rsidRDefault="003665DE" w:rsidP="003665DE">
      <w:pPr>
        <w:pStyle w:val="CapstoneHeading3"/>
      </w:pPr>
      <w:bookmarkStart w:id="65" w:name="_Toc531452876"/>
      <w:r>
        <w:t>2.3.3 Summary</w:t>
      </w:r>
      <w:bookmarkEnd w:id="65"/>
    </w:p>
    <w:p w14:paraId="77AF1E58" w14:textId="77777777" w:rsidR="003665DE" w:rsidRDefault="00645646" w:rsidP="00AE2B07">
      <w:pPr>
        <w:pStyle w:val="CapstoneNormal"/>
      </w:pPr>
      <w:r>
        <w:t xml:space="preserve">This section introduced several details that are important to the implementation of volumetric fog. Section 2.3.1 discussed the graphics rendering pipeline, the deferred rendering path, and the reasoning behind using deferred rendering to implement volumetric fog. Section 2.3.2 discussed the some of the physics behind the interactions between light and the atmosphere, which is important to understand so that we can approximate these interactions in our fog system. </w:t>
      </w:r>
    </w:p>
    <w:p w14:paraId="142C2024" w14:textId="77777777" w:rsidR="003665DE" w:rsidRDefault="003665DE" w:rsidP="003665DE">
      <w:pPr>
        <w:pStyle w:val="Heading2"/>
      </w:pPr>
      <w:bookmarkStart w:id="66" w:name="_Toc531452877"/>
      <w:r>
        <w:t>2.4 Chapter Summary</w:t>
      </w:r>
      <w:bookmarkEnd w:id="66"/>
    </w:p>
    <w:p w14:paraId="7BD9B674" w14:textId="77777777" w:rsidR="003665DE" w:rsidRPr="009A5983" w:rsidRDefault="00645646" w:rsidP="009A5983">
      <w:pPr>
        <w:pStyle w:val="CapstoneNormal"/>
      </w:pPr>
      <w:r w:rsidRPr="009A5983">
        <w:t>This chapter summarize</w:t>
      </w:r>
      <w:r w:rsidR="001252A6" w:rsidRPr="009A5983">
        <w:t>s the characteristics of fog which can vary as a function of both space and time. Furthermore, it discusses both the best approach to approximating fog and the fundamental model needed to create the approximation.</w:t>
      </w:r>
    </w:p>
    <w:p w14:paraId="6A3974E0" w14:textId="77777777" w:rsidR="001252A6" w:rsidRPr="00AE2B07" w:rsidRDefault="001252A6" w:rsidP="009A5983">
      <w:pPr>
        <w:pStyle w:val="CapstoneNormal"/>
      </w:pPr>
      <w:r w:rsidRPr="009A5983">
        <w:t>The next chapter discusses the goals for the project and the tools selected to achieve those goals</w:t>
      </w:r>
      <w:r>
        <w:t>.</w:t>
      </w:r>
    </w:p>
    <w:p w14:paraId="3945B594" w14:textId="77777777" w:rsidR="003665DE" w:rsidRDefault="003665DE">
      <w:pPr>
        <w:rPr>
          <w:rFonts w:asciiTheme="majorHAnsi" w:eastAsiaTheme="majorEastAsia" w:hAnsiTheme="majorHAnsi" w:cstheme="majorBidi"/>
          <w:color w:val="2F5496" w:themeColor="accent1" w:themeShade="BF"/>
          <w:sz w:val="32"/>
          <w:szCs w:val="32"/>
        </w:rPr>
      </w:pPr>
      <w:r>
        <w:br w:type="page"/>
      </w:r>
    </w:p>
    <w:p w14:paraId="4253C070" w14:textId="77777777" w:rsidR="00373567" w:rsidRDefault="00373567" w:rsidP="00373567">
      <w:pPr>
        <w:pStyle w:val="Heading1"/>
      </w:pPr>
      <w:bookmarkStart w:id="67" w:name="_Toc531452878"/>
      <w:r w:rsidRPr="0031525C">
        <w:lastRenderedPageBreak/>
        <w:t xml:space="preserve">3 </w:t>
      </w:r>
      <w:r w:rsidR="00166474">
        <w:t>Design</w:t>
      </w:r>
      <w:bookmarkEnd w:id="67"/>
    </w:p>
    <w:p w14:paraId="220A6214" w14:textId="77777777" w:rsidR="00166474" w:rsidRPr="00166474" w:rsidRDefault="00166474" w:rsidP="00166474">
      <w:pPr>
        <w:pStyle w:val="CapstoneNormal"/>
      </w:pPr>
      <w:r>
        <w:t xml:space="preserve">This </w:t>
      </w:r>
      <w:r w:rsidR="001252A6">
        <w:t>chapter</w:t>
      </w:r>
      <w:r>
        <w:t xml:space="preserve"> describes both the qualitative and performance goals this project aims to achieve. This </w:t>
      </w:r>
      <w:r w:rsidR="001252A6">
        <w:t>chapter</w:t>
      </w:r>
      <w:r>
        <w:t xml:space="preserve"> also describes the software tools used </w:t>
      </w:r>
      <w:r w:rsidR="005711BB">
        <w:t>in the project and some of the factors that were considered in choosing them.</w:t>
      </w:r>
    </w:p>
    <w:p w14:paraId="0361677F" w14:textId="77777777" w:rsidR="00373567" w:rsidRPr="0031525C" w:rsidRDefault="00373567" w:rsidP="00373567">
      <w:pPr>
        <w:pStyle w:val="Heading2"/>
      </w:pPr>
      <w:bookmarkStart w:id="68" w:name="_Toc531452879"/>
      <w:r w:rsidRPr="0031525C">
        <w:t>3.</w:t>
      </w:r>
      <w:r>
        <w:t>1</w:t>
      </w:r>
      <w:r w:rsidRPr="0031525C">
        <w:t xml:space="preserve"> Project Goals</w:t>
      </w:r>
      <w:bookmarkEnd w:id="68"/>
    </w:p>
    <w:p w14:paraId="4ACC1887" w14:textId="77777777" w:rsidR="00722C35" w:rsidRDefault="00722C35" w:rsidP="00722C35">
      <w:pPr>
        <w:pStyle w:val="CapstoneHeading3"/>
      </w:pPr>
      <w:bookmarkStart w:id="69" w:name="_Toc531452880"/>
      <w:r>
        <w:t>3.1.1 Qualitative / Subjective Goals</w:t>
      </w:r>
      <w:bookmarkEnd w:id="69"/>
    </w:p>
    <w:p w14:paraId="12D5BF06" w14:textId="77777777" w:rsidR="00722C35" w:rsidRDefault="00722C35" w:rsidP="00722C35">
      <w:pPr>
        <w:pStyle w:val="CapstoneNormal"/>
      </w:pPr>
      <w:r>
        <w:t>In the real world, fog has many qualities that a believable simulation should be capable of emulating:</w:t>
      </w:r>
    </w:p>
    <w:p w14:paraId="2D0E03B3" w14:textId="77777777" w:rsidR="00722C35" w:rsidRDefault="00722C35" w:rsidP="0063614B">
      <w:pPr>
        <w:pStyle w:val="CapstoneNormal"/>
        <w:numPr>
          <w:ilvl w:val="0"/>
          <w:numId w:val="36"/>
        </w:numPr>
        <w:spacing w:after="0"/>
      </w:pPr>
      <w:r>
        <w:t xml:space="preserve">The density of fog can vary greatly as a function of position, distance, altitude, and time. </w:t>
      </w:r>
    </w:p>
    <w:p w14:paraId="0DB0BE8D" w14:textId="77777777" w:rsidR="00722C35" w:rsidRDefault="00722C35" w:rsidP="0063614B">
      <w:pPr>
        <w:pStyle w:val="CapstoneNormal"/>
        <w:numPr>
          <w:ilvl w:val="0"/>
          <w:numId w:val="36"/>
        </w:numPr>
        <w:spacing w:after="0"/>
      </w:pPr>
      <w:r>
        <w:t>The visible color of fog reflects the local and global lighting it interacts with.</w:t>
      </w:r>
    </w:p>
    <w:p w14:paraId="508AD680" w14:textId="3D631869" w:rsidR="00722C35" w:rsidRDefault="00722C35" w:rsidP="0063614B">
      <w:pPr>
        <w:pStyle w:val="CapstoneNormal"/>
        <w:numPr>
          <w:ilvl w:val="0"/>
          <w:numId w:val="36"/>
        </w:numPr>
        <w:spacing w:after="0"/>
      </w:pPr>
      <w:r>
        <w:t xml:space="preserve">Local variations in density can </w:t>
      </w:r>
      <w:r w:rsidR="00506C41">
        <w:t>occur</w:t>
      </w:r>
      <w:r>
        <w:t>, and are more perceivable when outside agitators, such as wind, cause the fog to swirl or drift.</w:t>
      </w:r>
    </w:p>
    <w:p w14:paraId="7953DDF0" w14:textId="77777777" w:rsidR="00722C35" w:rsidRDefault="00722C35" w:rsidP="00714B39">
      <w:pPr>
        <w:pStyle w:val="CapstoneNormal"/>
        <w:numPr>
          <w:ilvl w:val="0"/>
          <w:numId w:val="36"/>
        </w:numPr>
      </w:pPr>
      <w:r>
        <w:t>Under highly dynamic lighting conditions, shafts of light or shadow can be observed.</w:t>
      </w:r>
    </w:p>
    <w:p w14:paraId="2176408B" w14:textId="77777777" w:rsidR="00722C35" w:rsidRPr="00722C35" w:rsidRDefault="00722C35" w:rsidP="001F1C1F">
      <w:pPr>
        <w:pStyle w:val="CapstoneHeading3"/>
      </w:pPr>
      <w:bookmarkStart w:id="70" w:name="_Toc531452881"/>
      <w:r>
        <w:t xml:space="preserve">3.1.2 Quantitative / Performance </w:t>
      </w:r>
      <w:r w:rsidR="004D18B9">
        <w:t>Analysis</w:t>
      </w:r>
      <w:bookmarkEnd w:id="70"/>
    </w:p>
    <w:p w14:paraId="5096CDD1" w14:textId="4747D0F2" w:rsidR="00722C35" w:rsidRDefault="001F1C1F" w:rsidP="00722C35">
      <w:pPr>
        <w:pStyle w:val="CapstoneNormal"/>
      </w:pPr>
      <w:r>
        <w:t xml:space="preserve">Our performance goal </w:t>
      </w:r>
      <w:r w:rsidR="004D18B9">
        <w:t>is</w:t>
      </w:r>
      <w:r>
        <w:t xml:space="preserve"> to </w:t>
      </w:r>
      <w:r w:rsidR="004D18B9">
        <w:t>demonstrate a performant fog simulation for a base scene consisting of hundreds of game objects at a</w:t>
      </w:r>
      <w:r>
        <w:t xml:space="preserve"> resolution o</w:t>
      </w:r>
      <w:r w:rsidR="004D18B9">
        <w:t>f 1920 x 1080</w:t>
      </w:r>
      <w:r>
        <w:t xml:space="preserve">. </w:t>
      </w:r>
      <w:r w:rsidR="004D18B9">
        <w:t xml:space="preserve">Achieving a system that is capable of functioning at HD resolution is important as the visual quality of a video game can often be </w:t>
      </w:r>
      <w:r w:rsidR="00B12DF7">
        <w:t>the deciding factor in its success or failure as a profitable product</w:t>
      </w:r>
      <w:r w:rsidR="008C63E1">
        <w:t xml:space="preserve"> </w:t>
      </w:r>
      <w:r>
        <w:fldChar w:fldCharType="begin"/>
      </w:r>
      <w:r w:rsidR="00D67E6E">
        <w:instrText xml:space="preserve"> ADDIN ZOTERO_ITEM CSL_CITATION {"citationID":"LEFTWVKs","properties":{"formattedCitation":"[26]","plainCitation":"[26]","noteIndex":0},"citationItems":[{"id":115,"uris":["http://zotero.org/users/5011678/items/B2EZXM3C"],"uri":["http://zotero.org/users/5011678/items/B2EZXM3C"],"itemData":{"id":115,"type":"webpage","title":"1080p will come to Xbox One games, but at a cost - Polygon","container-title":"Polygon","genre":"Article","abstract":"Games displayed at 1080p, while running at a smooth 60 frames-per-second, has become part of the marketing for many new games.\nIt's a magical bullet point on a list of features that proves that your game is next-generation, and there are groups of players online who sneer at anything that can't quite hit that goal.","URL":"https://www.polygon.com/2014/8/19/6045141/diablo-microsoft-resolution","language":"en-us","author":[{"family":"Kuchera","given":"Ben"}],"issued":{"date-parts":[["2014",8,19]]},"accessed":{"date-parts":[["2018",9,22]]}}}],"schema":"https://github.com/citation-style-language/schema/raw/master/csl-citation.json"} </w:instrText>
      </w:r>
      <w:r>
        <w:fldChar w:fldCharType="separate"/>
      </w:r>
      <w:r w:rsidR="00D67E6E" w:rsidRPr="00D67E6E">
        <w:rPr>
          <w:rFonts w:ascii="Calibri" w:hAnsi="Calibri" w:cs="Calibri"/>
        </w:rPr>
        <w:t>[26]</w:t>
      </w:r>
      <w:r>
        <w:fldChar w:fldCharType="end"/>
      </w:r>
      <w:r w:rsidR="008C63E1">
        <w:t>.</w:t>
      </w:r>
    </w:p>
    <w:p w14:paraId="4462A30B" w14:textId="77777777" w:rsidR="001F1C1F" w:rsidRDefault="00EA7A42" w:rsidP="00722C35">
      <w:pPr>
        <w:pStyle w:val="CapstoneNormal"/>
      </w:pPr>
      <w:r>
        <w:t>Some properties of our base scene are:</w:t>
      </w:r>
    </w:p>
    <w:p w14:paraId="1715A7DA" w14:textId="77777777" w:rsidR="00EA7A42" w:rsidRDefault="00EA7A42" w:rsidP="00EA7A42">
      <w:pPr>
        <w:pStyle w:val="CapstoneNormal"/>
        <w:numPr>
          <w:ilvl w:val="0"/>
          <w:numId w:val="35"/>
        </w:numPr>
        <w:spacing w:after="0"/>
      </w:pPr>
      <w:r>
        <w:t>Simple scene consisting of:</w:t>
      </w:r>
    </w:p>
    <w:p w14:paraId="34D51B48" w14:textId="77777777" w:rsidR="00EA7A42" w:rsidRDefault="00EA7A42" w:rsidP="00EA7A42">
      <w:pPr>
        <w:pStyle w:val="CapstoneNormal"/>
        <w:numPr>
          <w:ilvl w:val="1"/>
          <w:numId w:val="35"/>
        </w:numPr>
        <w:spacing w:after="0"/>
      </w:pPr>
      <w:r>
        <w:t>Ground plane</w:t>
      </w:r>
    </w:p>
    <w:p w14:paraId="6E845EC3" w14:textId="77777777" w:rsidR="00EA7A42" w:rsidRDefault="00B12DF7" w:rsidP="00EA7A42">
      <w:pPr>
        <w:pStyle w:val="CapstoneNormal"/>
        <w:numPr>
          <w:ilvl w:val="1"/>
          <w:numId w:val="35"/>
        </w:numPr>
        <w:spacing w:after="0"/>
      </w:pPr>
      <w:r>
        <w:t>Several hundred</w:t>
      </w:r>
      <w:r w:rsidR="00EA7A42">
        <w:t xml:space="preserve"> geometric objects of varying size</w:t>
      </w:r>
    </w:p>
    <w:p w14:paraId="67345539" w14:textId="77777777" w:rsidR="00EA7A42" w:rsidRDefault="00EA7A42" w:rsidP="00EA7A42">
      <w:pPr>
        <w:pStyle w:val="CapstoneNormal"/>
        <w:numPr>
          <w:ilvl w:val="1"/>
          <w:numId w:val="35"/>
        </w:numPr>
        <w:spacing w:after="0"/>
      </w:pPr>
      <w:r>
        <w:t>Single directed light source</w:t>
      </w:r>
    </w:p>
    <w:p w14:paraId="5DB66B9C" w14:textId="77777777" w:rsidR="00EA7A42" w:rsidRDefault="00EA7A42" w:rsidP="00EA7A42">
      <w:pPr>
        <w:pStyle w:val="CapstoneNormal"/>
        <w:numPr>
          <w:ilvl w:val="0"/>
          <w:numId w:val="35"/>
        </w:numPr>
        <w:spacing w:after="0"/>
      </w:pPr>
      <w:r>
        <w:t>S</w:t>
      </w:r>
      <w:r w:rsidR="00722C35">
        <w:t>cene-wide volumetric fog</w:t>
      </w:r>
      <w:r>
        <w:t>:</w:t>
      </w:r>
    </w:p>
    <w:p w14:paraId="3A4B1BD6" w14:textId="77777777" w:rsidR="00EA7A42" w:rsidRDefault="00EA7A42" w:rsidP="00EA7A42">
      <w:pPr>
        <w:pStyle w:val="CapstoneNormal"/>
        <w:numPr>
          <w:ilvl w:val="1"/>
          <w:numId w:val="20"/>
        </w:numPr>
        <w:spacing w:after="0"/>
      </w:pPr>
      <w:r>
        <w:t>L</w:t>
      </w:r>
      <w:r w:rsidR="00722C35" w:rsidRPr="00EA7A42">
        <w:t>inear height-density falloff</w:t>
      </w:r>
    </w:p>
    <w:p w14:paraId="6E77A440" w14:textId="77777777" w:rsidR="00EA7A42" w:rsidRDefault="00EA7A42" w:rsidP="00EA7A42">
      <w:pPr>
        <w:pStyle w:val="CapstoneNormal"/>
        <w:numPr>
          <w:ilvl w:val="1"/>
          <w:numId w:val="20"/>
        </w:numPr>
        <w:spacing w:after="0"/>
      </w:pPr>
      <w:r>
        <w:t xml:space="preserve">Raymarching using a maximum of </w:t>
      </w:r>
      <w:r w:rsidR="00722C35" w:rsidRPr="00EA7A42">
        <w:t>128 steps per pixel</w:t>
      </w:r>
    </w:p>
    <w:p w14:paraId="7EE51E56" w14:textId="77777777" w:rsidR="00722C35" w:rsidRDefault="00722C35" w:rsidP="00EF5430">
      <w:pPr>
        <w:pStyle w:val="CapstoneNormal"/>
        <w:numPr>
          <w:ilvl w:val="0"/>
          <w:numId w:val="20"/>
        </w:numPr>
        <w:spacing w:after="0"/>
        <w:ind w:left="720"/>
      </w:pPr>
      <w:r w:rsidRPr="00EA7A42">
        <w:t>Running in the Unity game preview window</w:t>
      </w:r>
    </w:p>
    <w:p w14:paraId="36C9C972" w14:textId="77777777" w:rsidR="00664B59" w:rsidRDefault="00664B59" w:rsidP="00664B59">
      <w:pPr>
        <w:pStyle w:val="CapstoneNormal"/>
        <w:spacing w:after="0"/>
      </w:pPr>
    </w:p>
    <w:p w14:paraId="7641EC28" w14:textId="67920659" w:rsidR="00664B59" w:rsidRDefault="00664B59" w:rsidP="00664B59">
      <w:pPr>
        <w:pStyle w:val="CapstoneNormal"/>
        <w:spacing w:after="0"/>
      </w:pPr>
      <w:r>
        <w:t xml:space="preserve">The base scene will be analyzed with </w:t>
      </w:r>
      <w:r w:rsidR="008B015D">
        <w:t>these</w:t>
      </w:r>
      <w:r>
        <w:t xml:space="preserve"> settings, and subsequent simulations will be analyzed to determine the performance cost associated with adding in new features or qualities to the fog simulation.</w:t>
      </w:r>
    </w:p>
    <w:p w14:paraId="5A0DC140" w14:textId="77777777" w:rsidR="00EF5430" w:rsidRDefault="00EF5430" w:rsidP="00EF5430">
      <w:pPr>
        <w:pStyle w:val="CapstoneNormal"/>
        <w:spacing w:after="0"/>
      </w:pPr>
    </w:p>
    <w:p w14:paraId="5CBBA4DE" w14:textId="573BEA4B" w:rsidR="00722C35" w:rsidRPr="00EF5430" w:rsidRDefault="00722C35" w:rsidP="00EF5430">
      <w:pPr>
        <w:pStyle w:val="CapstoneNormal"/>
      </w:pPr>
      <w:r w:rsidRPr="00EF5430">
        <w:t xml:space="preserve">See </w:t>
      </w:r>
      <w:r w:rsidR="001F27D0">
        <w:fldChar w:fldCharType="begin"/>
      </w:r>
      <w:r w:rsidR="001F27D0">
        <w:instrText xml:space="preserve"> REF _Ref530416571 \h </w:instrText>
      </w:r>
      <w:r w:rsidR="001F27D0">
        <w:fldChar w:fldCharType="separate"/>
      </w:r>
      <w:r w:rsidR="00436480">
        <w:t>Appendix A – Development System</w:t>
      </w:r>
      <w:r w:rsidR="001F27D0">
        <w:fldChar w:fldCharType="end"/>
      </w:r>
      <w:r w:rsidR="001F27D0">
        <w:t xml:space="preserve"> </w:t>
      </w:r>
      <w:r w:rsidRPr="00EF5430">
        <w:t>for a complete description of the development system.</w:t>
      </w:r>
    </w:p>
    <w:p w14:paraId="25B0B2B7" w14:textId="55CD7124" w:rsidR="001F27D0" w:rsidRDefault="001F27D0" w:rsidP="001F27D0">
      <w:pPr>
        <w:pStyle w:val="CapstoneNormal"/>
      </w:pPr>
      <w:r w:rsidRPr="00EF5430">
        <w:t>See</w:t>
      </w:r>
      <w:r>
        <w:t xml:space="preserve"> </w:t>
      </w:r>
      <w:r>
        <w:fldChar w:fldCharType="begin"/>
      </w:r>
      <w:r>
        <w:instrText xml:space="preserve"> REF _Ref530416618 \h </w:instrText>
      </w:r>
      <w:r>
        <w:fldChar w:fldCharType="separate"/>
      </w:r>
      <w:r w:rsidR="00436480">
        <w:t>Appendix B – Base Scene</w:t>
      </w:r>
      <w:r>
        <w:fldChar w:fldCharType="end"/>
      </w:r>
      <w:r w:rsidRPr="00EF5430">
        <w:t xml:space="preserve"> for a complete description of the base scene and script configuration</w:t>
      </w:r>
      <w:r>
        <w:t>.</w:t>
      </w:r>
    </w:p>
    <w:p w14:paraId="06C4D6B3" w14:textId="77777777" w:rsidR="00722C35" w:rsidRPr="00EF5430" w:rsidRDefault="00722C35" w:rsidP="00EF5430">
      <w:pPr>
        <w:pStyle w:val="CapstoneNormal"/>
      </w:pPr>
      <w:r w:rsidRPr="00EF5430">
        <w:t>Other features, such as shadows and local density variations, will have their performance analyzed as a direct cost comparison to the performance of the base scene</w:t>
      </w:r>
      <w:r w:rsidR="00EF5430">
        <w:t>.</w:t>
      </w:r>
    </w:p>
    <w:p w14:paraId="486D37B1" w14:textId="77777777" w:rsidR="00722C35" w:rsidRPr="0031525C" w:rsidRDefault="00722C35" w:rsidP="00722C35">
      <w:pPr>
        <w:pStyle w:val="Heading2"/>
      </w:pPr>
      <w:bookmarkStart w:id="71" w:name="_Toc529643287"/>
      <w:bookmarkStart w:id="72" w:name="_Toc531452882"/>
      <w:r w:rsidRPr="0031525C">
        <w:lastRenderedPageBreak/>
        <w:t>3.</w:t>
      </w:r>
      <w:r>
        <w:t>2</w:t>
      </w:r>
      <w:r w:rsidRPr="0031525C">
        <w:t xml:space="preserve"> Toolset</w:t>
      </w:r>
      <w:bookmarkEnd w:id="71"/>
      <w:bookmarkEnd w:id="72"/>
    </w:p>
    <w:p w14:paraId="20FE50A7" w14:textId="77777777" w:rsidR="00722C35" w:rsidRPr="00EF5430" w:rsidRDefault="00722C35" w:rsidP="005764B8">
      <w:pPr>
        <w:pStyle w:val="CapstoneNormal"/>
      </w:pPr>
      <w:r w:rsidRPr="00EF5430">
        <w:t>This project uses two tools to study and implement volumetric fog in 3D game environments</w:t>
      </w:r>
      <w:r w:rsidR="00EF5430">
        <w:t>:</w:t>
      </w:r>
    </w:p>
    <w:p w14:paraId="5768D7DB" w14:textId="4BBF8075" w:rsidR="00722C35" w:rsidRDefault="00722C35" w:rsidP="00EF5430">
      <w:pPr>
        <w:pStyle w:val="ListParagraph"/>
        <w:numPr>
          <w:ilvl w:val="0"/>
          <w:numId w:val="19"/>
        </w:numPr>
        <w:rPr>
          <w:sz w:val="24"/>
          <w:szCs w:val="24"/>
        </w:rPr>
      </w:pPr>
      <w:r w:rsidRPr="003D2297">
        <w:rPr>
          <w:sz w:val="24"/>
          <w:szCs w:val="24"/>
        </w:rPr>
        <w:t>Unity</w:t>
      </w:r>
      <w:r w:rsidR="008C63E1">
        <w:rPr>
          <w:sz w:val="24"/>
          <w:szCs w:val="24"/>
        </w:rPr>
        <w:t xml:space="preserve"> </w:t>
      </w:r>
      <w:r w:rsidRPr="003D2297">
        <w:rPr>
          <w:sz w:val="24"/>
          <w:szCs w:val="24"/>
        </w:rPr>
        <w:fldChar w:fldCharType="begin"/>
      </w:r>
      <w:r w:rsidR="00D67E6E">
        <w:rPr>
          <w:sz w:val="24"/>
          <w:szCs w:val="24"/>
        </w:rPr>
        <w:instrText xml:space="preserve"> ADDIN ZOTERO_ITEM CSL_CITATION {"citationID":"04CZMwpe","properties":{"formattedCitation":"[27]","plainCitation":"[27]","noteIndex":0},"citationItems":[{"id":123,"uris":["http://zotero.org/users/5011678/items/68QHPU3G"],"uri":["http://zotero.org/users/5011678/items/68QHPU3G"],"itemData":{"id":123,"type":"webpage","title":"Unity","container-title":"Unity","abstract":"Unity, the world’s leading real-time engine, is used to create half of the world’s games. Our flexible real-time tools offer incredible possibilities for game developers, and creators across industries and applications in 2D, 3D, VR, and AR.","URL":"https://unity3d.com","language":"en","accessed":{"date-parts":[["2018",9,29]]}}}],"schema":"https://github.com/citation-style-language/schema/raw/master/csl-citation.json"} </w:instrText>
      </w:r>
      <w:r w:rsidRPr="003D2297">
        <w:rPr>
          <w:sz w:val="24"/>
          <w:szCs w:val="24"/>
        </w:rPr>
        <w:fldChar w:fldCharType="separate"/>
      </w:r>
      <w:r w:rsidR="00D67E6E" w:rsidRPr="00D67E6E">
        <w:rPr>
          <w:rFonts w:ascii="Calibri" w:hAnsi="Calibri" w:cs="Calibri"/>
          <w:sz w:val="24"/>
        </w:rPr>
        <w:t>[27]</w:t>
      </w:r>
      <w:r w:rsidRPr="003D2297">
        <w:rPr>
          <w:sz w:val="24"/>
          <w:szCs w:val="24"/>
        </w:rPr>
        <w:fldChar w:fldCharType="end"/>
      </w:r>
      <w:r w:rsidRPr="003D2297">
        <w:rPr>
          <w:sz w:val="24"/>
          <w:szCs w:val="24"/>
        </w:rPr>
        <w:t xml:space="preserve"> (version 2018.2.</w:t>
      </w:r>
      <w:r>
        <w:rPr>
          <w:sz w:val="24"/>
          <w:szCs w:val="24"/>
        </w:rPr>
        <w:t>1</w:t>
      </w:r>
      <w:r w:rsidRPr="003D2297">
        <w:rPr>
          <w:sz w:val="24"/>
          <w:szCs w:val="24"/>
        </w:rPr>
        <w:t>6f1)</w:t>
      </w:r>
      <w:r>
        <w:rPr>
          <w:sz w:val="24"/>
          <w:szCs w:val="24"/>
        </w:rPr>
        <w:t>, cross-platform game engine</w:t>
      </w:r>
    </w:p>
    <w:p w14:paraId="6C2DC772" w14:textId="77777777" w:rsidR="00722C35" w:rsidRDefault="00722C35" w:rsidP="00EF5430">
      <w:pPr>
        <w:pStyle w:val="ListParagraph"/>
        <w:numPr>
          <w:ilvl w:val="0"/>
          <w:numId w:val="19"/>
        </w:numPr>
        <w:rPr>
          <w:sz w:val="24"/>
          <w:szCs w:val="24"/>
        </w:rPr>
      </w:pPr>
      <w:r w:rsidRPr="003D2297">
        <w:rPr>
          <w:sz w:val="24"/>
          <w:szCs w:val="24"/>
        </w:rPr>
        <w:t>Microsoft Visual Studio 201</w:t>
      </w:r>
      <w:r>
        <w:rPr>
          <w:sz w:val="24"/>
          <w:szCs w:val="24"/>
        </w:rPr>
        <w:t xml:space="preserve">7 was used for </w:t>
      </w:r>
      <w:r w:rsidR="00E60781">
        <w:rPr>
          <w:sz w:val="24"/>
          <w:szCs w:val="24"/>
        </w:rPr>
        <w:t>H</w:t>
      </w:r>
      <w:r w:rsidRPr="003D2297">
        <w:rPr>
          <w:sz w:val="24"/>
          <w:szCs w:val="24"/>
        </w:rPr>
        <w:t>LSL and C# code developmen</w:t>
      </w:r>
      <w:r>
        <w:rPr>
          <w:sz w:val="24"/>
          <w:szCs w:val="24"/>
        </w:rPr>
        <w:t>t</w:t>
      </w:r>
      <w:r w:rsidRPr="003D2297">
        <w:rPr>
          <w:sz w:val="24"/>
          <w:szCs w:val="24"/>
        </w:rPr>
        <w:t>.</w:t>
      </w:r>
    </w:p>
    <w:p w14:paraId="334946EB" w14:textId="2D4A2F64" w:rsidR="00722C35" w:rsidRDefault="004F008D" w:rsidP="005764B8">
      <w:pPr>
        <w:pStyle w:val="CapstoneNormal"/>
      </w:pPr>
      <w:r>
        <w:t>This toolset offers</w:t>
      </w:r>
      <w:r w:rsidR="00722C35" w:rsidRPr="00EF5430">
        <w:t xml:space="preserve"> many benefits</w:t>
      </w:r>
      <w:r w:rsidR="00EF5430">
        <w:t xml:space="preserve">. First, both Unity and Microsoft Visual Studio are free to use. Also, these two tools work well together, with Visual Studio now being offered as part of the Unity installation process. These tools are available for both Mac and PC, supporting the design and development process no matter what platform you work on. Being free has allowed both tools to accumulate a large worldwide user base. A large user base means good customer support from both the developers and the community, including </w:t>
      </w:r>
      <w:r w:rsidR="005764B8">
        <w:t>the ability to find many free resources such as wikis, blogs, tutorials and other information sources.</w:t>
      </w:r>
    </w:p>
    <w:p w14:paraId="1D326B6E" w14:textId="4A37BD8A" w:rsidR="001252A6" w:rsidRDefault="005764B8" w:rsidP="005764B8">
      <w:pPr>
        <w:pStyle w:val="CapstoneNormal"/>
      </w:pPr>
      <w:r>
        <w:t xml:space="preserve">One final benefit for our team was a familiarity with Unity and Visual Studio due to previous coursework using these tools. </w:t>
      </w:r>
      <w:r w:rsidR="00722C35">
        <w:t xml:space="preserve">This was a major deciding factor in choosing Unity over competing products, such as </w:t>
      </w:r>
      <w:r w:rsidR="00722C35" w:rsidRPr="00383BEE">
        <w:t>the Unreal Engine 4</w:t>
      </w:r>
      <w:r w:rsidR="008C63E1">
        <w:t xml:space="preserve"> </w:t>
      </w:r>
      <w:r w:rsidR="00722C35" w:rsidRPr="00383BEE">
        <w:fldChar w:fldCharType="begin"/>
      </w:r>
      <w:r w:rsidR="00D67E6E">
        <w:instrText xml:space="preserve"> ADDIN ZOTERO_ITEM CSL_CITATION {"citationID":"AqV6oswE","properties":{"formattedCitation":"[28]","plainCitation":"[28]","noteIndex":0},"citationItems":[{"id":125,"uris":["http://zotero.org/users/5011678/items/YYNL29TS"],"uri":["http://zotero.org/users/5011678/items/YYNL29TS"],"itemData":{"id":125,"type":"webpage","title":"What is Unreal Engine 4","URL":"https://www.unrealengine.com/en-US/what-is-unreal-engine-4","accessed":{"date-parts":[["2018",9,29]]}}}],"schema":"https://github.com/citation-style-language/schema/raw/master/csl-citation.json"} </w:instrText>
      </w:r>
      <w:r w:rsidR="00722C35" w:rsidRPr="00383BEE">
        <w:fldChar w:fldCharType="separate"/>
      </w:r>
      <w:r w:rsidR="00D67E6E" w:rsidRPr="00D67E6E">
        <w:rPr>
          <w:rFonts w:ascii="Calibri" w:hAnsi="Calibri" w:cs="Calibri"/>
        </w:rPr>
        <w:t>[28]</w:t>
      </w:r>
      <w:r w:rsidR="00722C35" w:rsidRPr="00383BEE">
        <w:fldChar w:fldCharType="end"/>
      </w:r>
      <w:r w:rsidR="00722C35" w:rsidRPr="00383BEE">
        <w:t xml:space="preserve"> produced by Epic Games</w:t>
      </w:r>
      <w:r w:rsidR="00722C35">
        <w:t>.</w:t>
      </w:r>
      <w:r>
        <w:t xml:space="preserve"> The benefit of this decision is that it allowed us to hit the ground running on the research and implementation of volumetric fog without the additional overhead of learning the development platform first.</w:t>
      </w:r>
    </w:p>
    <w:p w14:paraId="32502E6F" w14:textId="77777777" w:rsidR="001252A6" w:rsidRDefault="001252A6" w:rsidP="001252A6">
      <w:pPr>
        <w:pStyle w:val="Heading2"/>
      </w:pPr>
      <w:bookmarkStart w:id="73" w:name="_Toc531452883"/>
      <w:r>
        <w:t>3.3 Chapter Summary</w:t>
      </w:r>
      <w:bookmarkEnd w:id="73"/>
    </w:p>
    <w:p w14:paraId="49121923" w14:textId="77777777" w:rsidR="001252A6" w:rsidRDefault="001252A6" w:rsidP="001252A6">
      <w:pPr>
        <w:pStyle w:val="CapstoneNormal"/>
      </w:pPr>
      <w:r>
        <w:t>This chapter summarizes the qualitative and quantitative goals for the project. This chapter also describes the toolset selected to achieve the project goals and presents the reasoning behind these choices.</w:t>
      </w:r>
    </w:p>
    <w:p w14:paraId="565B3220" w14:textId="77777777" w:rsidR="00373567" w:rsidRPr="005764B8" w:rsidRDefault="001252A6" w:rsidP="001252A6">
      <w:pPr>
        <w:pStyle w:val="CapstoneNormal"/>
      </w:pPr>
      <w:r>
        <w:t>The next chapter discusses the implementation of the volumetric fog system.</w:t>
      </w:r>
      <w:r w:rsidR="00373567" w:rsidRPr="00383BEE">
        <w:br w:type="page"/>
      </w:r>
    </w:p>
    <w:p w14:paraId="039ECA5F" w14:textId="77777777" w:rsidR="0036623D" w:rsidRPr="0031525C" w:rsidRDefault="0036623D" w:rsidP="0036623D">
      <w:pPr>
        <w:pStyle w:val="Heading1"/>
      </w:pPr>
      <w:bookmarkStart w:id="74" w:name="_Toc529103555"/>
      <w:bookmarkStart w:id="75" w:name="_Toc531452884"/>
      <w:r w:rsidRPr="0031525C">
        <w:lastRenderedPageBreak/>
        <w:t>4 Implementation</w:t>
      </w:r>
      <w:bookmarkEnd w:id="74"/>
      <w:bookmarkEnd w:id="75"/>
    </w:p>
    <w:p w14:paraId="7DC662B1" w14:textId="77777777" w:rsidR="008879E7" w:rsidRDefault="0036623D" w:rsidP="00044C59">
      <w:pPr>
        <w:pStyle w:val="CapstoneNormal"/>
      </w:pPr>
      <w:r w:rsidRPr="00D635B6">
        <w:t>In this project, we use the modern technique called raymarching to calculate the density and color of the fog in the scene.</w:t>
      </w:r>
      <w:r w:rsidR="00D635B6">
        <w:t xml:space="preserve"> </w:t>
      </w:r>
      <w:r w:rsidRPr="00D635B6">
        <w:t>Raymarching is</w:t>
      </w:r>
      <w:r w:rsidR="00D635B6">
        <w:t xml:space="preserve"> the </w:t>
      </w:r>
      <w:r>
        <w:t xml:space="preserve">process of taking incremental steps along </w:t>
      </w:r>
      <w:r w:rsidR="00D635B6">
        <w:t xml:space="preserve">the length of a </w:t>
      </w:r>
      <w:r>
        <w:t>vector</w:t>
      </w:r>
      <w:r w:rsidR="00D635B6">
        <w:t xml:space="preserve"> </w:t>
      </w:r>
      <w:r>
        <w:t xml:space="preserve">defined between </w:t>
      </w:r>
      <w:r w:rsidR="00D635B6">
        <w:t>one pixel</w:t>
      </w:r>
      <w:r>
        <w:t xml:space="preserve"> and the object it displays</w:t>
      </w:r>
      <w:r w:rsidR="00D635B6">
        <w:t>. At each step, e</w:t>
      </w:r>
      <w:r>
        <w:t>nvironmental measurements and calculations are performed</w:t>
      </w:r>
      <w:r w:rsidR="00D635B6">
        <w:t xml:space="preserve"> </w:t>
      </w:r>
      <w:r>
        <w:t>and their results are accumulated</w:t>
      </w:r>
      <w:r w:rsidR="00D635B6">
        <w:t xml:space="preserve">. The raymarching process is performed </w:t>
      </w:r>
      <w:r>
        <w:t>for every pixel that gets rendered to the screen</w:t>
      </w:r>
      <w:r w:rsidR="00D635B6">
        <w:t xml:space="preserve">. This makes this process computationally expensive. This process is carried out using the computer system’s </w:t>
      </w:r>
      <w:r>
        <w:t>graphics processing unit (GPGPU)</w:t>
      </w:r>
      <w:r w:rsidR="00D635B6">
        <w:t>, with the calculations being performed using a compute shader.</w:t>
      </w:r>
    </w:p>
    <w:p w14:paraId="3EC52BBE" w14:textId="77777777" w:rsidR="008879E7" w:rsidRDefault="0036623D" w:rsidP="00044C59">
      <w:pPr>
        <w:pStyle w:val="CapstoneNormal"/>
      </w:pPr>
      <w:r>
        <w:t>Raymarching is performed using the deferred rendering pipeline</w:t>
      </w:r>
      <w:r w:rsidR="008879E7">
        <w:t>. This means that the c</w:t>
      </w:r>
      <w:r>
        <w:t>alculations are performed after the initial frame has already been assembled</w:t>
      </w:r>
      <w:r w:rsidR="008879E7">
        <w:t xml:space="preserve">. At this point, the GPU still has access to several components, such as the scene lights, the camera depth map, and the light source depth (shadow) maps. It is possible for the </w:t>
      </w:r>
      <w:r w:rsidR="00524575">
        <w:t>system</w:t>
      </w:r>
      <w:r w:rsidR="008879E7">
        <w:t xml:space="preserve"> to pass in other scene information, too, using scripts.</w:t>
      </w:r>
    </w:p>
    <w:p w14:paraId="2D2BF336" w14:textId="77777777" w:rsidR="0036623D" w:rsidRPr="00F8008C" w:rsidRDefault="0036623D" w:rsidP="00044C59">
      <w:pPr>
        <w:pStyle w:val="CapstoneNormal"/>
      </w:pPr>
      <w:r>
        <w:t xml:space="preserve">After the effects of the fog are determined for each pixel, </w:t>
      </w:r>
      <w:r w:rsidRPr="00F8008C">
        <w:t xml:space="preserve">the compute shader returns </w:t>
      </w:r>
      <w:r>
        <w:t>pixel information that can be blended with the initial frame</w:t>
      </w:r>
      <w:r w:rsidR="008879E7">
        <w:t xml:space="preserve"> rendering</w:t>
      </w:r>
      <w:r>
        <w:t xml:space="preserve"> to create the final composite image containing the fog.</w:t>
      </w:r>
    </w:p>
    <w:p w14:paraId="0A1E3AA2" w14:textId="77777777" w:rsidR="0036623D" w:rsidRPr="0031525C" w:rsidRDefault="0036623D" w:rsidP="0036623D">
      <w:pPr>
        <w:pStyle w:val="Heading2"/>
      </w:pPr>
      <w:bookmarkStart w:id="76" w:name="_Toc529103556"/>
      <w:bookmarkStart w:id="77" w:name="_Toc531452885"/>
      <w:r w:rsidRPr="0031525C">
        <w:t>4.1 Fog Density</w:t>
      </w:r>
      <w:bookmarkEnd w:id="76"/>
      <w:bookmarkEnd w:id="77"/>
    </w:p>
    <w:p w14:paraId="44BC0E6D" w14:textId="77777777" w:rsidR="0036623D" w:rsidRDefault="0036623D" w:rsidP="00044C59">
      <w:pPr>
        <w:pStyle w:val="CapstoneNormal"/>
      </w:pPr>
      <w:r w:rsidRPr="005B0053">
        <w:t>The density of the fog is a function of the number of steps taken within the fog volume, the size of each step, and the average density of the fog volume itself.</w:t>
      </w:r>
      <w:r w:rsidR="005B0053">
        <w:t xml:space="preserve"> </w:t>
      </w:r>
      <w:r>
        <w:t>The size of one step</w:t>
      </w:r>
      <w:r w:rsidR="005B0053">
        <w:t xml:space="preserve">, </w:t>
      </w:r>
      <w:r>
        <w:t>calculated individually for each pixel</w:t>
      </w:r>
      <w:r w:rsidR="005B0053">
        <w:t xml:space="preserve">, </w:t>
      </w:r>
      <w:r>
        <w:t>is:</w:t>
      </w:r>
    </w:p>
    <w:p w14:paraId="7D824090" w14:textId="1274ACD4" w:rsidR="000F37BB" w:rsidRPr="000F37BB" w:rsidRDefault="0023237F" w:rsidP="0023237F">
      <w:pPr>
        <w:pStyle w:val="Caption"/>
        <w:tabs>
          <w:tab w:val="left" w:pos="360"/>
          <w:tab w:val="right" w:pos="9360"/>
        </w:tabs>
        <w:rPr>
          <w:sz w:val="24"/>
          <w:szCs w:val="24"/>
        </w:rPr>
      </w:pPr>
      <w:r>
        <w:rPr>
          <w:rStyle w:val="CapstoneFormulasChar"/>
          <w:rFonts w:asciiTheme="minorHAnsi" w:eastAsiaTheme="minorEastAsia" w:hAnsiTheme="minorHAnsi"/>
          <w:iCs/>
        </w:rPr>
        <w:tab/>
      </w:r>
      <m:oMath>
        <m:r>
          <w:rPr>
            <w:rStyle w:val="CapstoneFormulasChar"/>
          </w:rPr>
          <m:t>stepSize=</m:t>
        </m:r>
        <m:f>
          <m:fPr>
            <m:ctrlPr>
              <w:rPr>
                <w:rStyle w:val="CapstoneFormulasChar"/>
                <w:i/>
                <w:iCs/>
              </w:rPr>
            </m:ctrlPr>
          </m:fPr>
          <m:num>
            <m:r>
              <w:rPr>
                <w:rStyle w:val="CapstoneFormulasChar"/>
              </w:rPr>
              <m:t>distanceToFragment</m:t>
            </m:r>
          </m:num>
          <m:den>
            <m:r>
              <w:rPr>
                <w:rStyle w:val="CapstoneFormulasChar"/>
              </w:rPr>
              <m:t>numberOfSteps</m:t>
            </m:r>
          </m:den>
        </m:f>
      </m:oMath>
      <w:r w:rsidR="00E030A8">
        <w:rPr>
          <w:rFonts w:eastAsiaTheme="minorEastAsia"/>
          <w:iCs w:val="0"/>
          <w:color w:val="538135" w:themeColor="accent6" w:themeShade="BF"/>
          <w:sz w:val="24"/>
          <w:szCs w:val="24"/>
        </w:rPr>
        <w:tab/>
      </w:r>
    </w:p>
    <w:p w14:paraId="08F3D3C5" w14:textId="77777777" w:rsidR="0036623D" w:rsidRPr="00C61720" w:rsidRDefault="0036623D" w:rsidP="00044C59">
      <w:pPr>
        <w:pStyle w:val="CapstoneNormal"/>
      </w:pPr>
      <w:r w:rsidRPr="005B0053">
        <w:t>If the fog is confined to a box volume, then we also need to determine whether the step being evaluated lies within the fog or not.</w:t>
      </w:r>
      <w:r w:rsidR="005B0053">
        <w:t xml:space="preserve"> </w:t>
      </w:r>
      <w:r>
        <w:t xml:space="preserve">This check is performed using the function </w:t>
      </w:r>
      <w:r>
        <w:rPr>
          <w:i/>
        </w:rPr>
        <w:t>NearestEdgesFromFogCG</w:t>
      </w:r>
      <w:r>
        <w:t>, which compares the evaluation point in world space coordinates to the location of the fog volume</w:t>
      </w:r>
      <w:r w:rsidR="005B0053">
        <w:t xml:space="preserve">. </w:t>
      </w:r>
      <w:r>
        <w:t>This function returns a float4 containing the three distances from the closest box edges in the x, y, and z directions and either a 1 or 0 value to designate whether the evaluation point lies within the fog volume or not</w:t>
      </w:r>
      <w:r w:rsidR="005B0053">
        <w:t>.</w:t>
      </w:r>
    </w:p>
    <w:p w14:paraId="0D0FDEFF" w14:textId="77777777" w:rsidR="0036623D" w:rsidRPr="0031525C" w:rsidRDefault="0036623D" w:rsidP="005B0053">
      <w:pPr>
        <w:pStyle w:val="Heading3"/>
        <w:numPr>
          <w:ilvl w:val="2"/>
          <w:numId w:val="28"/>
        </w:numPr>
      </w:pPr>
      <w:bookmarkStart w:id="78" w:name="_Toc529103557"/>
      <w:bookmarkStart w:id="79" w:name="_Toc531452886"/>
      <w:r w:rsidRPr="0031525C">
        <w:t>Distance-Based</w:t>
      </w:r>
      <w:bookmarkEnd w:id="78"/>
      <w:bookmarkEnd w:id="79"/>
    </w:p>
    <w:p w14:paraId="34EA997B" w14:textId="77777777" w:rsidR="00AC5C0C" w:rsidRDefault="001100FE" w:rsidP="00044C59">
      <w:pPr>
        <w:pStyle w:val="CapstoneNormal"/>
      </w:pPr>
      <w:r>
        <w:t>The d</w:t>
      </w:r>
      <w:r w:rsidR="00AC5C0C">
        <w:t xml:space="preserve">istance-based fog density </w:t>
      </w:r>
      <w:r>
        <w:t>setting determines how much fog affects each pixel color based on how much fog is between the object the pixel represents and the scene camera. Objects that are closer to the camera will appear mostly the same color as when fog is not present, whereas objects that are far off in the distance will have their color affected more by the fog. This will cause objects to become more indistinct as they move away from the camera, appearing to fade into the fog once they reach a certain distance. The following image shows a real-world image of distance-</w:t>
      </w:r>
      <w:r w:rsidR="00A3146C">
        <w:t xml:space="preserve">based </w:t>
      </w:r>
      <w:r>
        <w:t>fo</w:t>
      </w:r>
      <w:r w:rsidR="00A3146C">
        <w:t>g effects:</w:t>
      </w:r>
    </w:p>
    <w:p w14:paraId="270ECA0B" w14:textId="77777777" w:rsidR="001100FE" w:rsidRDefault="001100FE" w:rsidP="001100FE">
      <w:pPr>
        <w:pStyle w:val="CapstoneNormal"/>
        <w:keepNext/>
      </w:pPr>
      <w:r>
        <w:rPr>
          <w:noProof/>
        </w:rPr>
        <w:lastRenderedPageBreak/>
        <w:drawing>
          <wp:inline distT="0" distB="0" distL="0" distR="0" wp14:anchorId="7885808A" wp14:editId="34A130E2">
            <wp:extent cx="5943600" cy="33832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383280"/>
                    </a:xfrm>
                    <a:prstGeom prst="rect">
                      <a:avLst/>
                    </a:prstGeom>
                    <a:noFill/>
                    <a:ln>
                      <a:noFill/>
                    </a:ln>
                  </pic:spPr>
                </pic:pic>
              </a:graphicData>
            </a:graphic>
          </wp:inline>
        </w:drawing>
      </w:r>
    </w:p>
    <w:p w14:paraId="7D69D0F9" w14:textId="119B0B36" w:rsidR="001100FE" w:rsidRDefault="001100FE" w:rsidP="005C1D57">
      <w:pPr>
        <w:pStyle w:val="CapstoneFiguresandTables"/>
      </w:pPr>
      <w:bookmarkStart w:id="80" w:name="_Ref530234335"/>
      <w:bookmarkStart w:id="81" w:name="_Toc531452936"/>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9</w:t>
      </w:r>
      <w:r w:rsidR="00E762DC">
        <w:rPr>
          <w:noProof/>
        </w:rPr>
        <w:fldChar w:fldCharType="end"/>
      </w:r>
      <w:bookmarkEnd w:id="80"/>
      <w:r>
        <w:t xml:space="preserve"> Distance-based fog density </w:t>
      </w:r>
      <w:r>
        <w:fldChar w:fldCharType="begin"/>
      </w:r>
      <w:r w:rsidR="00D67E6E">
        <w:instrText xml:space="preserve"> ADDIN ZOTERO_ITEM CSL_CITATION {"citationID":"jMrwA4EZ","properties":{"formattedCitation":"[29]","plainCitation":"[29]","noteIndex":0},"citationItems":[{"id":185,"uris":["http://zotero.org/users/5011678/items/D4I37WV3"],"uri":["http://zotero.org/users/5011678/items/D4I37WV3"],"itemData":{"id":185,"type":"webpage","title":"Working Tractor in the Distance During the Fog","container-title":"Storyblocks: Videoblocks","genre":"Photography","abstract":"Working tractor in the distance during the fog Stock Video Footage - Storyblocks Video","URL":"https://www.videoblocks.com/video/working-tractor-in-the-distance-during-the-fog-rvdxkvbggivx9p4pv","shortTitle":"Working Tractor in the Distance During the Fog","language":"en-us","author":[{"literal":"NivCube"}],"accessed":{"date-parts":[["2018",11,17]]}}}],"schema":"https://github.com/citation-style-language/schema/raw/master/csl-citation.json"} </w:instrText>
      </w:r>
      <w:r>
        <w:fldChar w:fldCharType="separate"/>
      </w:r>
      <w:r w:rsidR="00D67E6E" w:rsidRPr="00D67E6E">
        <w:rPr>
          <w:rFonts w:ascii="Calibri" w:hAnsi="Calibri" w:cs="Calibri"/>
          <w:sz w:val="18"/>
        </w:rPr>
        <w:t>[29]</w:t>
      </w:r>
      <w:bookmarkEnd w:id="81"/>
      <w:r>
        <w:fldChar w:fldCharType="end"/>
      </w:r>
    </w:p>
    <w:p w14:paraId="5F82DD83" w14:textId="77777777" w:rsidR="0036623D" w:rsidRDefault="0036623D" w:rsidP="00044C59">
      <w:pPr>
        <w:pStyle w:val="CapstoneNormal"/>
      </w:pPr>
      <w:r w:rsidRPr="005B0053">
        <w:t>To determine the density of fog applied to each pixel, we first need to know how much fog the developer wants to apply per step</w:t>
      </w:r>
      <w:r w:rsidR="005B0053">
        <w:t xml:space="preserve">. </w:t>
      </w:r>
      <w:r>
        <w:t xml:space="preserve">This is determined by a user supplied value, </w:t>
      </w:r>
      <w:r w:rsidRPr="003907DC">
        <w:rPr>
          <w:i/>
        </w:rPr>
        <w:t>distanceToFogSaturation</w:t>
      </w:r>
      <w:r>
        <w:t>.</w:t>
      </w:r>
      <w:r w:rsidR="005B0053">
        <w:t xml:space="preserve"> With no other user settings enabled, </w:t>
      </w:r>
      <w:r w:rsidRPr="003907DC">
        <w:rPr>
          <w:i/>
        </w:rPr>
        <w:t>distanceToFogSaturation</w:t>
      </w:r>
      <w:r w:rsidR="005B0053">
        <w:t xml:space="preserve"> represents t</w:t>
      </w:r>
      <w:r w:rsidRPr="005B0053">
        <w:t>he maximum distance at which objects are no longer visible when viewed through the fog</w:t>
      </w:r>
      <w:r w:rsidR="005B0053">
        <w:t xml:space="preserve">. </w:t>
      </w:r>
      <w:r>
        <w:t>This leads to the following calculation for fog to be applied at each step within the fog volume:</w:t>
      </w:r>
    </w:p>
    <w:p w14:paraId="3A78CA93" w14:textId="4A99F26B" w:rsidR="00E030A8" w:rsidRPr="00E030A8" w:rsidRDefault="0023237F" w:rsidP="0023237F">
      <w:pPr>
        <w:pStyle w:val="Caption"/>
        <w:tabs>
          <w:tab w:val="left" w:pos="360"/>
          <w:tab w:val="right" w:pos="9360"/>
        </w:tabs>
        <w:rPr>
          <w:sz w:val="24"/>
          <w:szCs w:val="24"/>
        </w:rPr>
      </w:pPr>
      <w:r>
        <w:rPr>
          <w:rFonts w:eastAsiaTheme="minorEastAsia"/>
          <w:i w:val="0"/>
          <w:sz w:val="24"/>
          <w:szCs w:val="24"/>
        </w:rPr>
        <w:tab/>
      </w:r>
      <m:oMath>
        <m:r>
          <w:rPr>
            <w:rStyle w:val="CapstoneFormulasChar"/>
          </w:rPr>
          <m:t xml:space="preserve">fogDensityPerStep= </m:t>
        </m:r>
        <m:f>
          <m:fPr>
            <m:ctrlPr>
              <w:rPr>
                <w:rStyle w:val="CapstoneFormulasChar"/>
                <w:i/>
                <w:iCs/>
              </w:rPr>
            </m:ctrlPr>
          </m:fPr>
          <m:num>
            <m:r>
              <w:rPr>
                <w:rStyle w:val="CapstoneFormulasChar"/>
              </w:rPr>
              <m:t>stepSize</m:t>
            </m:r>
          </m:num>
          <m:den>
            <m:r>
              <w:rPr>
                <w:rStyle w:val="CapstoneFormulasChar"/>
              </w:rPr>
              <m:t>distanceToFogSaturation</m:t>
            </m:r>
          </m:den>
        </m:f>
      </m:oMath>
      <w:r w:rsidR="00E030A8" w:rsidRPr="00E030A8">
        <w:rPr>
          <w:rFonts w:eastAsiaTheme="minorEastAsia"/>
          <w:iCs w:val="0"/>
          <w:color w:val="538135" w:themeColor="accent6" w:themeShade="BF"/>
          <w:sz w:val="24"/>
          <w:szCs w:val="24"/>
        </w:rPr>
        <w:tab/>
      </w:r>
    </w:p>
    <w:p w14:paraId="47003707" w14:textId="77777777" w:rsidR="0036623D" w:rsidRPr="005B0053" w:rsidRDefault="0036623D" w:rsidP="00044C59">
      <w:pPr>
        <w:pStyle w:val="CapstoneNormal"/>
      </w:pPr>
      <w:r w:rsidRPr="005B0053">
        <w:t>The total density of fog applied to each pixel is:</w:t>
      </w:r>
    </w:p>
    <w:p w14:paraId="6E4BE846" w14:textId="53B1E68C" w:rsidR="00E030A8" w:rsidRPr="00697F62" w:rsidRDefault="0023237F" w:rsidP="0023237F">
      <w:pPr>
        <w:pStyle w:val="Caption"/>
        <w:tabs>
          <w:tab w:val="left" w:pos="360"/>
          <w:tab w:val="right" w:pos="9360"/>
        </w:tabs>
        <w:rPr>
          <w:sz w:val="24"/>
          <w:szCs w:val="24"/>
        </w:rPr>
      </w:pPr>
      <w:r>
        <w:rPr>
          <w:rStyle w:val="CapstoneFormulasChar"/>
          <w:rFonts w:asciiTheme="minorHAnsi" w:eastAsiaTheme="minorEastAsia" w:hAnsiTheme="minorHAnsi"/>
          <w:iCs/>
        </w:rPr>
        <w:tab/>
      </w:r>
      <m:oMath>
        <m:r>
          <w:rPr>
            <w:rStyle w:val="CapstoneFormulasChar"/>
          </w:rPr>
          <m:t>finalFogDensity = numberOfStepsInFog*fogDensityPerStep</m:t>
        </m:r>
      </m:oMath>
      <w:r w:rsidR="00E030A8" w:rsidRPr="00697F62">
        <w:rPr>
          <w:rFonts w:eastAsiaTheme="minorEastAsia"/>
          <w:iCs w:val="0"/>
          <w:color w:val="538135" w:themeColor="accent6" w:themeShade="BF"/>
          <w:sz w:val="24"/>
          <w:szCs w:val="24"/>
        </w:rPr>
        <w:tab/>
      </w:r>
    </w:p>
    <w:p w14:paraId="711AB25F" w14:textId="77777777" w:rsidR="0036623D" w:rsidRPr="0031525C" w:rsidRDefault="0036623D" w:rsidP="0036623D">
      <w:pPr>
        <w:pStyle w:val="Heading3"/>
      </w:pPr>
      <w:bookmarkStart w:id="82" w:name="_Toc529103558"/>
      <w:bookmarkStart w:id="83" w:name="_Ref530149718"/>
      <w:bookmarkStart w:id="84" w:name="_Toc531452887"/>
      <w:r w:rsidRPr="0031525C">
        <w:t>4.1.2 Height-Based</w:t>
      </w:r>
      <w:bookmarkEnd w:id="82"/>
      <w:bookmarkEnd w:id="83"/>
      <w:bookmarkEnd w:id="84"/>
    </w:p>
    <w:p w14:paraId="2839EAE9" w14:textId="77777777" w:rsidR="001C3593" w:rsidRDefault="001C3593" w:rsidP="00044C59">
      <w:pPr>
        <w:pStyle w:val="CapstoneNormal"/>
      </w:pPr>
      <w:r>
        <w:t xml:space="preserve">The height-based fog density setting is used to </w:t>
      </w:r>
      <w:r w:rsidR="00A3146C">
        <w:t>create a thinning effect at the top of the fog volume. Objects that are near the bottom of the fog will be have their color affected more by the fog than objects that are near the top of the fog volume. The following image shows a real-world image of the height-based density falloff on a fog bank:</w:t>
      </w:r>
    </w:p>
    <w:p w14:paraId="50F5C4FC" w14:textId="77777777" w:rsidR="00A3146C" w:rsidRDefault="00A3146C" w:rsidP="00A3146C">
      <w:pPr>
        <w:pStyle w:val="CapstoneNormal"/>
        <w:keepNext/>
      </w:pPr>
      <w:r>
        <w:rPr>
          <w:noProof/>
        </w:rPr>
        <w:lastRenderedPageBreak/>
        <w:drawing>
          <wp:inline distT="0" distB="0" distL="0" distR="0" wp14:anchorId="26DD2698" wp14:editId="0D1E5C8E">
            <wp:extent cx="5943600" cy="4480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80560"/>
                    </a:xfrm>
                    <a:prstGeom prst="rect">
                      <a:avLst/>
                    </a:prstGeom>
                    <a:noFill/>
                    <a:ln>
                      <a:noFill/>
                    </a:ln>
                  </pic:spPr>
                </pic:pic>
              </a:graphicData>
            </a:graphic>
          </wp:inline>
        </w:drawing>
      </w:r>
    </w:p>
    <w:p w14:paraId="7F92D74D" w14:textId="0C4D4198" w:rsidR="00A3146C" w:rsidRDefault="00A3146C" w:rsidP="005C1D57">
      <w:pPr>
        <w:pStyle w:val="CapstoneFiguresandTables"/>
      </w:pPr>
      <w:bookmarkStart w:id="85" w:name="_Ref530237886"/>
      <w:bookmarkStart w:id="86" w:name="_Toc531452937"/>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0</w:t>
      </w:r>
      <w:r w:rsidR="00E762DC">
        <w:rPr>
          <w:noProof/>
        </w:rPr>
        <w:fldChar w:fldCharType="end"/>
      </w:r>
      <w:bookmarkEnd w:id="85"/>
      <w:r>
        <w:t xml:space="preserve"> Height-based fog density </w:t>
      </w:r>
      <w:r>
        <w:fldChar w:fldCharType="begin"/>
      </w:r>
      <w:r w:rsidR="00D67E6E">
        <w:instrText xml:space="preserve"> ADDIN ZOTERO_ITEM CSL_CITATION {"citationID":"Bn0zbL3V","properties":{"formattedCitation":"[30]","plainCitation":"[30]","noteIndex":0},"citationItems":[{"id":187,"uris":["http://zotero.org/users/5011678/items/V7I7WVUF"],"uri":["http://zotero.org/users/5011678/items/V7I7WVUF"],"itemData":{"id":187,"type":"webpage","title":"Blaue Stunde ND (Forum für Naturfotografen)","abstract":"Herbstlicher Nebel liegt zwischen den Bergkämmen des Inntals und den Zillertaler Alpen. Eine Aufnahme vom 18.10. vom Steilner Joch aus Canon Pro 1, Bl 8.0, 1/200, 50,8mm","URL":"https://naturfotografen-forum.de/o21898-Blaue%20Stunde%20ND","language":"de","author":[{"family":"Schollwöck","given":"Gertraud"}],"issued":{"date-parts":[["2005",10,20]]},"accessed":{"date-parts":[["2018",11,17]]}}}],"schema":"https://github.com/citation-style-language/schema/raw/master/csl-citation.json"} </w:instrText>
      </w:r>
      <w:r>
        <w:fldChar w:fldCharType="separate"/>
      </w:r>
      <w:r w:rsidR="00D67E6E" w:rsidRPr="00D67E6E">
        <w:rPr>
          <w:rFonts w:ascii="Calibri" w:hAnsi="Calibri" w:cs="Calibri"/>
          <w:sz w:val="18"/>
        </w:rPr>
        <w:t>[30]</w:t>
      </w:r>
      <w:bookmarkEnd w:id="86"/>
      <w:r>
        <w:fldChar w:fldCharType="end"/>
      </w:r>
    </w:p>
    <w:p w14:paraId="3F5AAA6C" w14:textId="0DC6497A" w:rsidR="0036623D" w:rsidRPr="005B0053" w:rsidRDefault="0036623D" w:rsidP="00044C59">
      <w:pPr>
        <w:pStyle w:val="CapstoneNormal"/>
        <w:rPr>
          <w:i/>
        </w:rPr>
      </w:pPr>
      <w:r w:rsidRPr="005B0053">
        <w:t xml:space="preserve">When height-based density falloff is enabled, the density of the fog will </w:t>
      </w:r>
      <w:r w:rsidR="00FF2C43">
        <w:t>be attenuated</w:t>
      </w:r>
      <w:r w:rsidRPr="005B0053">
        <w:t xml:space="preserve"> either linearly or exponentially above a height requested by the user.</w:t>
      </w:r>
      <w:r w:rsidR="005B0053" w:rsidRPr="005B0053">
        <w:t xml:space="preserve"> </w:t>
      </w:r>
      <w:r w:rsidRPr="005B0053">
        <w:t xml:space="preserve">This is performed at each step using the function </w:t>
      </w:r>
      <w:r w:rsidRPr="005B0053">
        <w:rPr>
          <w:i/>
        </w:rPr>
        <w:t>FogHeightDensity</w:t>
      </w:r>
      <w:r w:rsidRPr="005B0053">
        <w:t xml:space="preserve">, which takes a </w:t>
      </w:r>
      <w:r w:rsidRPr="005B0053">
        <w:rPr>
          <w:i/>
        </w:rPr>
        <w:t>float3 evaluationPoint</w:t>
      </w:r>
      <w:r w:rsidRPr="005B0053">
        <w:t xml:space="preserve"> as its input.</w:t>
      </w:r>
      <w:r w:rsidR="005B0053" w:rsidRPr="005B0053">
        <w:t xml:space="preserve"> The developer provides two inputs, </w:t>
      </w:r>
      <w:r w:rsidR="005B0053" w:rsidRPr="005B0053">
        <w:rPr>
          <w:i/>
        </w:rPr>
        <w:t>heightToStartFalloffAt</w:t>
      </w:r>
      <w:r w:rsidR="005B0053" w:rsidRPr="005B0053">
        <w:t xml:space="preserve"> and </w:t>
      </w:r>
      <w:r w:rsidR="005B0053" w:rsidRPr="005B0053">
        <w:rPr>
          <w:i/>
        </w:rPr>
        <w:t>YFalloffDistance.</w:t>
      </w:r>
    </w:p>
    <w:p w14:paraId="1448B80B" w14:textId="77777777" w:rsidR="0036623D" w:rsidRDefault="0036623D" w:rsidP="00044C59">
      <w:pPr>
        <w:pStyle w:val="CapstoneNormal"/>
      </w:pPr>
      <w:r w:rsidRPr="005B0053">
        <w:rPr>
          <w:i/>
        </w:rPr>
        <w:t>heightToStartFalloffAt</w:t>
      </w:r>
      <w:r w:rsidR="005B0053">
        <w:t xml:space="preserve">, when enabled with </w:t>
      </w:r>
      <w:r>
        <w:t>scene-wide fog, is the world position y value at which to start fog density adjustments</w:t>
      </w:r>
      <w:r w:rsidR="005B0053">
        <w:t>. When using a boxed fog volume, this value is</w:t>
      </w:r>
      <w:r>
        <w:t xml:space="preserve"> the y position relative to the bottom of the fog box at which to start density adjustments</w:t>
      </w:r>
      <w:r w:rsidR="005B0053">
        <w:t>.</w:t>
      </w:r>
    </w:p>
    <w:p w14:paraId="44C94A6C" w14:textId="77777777" w:rsidR="0036623D" w:rsidRDefault="0036623D" w:rsidP="00044C59">
      <w:pPr>
        <w:pStyle w:val="CapstoneNormal"/>
      </w:pPr>
      <w:r w:rsidRPr="005B0053">
        <w:rPr>
          <w:i/>
        </w:rPr>
        <w:t>YFalloffDistance</w:t>
      </w:r>
      <w:r w:rsidR="005B0053">
        <w:t xml:space="preserve"> is</w:t>
      </w:r>
      <w:r>
        <w:t xml:space="preserve"> the distance to perform the linear or exponential falloff over.</w:t>
      </w:r>
      <w:r w:rsidR="005B0053">
        <w:t xml:space="preserve"> </w:t>
      </w:r>
      <w:r>
        <w:t xml:space="preserve">If using a </w:t>
      </w:r>
      <w:r w:rsidR="005B0053">
        <w:t xml:space="preserve">boxed </w:t>
      </w:r>
      <w:r>
        <w:t xml:space="preserve">fog volume, this distance may </w:t>
      </w:r>
      <w:r w:rsidR="00434E6B">
        <w:t>end up being</w:t>
      </w:r>
      <w:r>
        <w:t xml:space="preserve"> reduced if the </w:t>
      </w:r>
      <w:r>
        <w:rPr>
          <w:i/>
        </w:rPr>
        <w:t>heightToStartFalloffAt + YFalloffDistance</w:t>
      </w:r>
      <w:r>
        <w:t xml:space="preserve"> exceeds the total height of the box.</w:t>
      </w:r>
    </w:p>
    <w:p w14:paraId="7938F58F" w14:textId="0CEFE9AD" w:rsidR="00434E6B" w:rsidRDefault="00434E6B" w:rsidP="00044C59">
      <w:pPr>
        <w:pStyle w:val="CapstoneNormal"/>
      </w:pPr>
      <w:r>
        <w:t>Given these two inputs, the f</w:t>
      </w:r>
      <w:r w:rsidR="0036623D" w:rsidRPr="00434E6B">
        <w:t xml:space="preserve">irst step is to determine if the evaluation point lies within the fog volume using the function, </w:t>
      </w:r>
      <w:r w:rsidR="0036623D" w:rsidRPr="00434E6B">
        <w:rPr>
          <w:i/>
        </w:rPr>
        <w:t>NearestEdgesFromFogCG</w:t>
      </w:r>
      <w:r>
        <w:t xml:space="preserve">. If the evaluation point lies outside of the fog volume, then the function returns a value of 1 to indicate that no </w:t>
      </w:r>
      <w:r w:rsidR="00FF2C43">
        <w:t>attenuation factor</w:t>
      </w:r>
      <w:r>
        <w:t xml:space="preserve"> is applied. </w:t>
      </w:r>
      <w:r w:rsidR="0036623D" w:rsidRPr="00434E6B">
        <w:t>Second</w:t>
      </w:r>
      <w:r>
        <w:t>ly</w:t>
      </w:r>
      <w:r w:rsidR="0036623D" w:rsidRPr="00434E6B">
        <w:t xml:space="preserve">, </w:t>
      </w:r>
      <w:r>
        <w:t xml:space="preserve">we need to </w:t>
      </w:r>
      <w:r w:rsidR="0036623D" w:rsidRPr="00434E6B">
        <w:t xml:space="preserve">determine if the evaluation point is in the </w:t>
      </w:r>
      <w:r w:rsidR="00FF2C43">
        <w:t>attenuation</w:t>
      </w:r>
      <w:r w:rsidR="0036623D" w:rsidRPr="00434E6B">
        <w:t xml:space="preserve"> area, </w:t>
      </w:r>
      <w:r>
        <w:t>that</w:t>
      </w:r>
      <w:r w:rsidR="0036623D" w:rsidRPr="00434E6B">
        <w:t xml:space="preserve"> is</w:t>
      </w:r>
      <w:r>
        <w:t>,</w:t>
      </w:r>
      <w:r w:rsidR="0036623D" w:rsidRPr="00434E6B">
        <w:t xml:space="preserve"> above </w:t>
      </w:r>
      <w:r w:rsidR="0036623D" w:rsidRPr="00434E6B">
        <w:rPr>
          <w:i/>
        </w:rPr>
        <w:t>heightToStartFalloffAt</w:t>
      </w:r>
      <w:r>
        <w:t xml:space="preserve">. </w:t>
      </w:r>
      <w:r w:rsidR="0036623D" w:rsidRPr="00434E6B">
        <w:t xml:space="preserve">If not, </w:t>
      </w:r>
      <w:r>
        <w:t>the function again returns a value of 1</w:t>
      </w:r>
      <w:r w:rsidR="0036623D" w:rsidRPr="00434E6B">
        <w:t xml:space="preserve"> (no </w:t>
      </w:r>
      <w:r w:rsidR="00FF2C43">
        <w:t xml:space="preserve">attenuation </w:t>
      </w:r>
      <w:r w:rsidR="00FF2C43">
        <w:lastRenderedPageBreak/>
        <w:t>factor</w:t>
      </w:r>
      <w:r w:rsidR="0036623D" w:rsidRPr="00434E6B">
        <w:t xml:space="preserve"> applied)</w:t>
      </w:r>
      <w:r>
        <w:t xml:space="preserve">. Lastly, we need to determine the </w:t>
      </w:r>
      <w:r w:rsidR="00FF2C43">
        <w:t>attenuation</w:t>
      </w:r>
      <w:r>
        <w:t xml:space="preserve"> factor. If the user has selected a linear </w:t>
      </w:r>
      <w:r w:rsidR="00FF2C43">
        <w:t>attenuation</w:t>
      </w:r>
      <w:r>
        <w:t>, then the equations are:</w:t>
      </w:r>
    </w:p>
    <w:p w14:paraId="19317779" w14:textId="06DE225E" w:rsidR="00204089" w:rsidRPr="00697F62" w:rsidRDefault="0023237F" w:rsidP="0023237F">
      <w:pPr>
        <w:pStyle w:val="Caption"/>
        <w:tabs>
          <w:tab w:val="left" w:pos="360"/>
          <w:tab w:val="right" w:pos="9360"/>
        </w:tabs>
        <w:rPr>
          <w:sz w:val="24"/>
          <w:szCs w:val="24"/>
        </w:rPr>
      </w:pPr>
      <w:r>
        <w:rPr>
          <w:rStyle w:val="CapstoneFormulasChar"/>
          <w:rFonts w:asciiTheme="minorHAnsi" w:eastAsiaTheme="minorEastAsia" w:hAnsiTheme="minorHAnsi"/>
          <w:iCs/>
        </w:rPr>
        <w:tab/>
      </w:r>
      <m:oMath>
        <m:r>
          <w:rPr>
            <w:rStyle w:val="CapstoneFormulasChar"/>
          </w:rPr>
          <m:t xml:space="preserve">heightFactor = </m:t>
        </m:r>
        <m:f>
          <m:fPr>
            <m:ctrlPr>
              <w:rPr>
                <w:rStyle w:val="CapstoneFormulasChar"/>
                <w:i/>
                <w:iCs/>
              </w:rPr>
            </m:ctrlPr>
          </m:fPr>
          <m:num>
            <m:r>
              <w:rPr>
                <w:rStyle w:val="CapstoneFormulasChar"/>
              </w:rPr>
              <m:t>1</m:t>
            </m:r>
          </m:num>
          <m:den>
            <m:r>
              <w:rPr>
                <w:rStyle w:val="CapstoneFormulasChar"/>
              </w:rPr>
              <m:t>YFalloffDistance</m:t>
            </m:r>
          </m:den>
        </m:f>
      </m:oMath>
      <w:r w:rsidR="00204089" w:rsidRPr="00697F62">
        <w:rPr>
          <w:rFonts w:eastAsiaTheme="minorEastAsia"/>
          <w:iCs w:val="0"/>
          <w:color w:val="538135" w:themeColor="accent6" w:themeShade="BF"/>
          <w:sz w:val="24"/>
          <w:szCs w:val="24"/>
        </w:rPr>
        <w:tab/>
      </w:r>
    </w:p>
    <w:p w14:paraId="19C10EA3" w14:textId="47D09019" w:rsidR="00204089" w:rsidRPr="00697F62" w:rsidRDefault="0023237F" w:rsidP="0023237F">
      <w:pPr>
        <w:pStyle w:val="Caption"/>
        <w:tabs>
          <w:tab w:val="left" w:pos="360"/>
          <w:tab w:val="right" w:pos="9360"/>
        </w:tabs>
        <w:rPr>
          <w:sz w:val="24"/>
          <w:szCs w:val="24"/>
        </w:rPr>
      </w:pPr>
      <w:r>
        <w:rPr>
          <w:rFonts w:eastAsiaTheme="minorEastAsia"/>
          <w:sz w:val="20"/>
          <w:szCs w:val="24"/>
        </w:rPr>
        <w:tab/>
      </w:r>
      <m:oMath>
        <m:r>
          <w:rPr>
            <w:rStyle w:val="CapstoneFormulasChar"/>
          </w:rPr>
          <m:t>heightDensity</m:t>
        </m:r>
        <m:r>
          <w:rPr>
            <w:rStyle w:val="CapstoneFormulasChar"/>
          </w:rPr>
          <m:t>Attenuation</m:t>
        </m:r>
        <m:r>
          <w:rPr>
            <w:rStyle w:val="CapstoneFormulasChar"/>
          </w:rPr>
          <m:t xml:space="preserve">  = 1-</m:t>
        </m:r>
        <m:d>
          <m:dPr>
            <m:ctrlPr>
              <w:rPr>
                <w:rStyle w:val="CapstoneFormulasChar"/>
                <w:i/>
                <w:iCs/>
              </w:rPr>
            </m:ctrlPr>
          </m:dPr>
          <m:e>
            <m:r>
              <w:rPr>
                <w:rStyle w:val="CapstoneFormulasChar"/>
              </w:rPr>
              <m:t>evaluationHeight-heightToStartFalloffAt</m:t>
            </m:r>
          </m:e>
        </m:d>
        <m:r>
          <w:rPr>
            <w:rStyle w:val="CapstoneFormulasChar"/>
          </w:rPr>
          <m:t>*heightfactor</m:t>
        </m:r>
      </m:oMath>
      <w:r w:rsidR="00204089" w:rsidRPr="00697F62">
        <w:rPr>
          <w:rFonts w:eastAsiaTheme="minorEastAsia"/>
          <w:iCs w:val="0"/>
          <w:color w:val="538135" w:themeColor="accent6" w:themeShade="BF"/>
          <w:sz w:val="24"/>
          <w:szCs w:val="24"/>
        </w:rPr>
        <w:tab/>
      </w:r>
    </w:p>
    <w:p w14:paraId="1E5B471A" w14:textId="04DF98F3" w:rsidR="0036623D" w:rsidRPr="00697F62" w:rsidRDefault="00434E6B" w:rsidP="00044C59">
      <w:pPr>
        <w:pStyle w:val="CapstoneNormal"/>
      </w:pPr>
      <w:r w:rsidRPr="00697F62">
        <w:t xml:space="preserve">If the user has selected an exponential </w:t>
      </w:r>
      <w:r w:rsidR="00FF2C43">
        <w:t>attenuation factor</w:t>
      </w:r>
      <w:r w:rsidRPr="00697F62">
        <w:t>, then the equations are:</w:t>
      </w:r>
    </w:p>
    <w:p w14:paraId="2EC379A7" w14:textId="4FE63453" w:rsidR="00547F4A" w:rsidRDefault="0023237F" w:rsidP="0023237F">
      <w:pPr>
        <w:pStyle w:val="Caption"/>
        <w:tabs>
          <w:tab w:val="left" w:pos="360"/>
          <w:tab w:val="right" w:pos="9360"/>
        </w:tabs>
        <w:rPr>
          <w:rFonts w:eastAsiaTheme="minorEastAsia"/>
          <w:sz w:val="24"/>
          <w:szCs w:val="24"/>
        </w:rPr>
      </w:pPr>
      <w:r>
        <w:rPr>
          <w:rStyle w:val="CapstoneFormulasChar"/>
          <w:rFonts w:asciiTheme="minorHAnsi" w:eastAsiaTheme="minorEastAsia" w:hAnsiTheme="minorHAnsi"/>
          <w:iCs/>
        </w:rPr>
        <w:tab/>
      </w:r>
      <m:oMath>
        <m:r>
          <w:rPr>
            <w:rStyle w:val="CapstoneFormulasChar"/>
          </w:rPr>
          <m:t xml:space="preserve">heightFactor = </m:t>
        </m:r>
        <m:f>
          <m:fPr>
            <m:ctrlPr>
              <w:rPr>
                <w:rStyle w:val="CapstoneFormulasChar"/>
                <w:i/>
                <w:iCs/>
              </w:rPr>
            </m:ctrlPr>
          </m:fPr>
          <m:num>
            <m:r>
              <w:rPr>
                <w:rStyle w:val="CapstoneFormulasChar"/>
              </w:rPr>
              <m:t>7.5</m:t>
            </m:r>
          </m:num>
          <m:den>
            <m:r>
              <w:rPr>
                <w:rStyle w:val="CapstoneFormulasChar"/>
              </w:rPr>
              <m:t>YFalloffDistance</m:t>
            </m:r>
          </m:den>
        </m:f>
      </m:oMath>
      <w:r w:rsidR="00547F4A" w:rsidRPr="00E030A8">
        <w:rPr>
          <w:rFonts w:eastAsiaTheme="minorEastAsia"/>
          <w:iCs w:val="0"/>
          <w:color w:val="538135" w:themeColor="accent6" w:themeShade="BF"/>
          <w:sz w:val="24"/>
          <w:szCs w:val="24"/>
        </w:rPr>
        <w:tab/>
      </w:r>
    </w:p>
    <w:p w14:paraId="1C1EC0E7" w14:textId="77777777" w:rsidR="00547F4A" w:rsidRPr="00547F4A" w:rsidRDefault="00547F4A" w:rsidP="00547F4A">
      <w:r w:rsidRPr="00547F4A">
        <w:rPr>
          <w:u w:val="single"/>
        </w:rPr>
        <w:t>Note</w:t>
      </w:r>
      <w:r>
        <w:t xml:space="preserve">: This value was determined experimentally to generate a falloff that approaches 0 at the requested </w:t>
      </w:r>
      <w:r w:rsidRPr="00547F4A">
        <w:rPr>
          <w:i/>
        </w:rPr>
        <w:t>YFalloffDistance</w:t>
      </w:r>
      <w:r>
        <w:t>.</w:t>
      </w:r>
    </w:p>
    <w:p w14:paraId="62DB3176" w14:textId="517D1204" w:rsidR="00547F4A" w:rsidRPr="001E534B"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caps/>
          </w:rPr>
          <m:t>heightDensity</m:t>
        </m:r>
        <m:r>
          <w:rPr>
            <w:rStyle w:val="CapstoneFormulasChar"/>
            <w:caps/>
          </w:rPr>
          <m:t>Attenuation</m:t>
        </m:r>
        <m:r>
          <w:rPr>
            <w:rStyle w:val="CapstoneFormulasChar"/>
          </w:rPr>
          <m:t xml:space="preserve">  = </m:t>
        </m:r>
        <m:sSup>
          <m:sSupPr>
            <m:ctrlPr>
              <w:rPr>
                <w:rStyle w:val="CapstoneFormulasChar"/>
                <w:i/>
                <w:iCs/>
              </w:rPr>
            </m:ctrlPr>
          </m:sSupPr>
          <m:e>
            <m:r>
              <w:rPr>
                <w:rStyle w:val="CapstoneFormulasChar"/>
              </w:rPr>
              <m:t>e</m:t>
            </m:r>
          </m:e>
          <m:sup>
            <m:r>
              <w:rPr>
                <w:rStyle w:val="CapstoneFormulasChar"/>
              </w:rPr>
              <m:t>-</m:t>
            </m:r>
            <m:d>
              <m:dPr>
                <m:ctrlPr>
                  <w:rPr>
                    <w:rStyle w:val="CapstoneFormulasChar"/>
                    <w:i/>
                    <w:iCs/>
                  </w:rPr>
                </m:ctrlPr>
              </m:dPr>
              <m:e>
                <m:r>
                  <w:rPr>
                    <w:rStyle w:val="CapstoneFormulasChar"/>
                  </w:rPr>
                  <m:t>evaluationHeight-heightToStartFalloffAt</m:t>
                </m:r>
              </m:e>
            </m:d>
            <m:r>
              <w:rPr>
                <w:rStyle w:val="CapstoneFormulasChar"/>
              </w:rPr>
              <m:t>*heightfactor</m:t>
            </m:r>
          </m:sup>
        </m:sSup>
      </m:oMath>
      <w:r w:rsidR="00547F4A" w:rsidRPr="001E534B">
        <w:rPr>
          <w:rFonts w:eastAsiaTheme="minorEastAsia"/>
          <w:iCs w:val="0"/>
          <w:color w:val="538135" w:themeColor="accent6" w:themeShade="BF"/>
          <w:sz w:val="20"/>
          <w:szCs w:val="20"/>
        </w:rPr>
        <w:tab/>
      </w:r>
    </w:p>
    <w:p w14:paraId="0E056A04" w14:textId="77777777" w:rsidR="0036623D" w:rsidRPr="0031525C" w:rsidRDefault="0036623D" w:rsidP="0036623D">
      <w:pPr>
        <w:pStyle w:val="Heading3"/>
      </w:pPr>
      <w:bookmarkStart w:id="87" w:name="_Toc529103559"/>
      <w:bookmarkStart w:id="88" w:name="_Toc531452888"/>
      <w:r w:rsidRPr="0031525C">
        <w:t>4.1.</w:t>
      </w:r>
      <w:r>
        <w:t>3</w:t>
      </w:r>
      <w:r w:rsidRPr="0031525C">
        <w:t xml:space="preserve"> </w:t>
      </w:r>
      <w:r>
        <w:t>Edge-Density</w:t>
      </w:r>
      <w:bookmarkEnd w:id="87"/>
      <w:bookmarkEnd w:id="88"/>
    </w:p>
    <w:p w14:paraId="00C0CF62" w14:textId="77777777" w:rsidR="00A3146C" w:rsidRDefault="0036623D" w:rsidP="00044C59">
      <w:pPr>
        <w:pStyle w:val="CapstoneNormal"/>
      </w:pPr>
      <w:r w:rsidRPr="00434E6B">
        <w:t>This factor can be used when the fog is limited to a boxed fog volume</w:t>
      </w:r>
      <w:r w:rsidR="00434E6B">
        <w:t xml:space="preserve">. </w:t>
      </w:r>
      <w:r w:rsidR="00A3146C">
        <w:t xml:space="preserve">Just as fog density </w:t>
      </w:r>
      <w:r w:rsidR="000A553B">
        <w:t>varies</w:t>
      </w:r>
      <w:r w:rsidR="00A3146C">
        <w:t xml:space="preserve"> </w:t>
      </w:r>
      <w:r w:rsidR="000A553B">
        <w:t>as a function of altitude, thinning near the top of the fog bank, natural fog also appears thinner around the edges of the fog bank as well, increasing in density as one enters the fog bank.</w:t>
      </w:r>
    </w:p>
    <w:p w14:paraId="7FE0915A" w14:textId="77777777" w:rsidR="005C1EDF" w:rsidRDefault="005C1EDF" w:rsidP="005C1EDF">
      <w:pPr>
        <w:pStyle w:val="CapstoneNormal"/>
        <w:keepNext/>
      </w:pPr>
      <w:r>
        <w:rPr>
          <w:noProof/>
        </w:rPr>
        <w:drawing>
          <wp:inline distT="0" distB="0" distL="0" distR="0" wp14:anchorId="60D16410" wp14:editId="5BF8A7A8">
            <wp:extent cx="5943600" cy="3966210"/>
            <wp:effectExtent l="0" t="0" r="0" b="0"/>
            <wp:docPr id="13" name="Picture 13" descr="https://www.emeraldnecklace.org/wp-content/uploads/2018/08/Arboretum-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www.emeraldnecklace.org/wp-content/uploads/2018/08/Arboretum-58.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65353716" w14:textId="3ECB690C" w:rsidR="005C1EDF" w:rsidRDefault="005C1EDF" w:rsidP="005C1D57">
      <w:pPr>
        <w:pStyle w:val="CapstoneFiguresandTables"/>
      </w:pPr>
      <w:bookmarkStart w:id="89" w:name="_Ref530240894"/>
      <w:bookmarkStart w:id="90" w:name="_Toc531452938"/>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1</w:t>
      </w:r>
      <w:r w:rsidR="00E762DC">
        <w:rPr>
          <w:noProof/>
        </w:rPr>
        <w:fldChar w:fldCharType="end"/>
      </w:r>
      <w:bookmarkEnd w:id="89"/>
      <w:r>
        <w:t xml:space="preserve"> Edge-based fog density</w:t>
      </w:r>
      <w:r w:rsidR="0020332B">
        <w:t xml:space="preserve"> </w:t>
      </w:r>
      <w:r w:rsidR="0020332B">
        <w:fldChar w:fldCharType="begin"/>
      </w:r>
      <w:r w:rsidR="00D67E6E">
        <w:instrText xml:space="preserve"> ADDIN ZOTERO_ITEM CSL_CITATION {"citationID":"RDoYxZuI","properties":{"formattedCitation":"[31]","plainCitation":"[31]","noteIndex":0},"citationItems":[{"id":189,"uris":["http://zotero.org/users/5011678/items/EHJ94EJ2"],"uri":["http://zotero.org/users/5011678/items/EHJ94EJ2"],"itemData":{"id":189,"type":"webpage","title":"Celebrating Our 20th Anniversary - The Emerald Necklace Conservancy","container-title":"The Emerald Necklace Conservancy","abstract":"The Conservancy welcomes to Boston and Brookline Fujiko Nakaya’s first extended citywide exhibition of multiple “fog sculptures,” marking her five decade career with works at five sites along the historic urban parks that link more than a dozen neighborhoods, and provide a natural, recreational and cultural conduit for the community. Created in response to the landmarked waterways and landscapes designed by Frederick Law Olmsted (FLO), Nakaya’s “climate responsive” shape-shifting, pure water forms invite visitors to immerse themselves in the art, experience nature anew, and appreciate the vital role of the Emerald Necklace in our city’s history, present, and future.","URL":"https://www.emeraldnecklace.org/20th/","shortTitle":"The Emerald Necklace Conservancy","language":"en-us","author":[{"family":"Nakaya","given":"Fujiko"}],"accessed":{"date-parts":[["2018",11,17]]}}}],"schema":"https://github.com/citation-style-language/schema/raw/master/csl-citation.json"} </w:instrText>
      </w:r>
      <w:r w:rsidR="0020332B">
        <w:fldChar w:fldCharType="separate"/>
      </w:r>
      <w:r w:rsidR="00D67E6E" w:rsidRPr="00D67E6E">
        <w:rPr>
          <w:rFonts w:ascii="Calibri" w:hAnsi="Calibri" w:cs="Calibri"/>
          <w:sz w:val="18"/>
        </w:rPr>
        <w:t>[31]</w:t>
      </w:r>
      <w:bookmarkEnd w:id="90"/>
      <w:r w:rsidR="0020332B">
        <w:fldChar w:fldCharType="end"/>
      </w:r>
    </w:p>
    <w:p w14:paraId="458F2314" w14:textId="7FC431B3" w:rsidR="00434E6B" w:rsidRDefault="0036623D" w:rsidP="00044C59">
      <w:pPr>
        <w:pStyle w:val="CapstoneNormal"/>
      </w:pPr>
      <w:r>
        <w:t>This</w:t>
      </w:r>
      <w:r w:rsidR="00434E6B">
        <w:t xml:space="preserve"> factor</w:t>
      </w:r>
      <w:r>
        <w:t xml:space="preserve"> is </w:t>
      </w:r>
      <w:r w:rsidR="00434E6B">
        <w:t>calculated</w:t>
      </w:r>
      <w:r>
        <w:t xml:space="preserve"> at each step using the function </w:t>
      </w:r>
      <w:r>
        <w:rPr>
          <w:i/>
        </w:rPr>
        <w:t>FogEdgeDensityXZ</w:t>
      </w:r>
      <w:r>
        <w:t xml:space="preserve">, which takes a </w:t>
      </w:r>
      <w:r w:rsidRPr="00825950">
        <w:rPr>
          <w:i/>
        </w:rPr>
        <w:t>float3 evaluationPoint</w:t>
      </w:r>
      <w:r>
        <w:t xml:space="preserve"> as its input</w:t>
      </w:r>
      <w:r w:rsidR="00434E6B">
        <w:t xml:space="preserve">. </w:t>
      </w:r>
      <w:r>
        <w:t xml:space="preserve">The function provides either a linear or exponential </w:t>
      </w:r>
      <w:r w:rsidR="00FF2C43">
        <w:t>attenuation</w:t>
      </w:r>
      <w:r>
        <w:t xml:space="preserve"> factor in almost identical fashion to the height-based </w:t>
      </w:r>
      <w:r w:rsidR="00FF2C43">
        <w:t>attenuation factor</w:t>
      </w:r>
      <w:r>
        <w:t xml:space="preserve"> described in the previous </w:t>
      </w:r>
      <w:r>
        <w:lastRenderedPageBreak/>
        <w:t>section</w:t>
      </w:r>
      <w:r w:rsidR="00434E6B">
        <w:t xml:space="preserve">. The main difference is that now </w:t>
      </w:r>
      <w:r>
        <w:t xml:space="preserve">the user </w:t>
      </w:r>
      <w:r w:rsidR="00434E6B">
        <w:t xml:space="preserve">must have </w:t>
      </w:r>
      <w:r>
        <w:t>provided</w:t>
      </w:r>
      <w:r w:rsidR="00434E6B">
        <w:t xml:space="preserve"> both an</w:t>
      </w:r>
      <w:r>
        <w:t xml:space="preserve"> x </w:t>
      </w:r>
      <w:r w:rsidR="00434E6B">
        <w:t>and a</w:t>
      </w:r>
      <w:r>
        <w:t xml:space="preserve"> z position to start adjusting density a</w:t>
      </w:r>
      <w:r w:rsidR="00434E6B">
        <w:t>t. Also, th</w:t>
      </w:r>
      <w:r>
        <w:t>is</w:t>
      </w:r>
      <w:r w:rsidR="00434E6B">
        <w:t xml:space="preserve"> position is not a world-based coordinate, but is instead a percentage value</w:t>
      </w:r>
      <w:r>
        <w:t xml:space="preserve"> of the distance from the fog volume center of gravity to the edge of the fog volume in the requested direction.</w:t>
      </w:r>
      <w:r w:rsidR="00434E6B">
        <w:t xml:space="preserve"> </w:t>
      </w:r>
    </w:p>
    <w:p w14:paraId="1F41992C" w14:textId="64D9DBC3" w:rsidR="0036623D" w:rsidRPr="00D7122B" w:rsidRDefault="0036623D" w:rsidP="00044C59">
      <w:pPr>
        <w:pStyle w:val="CapstoneNormal"/>
      </w:pPr>
      <w:r>
        <w:t>Refer to the previous section</w:t>
      </w:r>
      <w:r w:rsidR="00434E6B">
        <w:t xml:space="preserve"> (</w:t>
      </w:r>
      <w:r w:rsidR="00697F62">
        <w:fldChar w:fldCharType="begin"/>
      </w:r>
      <w:r w:rsidR="00697F62">
        <w:instrText xml:space="preserve"> REF _Ref530149718 \h </w:instrText>
      </w:r>
      <w:r w:rsidR="00697F62">
        <w:fldChar w:fldCharType="separate"/>
      </w:r>
      <w:r w:rsidR="00436480" w:rsidRPr="0031525C">
        <w:t>4.1.2 Height-Based</w:t>
      </w:r>
      <w:r w:rsidR="00697F62">
        <w:fldChar w:fldCharType="end"/>
      </w:r>
      <w:r w:rsidR="00434E6B">
        <w:t>)</w:t>
      </w:r>
      <w:r>
        <w:t xml:space="preserve"> for a detailed description of the methodology.</w:t>
      </w:r>
    </w:p>
    <w:p w14:paraId="329DFDD5" w14:textId="77777777" w:rsidR="0036623D" w:rsidRPr="0031525C" w:rsidRDefault="0036623D" w:rsidP="00164137">
      <w:pPr>
        <w:pStyle w:val="Heading2"/>
        <w:numPr>
          <w:ilvl w:val="1"/>
          <w:numId w:val="28"/>
        </w:numPr>
      </w:pPr>
      <w:bookmarkStart w:id="91" w:name="_Toc529103560"/>
      <w:bookmarkStart w:id="92" w:name="_Ref530151268"/>
      <w:bookmarkStart w:id="93" w:name="_Toc531452889"/>
      <w:r>
        <w:t>Color</w:t>
      </w:r>
      <w:bookmarkEnd w:id="91"/>
      <w:bookmarkEnd w:id="92"/>
      <w:bookmarkEnd w:id="93"/>
    </w:p>
    <w:p w14:paraId="721FADD7" w14:textId="77777777" w:rsidR="0020332B" w:rsidRDefault="0020332B" w:rsidP="00044C59">
      <w:pPr>
        <w:pStyle w:val="CapstoneNormal"/>
      </w:pPr>
      <w:r>
        <w:t xml:space="preserve">In nature, </w:t>
      </w:r>
      <w:r w:rsidR="003704BA">
        <w:t>the color of fog is determined by the color of the light it scatters towards the observer. The following image shows this effect, with the city lights causing the fog to take on a white color and the bridge lighting causing the fog to take on a warmer orange color.</w:t>
      </w:r>
    </w:p>
    <w:p w14:paraId="445D0CAA" w14:textId="77777777" w:rsidR="003704BA" w:rsidRDefault="003704BA" w:rsidP="003704BA">
      <w:pPr>
        <w:pStyle w:val="CapstoneNormal"/>
        <w:keepNext/>
      </w:pPr>
      <w:r>
        <w:rPr>
          <w:noProof/>
        </w:rPr>
        <w:drawing>
          <wp:inline distT="0" distB="0" distL="0" distR="0" wp14:anchorId="6D44BCCF" wp14:editId="010C36CE">
            <wp:extent cx="5943600" cy="3343910"/>
            <wp:effectExtent l="0" t="0" r="0" b="8890"/>
            <wp:docPr id="14" name="Picture 14" descr="http://www.shainblumphoto.com/wp-content/uploads/2017/12/san_francisco_photography_fog_cityscap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ghtboxImage" descr="http://www.shainblumphoto.com/wp-content/uploads/2017/12/san_francisco_photography_fog_cityscape_07.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343910"/>
                    </a:xfrm>
                    <a:prstGeom prst="rect">
                      <a:avLst/>
                    </a:prstGeom>
                    <a:noFill/>
                    <a:ln>
                      <a:noFill/>
                    </a:ln>
                  </pic:spPr>
                </pic:pic>
              </a:graphicData>
            </a:graphic>
          </wp:inline>
        </w:drawing>
      </w:r>
    </w:p>
    <w:p w14:paraId="40BB9D77" w14:textId="7621D8DD" w:rsidR="003704BA" w:rsidRDefault="003704BA" w:rsidP="005C1D57">
      <w:pPr>
        <w:pStyle w:val="CapstoneFiguresandTables"/>
      </w:pPr>
      <w:bookmarkStart w:id="94" w:name="_Ref530242817"/>
      <w:bookmarkStart w:id="95" w:name="_Toc531452939"/>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2</w:t>
      </w:r>
      <w:r w:rsidR="00E762DC">
        <w:rPr>
          <w:noProof/>
        </w:rPr>
        <w:fldChar w:fldCharType="end"/>
      </w:r>
      <w:bookmarkEnd w:id="94"/>
      <w:r>
        <w:t xml:space="preserve"> Fog color based on light interactions </w:t>
      </w:r>
      <w:r>
        <w:fldChar w:fldCharType="begin"/>
      </w:r>
      <w:r w:rsidR="00D67E6E">
        <w:instrText xml:space="preserve"> ADDIN ZOTERO_ITEM CSL_CITATION {"citationID":"ngGXzGnL","properties":{"formattedCitation":"[32]","plainCitation":"[32]","noteIndex":0},"citationItems":[{"id":191,"uris":["http://zotero.org/users/5011678/items/5J9LSDHZ"],"uri":["http://zotero.org/users/5011678/items/5J9LSDHZ"],"itemData":{"id":191,"type":"webpage","title":"San Francisco Photography and Fog Timelapse","container-title":"Symphony of Fog","genre":"Gallery","abstract":"San Francisco is known for its foggy weather. The Fog in the bay area feels like it has a mind of its own. The fog can often times disturb a beautiful sunny day and cover the sky with darkness. There are mixed feelings about the fog, many residents finding it a huge inconvenience and depressing. Where as many residences embrace the fog and its erratic behavior. Regardless of how the fog is perceived from below. Its hard to ignore just how incredible it looks from above. This collection is a tribute to the incredible fog and a showcase of its magnificent beauty. Fog has essentially become a living breathing entity in San Francisco.","URL":"http://www.shainblumphoto.com/project/symphony-of-the-fog/","shortTitle":"Symphony of Fog","language":"en-us","author":[{"family":"Shainblum","given":"Michael"}],"issued":{"date-parts":[["2017",5,11]]},"accessed":{"date-parts":[["2018",11,17]]}}}],"schema":"https://github.com/citation-style-language/schema/raw/master/csl-citation.json"} </w:instrText>
      </w:r>
      <w:r>
        <w:fldChar w:fldCharType="separate"/>
      </w:r>
      <w:r w:rsidR="00D67E6E" w:rsidRPr="00D67E6E">
        <w:rPr>
          <w:rFonts w:ascii="Calibri" w:hAnsi="Calibri" w:cs="Calibri"/>
          <w:sz w:val="18"/>
        </w:rPr>
        <w:t>[32]</w:t>
      </w:r>
      <w:bookmarkEnd w:id="95"/>
      <w:r>
        <w:fldChar w:fldCharType="end"/>
      </w:r>
    </w:p>
    <w:p w14:paraId="7894B18C" w14:textId="77777777" w:rsidR="0036623D" w:rsidRPr="00164137" w:rsidRDefault="0036623D" w:rsidP="00044C59">
      <w:pPr>
        <w:pStyle w:val="CapstoneNormal"/>
      </w:pPr>
      <w:r w:rsidRPr="00164137">
        <w:t>Our system determines the color of the fog based on the color and intensity of the light source interacting with it.</w:t>
      </w:r>
      <w:r w:rsidR="00164137">
        <w:t xml:space="preserve"> </w:t>
      </w:r>
      <w:r w:rsidRPr="00164137">
        <w:t>With no other settings enabled, the final fog color per pixel is determined using to the following set of equations:</w:t>
      </w:r>
    </w:p>
    <w:p w14:paraId="7B6C4775" w14:textId="77777777" w:rsidR="0036623D" w:rsidRDefault="0036623D" w:rsidP="00044C59">
      <w:pPr>
        <w:pStyle w:val="CapstoneNormal"/>
      </w:pPr>
      <w:r w:rsidRPr="00164137">
        <w:t xml:space="preserve">In the </w:t>
      </w:r>
      <w:r w:rsidRPr="00164137">
        <w:rPr>
          <w:i/>
        </w:rPr>
        <w:t>CalculateFogDensityAndColor</w:t>
      </w:r>
      <w:r w:rsidRPr="00164137">
        <w:t xml:space="preserve"> compute shader:</w:t>
      </w:r>
    </w:p>
    <w:p w14:paraId="03FE6099" w14:textId="1FF93195" w:rsidR="00697F62" w:rsidRPr="001E534B" w:rsidRDefault="0023237F" w:rsidP="0023237F">
      <w:pPr>
        <w:pStyle w:val="Caption"/>
        <w:tabs>
          <w:tab w:val="left" w:pos="360"/>
          <w:tab w:val="right" w:pos="9360"/>
        </w:tabs>
        <w:rPr>
          <w:sz w:val="24"/>
          <w:szCs w:val="20"/>
        </w:rPr>
      </w:pPr>
      <w:bookmarkStart w:id="96" w:name="_Ref530150759"/>
      <w:r>
        <w:rPr>
          <w:rStyle w:val="CapstoneFormulasChar"/>
          <w:rFonts w:asciiTheme="minorHAnsi" w:eastAsiaTheme="minorEastAsia" w:hAnsiTheme="minorHAnsi"/>
          <w:iCs/>
        </w:rPr>
        <w:tab/>
      </w:r>
      <m:oMath>
        <m:r>
          <w:rPr>
            <w:rStyle w:val="CapstoneFormulasChar"/>
          </w:rPr>
          <m:t>litFogColor  = DirectionalLightRGBColor*DirectionalLightIntensity</m:t>
        </m:r>
      </m:oMath>
      <w:r w:rsidR="00697F62" w:rsidRPr="001E534B">
        <w:rPr>
          <w:rFonts w:eastAsiaTheme="minorEastAsia"/>
          <w:iCs w:val="0"/>
          <w:color w:val="538135" w:themeColor="accent6" w:themeShade="BF"/>
          <w:sz w:val="20"/>
          <w:szCs w:val="20"/>
        </w:rPr>
        <w:tab/>
      </w:r>
      <w:bookmarkEnd w:id="96"/>
    </w:p>
    <w:p w14:paraId="50CC8242" w14:textId="4CD51719" w:rsidR="00697F62" w:rsidRPr="001E534B"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
          <w:iCs/>
        </w:rPr>
        <w:tab/>
      </w:r>
      <m:oMath>
        <m:r>
          <w:rPr>
            <w:rStyle w:val="CapstoneFormulasChar"/>
          </w:rPr>
          <m:t>stepFogColor  = litFogColor</m:t>
        </m:r>
      </m:oMath>
      <w:r w:rsidR="00697F62" w:rsidRPr="001E534B">
        <w:rPr>
          <w:rFonts w:eastAsiaTheme="minorEastAsia"/>
          <w:iCs w:val="0"/>
          <w:color w:val="538135" w:themeColor="accent6" w:themeShade="BF"/>
          <w:sz w:val="20"/>
          <w:szCs w:val="20"/>
        </w:rPr>
        <w:tab/>
      </w:r>
    </w:p>
    <w:p w14:paraId="50ADEC0D" w14:textId="77777777" w:rsidR="00697F62" w:rsidRDefault="00AD64F5" w:rsidP="00044C59">
      <w:pPr>
        <w:pStyle w:val="CapstoneNormal"/>
      </w:pPr>
      <w:r>
        <w:t>Note: Initial stepFogColor is assumed to be the color value of the directed light source</w:t>
      </w:r>
    </w:p>
    <w:p w14:paraId="3B4592E7" w14:textId="7ABA7792" w:rsidR="00AD64F5" w:rsidRPr="001E534B"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rPr>
          <m:t xml:space="preserve">finalFogColor  = </m:t>
        </m:r>
        <m:nary>
          <m:naryPr>
            <m:chr m:val="∑"/>
            <m:limLoc m:val="undOvr"/>
            <m:subHide m:val="1"/>
            <m:supHide m:val="1"/>
            <m:ctrlPr>
              <w:rPr>
                <w:rStyle w:val="CapstoneFormulasChar"/>
                <w:i/>
                <w:iCs/>
              </w:rPr>
            </m:ctrlPr>
          </m:naryPr>
          <m:sub/>
          <m:sup/>
          <m:e>
            <m:r>
              <w:rPr>
                <w:rStyle w:val="CapstoneFormulasChar"/>
              </w:rPr>
              <m:t>stepFogColor*stepFogDensity</m:t>
            </m:r>
          </m:e>
        </m:nary>
      </m:oMath>
      <w:r w:rsidR="00AD64F5" w:rsidRPr="001E534B">
        <w:rPr>
          <w:rFonts w:eastAsiaTheme="minorEastAsia"/>
          <w:iCs w:val="0"/>
          <w:color w:val="538135" w:themeColor="accent6" w:themeShade="BF"/>
          <w:sz w:val="20"/>
          <w:szCs w:val="20"/>
        </w:rPr>
        <w:tab/>
      </w:r>
    </w:p>
    <w:p w14:paraId="77217C22" w14:textId="77777777" w:rsidR="0036623D" w:rsidRPr="00164137" w:rsidRDefault="0036623D" w:rsidP="00044C59">
      <w:pPr>
        <w:pStyle w:val="CapstoneNormal"/>
      </w:pPr>
      <w:r w:rsidRPr="00164137">
        <w:t xml:space="preserve">In the </w:t>
      </w:r>
      <w:r w:rsidRPr="00164137">
        <w:rPr>
          <w:i/>
        </w:rPr>
        <w:t>ApplyFogToScene</w:t>
      </w:r>
      <w:r w:rsidRPr="00164137">
        <w:t xml:space="preserve"> compute shader, the color of the fog is blended with the original pixel color based on the final fog density for the pixel:</w:t>
      </w:r>
    </w:p>
    <w:p w14:paraId="5AA42AD9" w14:textId="6C33FDFA" w:rsidR="00885B51" w:rsidRDefault="0023237F" w:rsidP="0023237F">
      <w:pPr>
        <w:pStyle w:val="Caption"/>
        <w:tabs>
          <w:tab w:val="left" w:pos="360"/>
          <w:tab w:val="right" w:pos="9360"/>
        </w:tabs>
        <w:rPr>
          <w:rFonts w:eastAsiaTheme="minorEastAsia"/>
          <w:sz w:val="24"/>
          <w:szCs w:val="20"/>
        </w:rPr>
      </w:pPr>
      <w:r>
        <w:rPr>
          <w:rStyle w:val="CapstoneFormulasChar"/>
          <w:rFonts w:asciiTheme="minorHAnsi" w:eastAsiaTheme="minorEastAsia" w:hAnsiTheme="minorHAnsi"/>
          <w:iCs/>
        </w:rPr>
        <w:lastRenderedPageBreak/>
        <w:tab/>
      </w:r>
      <m:oMath>
        <m:r>
          <w:rPr>
            <w:rStyle w:val="CapstoneFormulasChar"/>
          </w:rPr>
          <m:t>pixelColor  = originalPixelColor.rgb*</m:t>
        </m:r>
        <m:d>
          <m:dPr>
            <m:ctrlPr>
              <w:rPr>
                <w:rStyle w:val="CapstoneFormulasChar"/>
                <w:i/>
                <w:iCs/>
              </w:rPr>
            </m:ctrlPr>
          </m:dPr>
          <m:e>
            <m:r>
              <w:rPr>
                <w:rStyle w:val="CapstoneFormulasChar"/>
              </w:rPr>
              <m:t>1-fogSample.a</m:t>
            </m:r>
          </m:e>
        </m:d>
        <m:r>
          <w:rPr>
            <w:rStyle w:val="CapstoneFormulasChar"/>
          </w:rPr>
          <m:t>+fogSample.rgb*fogSample.a</m:t>
        </m:r>
      </m:oMath>
      <w:r w:rsidR="00885B51" w:rsidRPr="001E534B">
        <w:rPr>
          <w:rFonts w:eastAsiaTheme="minorEastAsia"/>
          <w:iCs w:val="0"/>
          <w:color w:val="538135" w:themeColor="accent6" w:themeShade="BF"/>
          <w:sz w:val="20"/>
          <w:szCs w:val="20"/>
        </w:rPr>
        <w:tab/>
      </w:r>
    </w:p>
    <w:p w14:paraId="670CA278" w14:textId="77777777" w:rsidR="00885B51" w:rsidRPr="00885B51" w:rsidRDefault="00885B51" w:rsidP="00885B51">
      <w:r>
        <w:t>The pixel maintains the original alpha value from the forward rendering process:</w:t>
      </w:r>
    </w:p>
    <w:p w14:paraId="6AC1B50D" w14:textId="4F2F09DD" w:rsidR="00885B51" w:rsidRPr="00885B51" w:rsidRDefault="0023237F" w:rsidP="0023237F">
      <w:pPr>
        <w:pStyle w:val="Caption"/>
        <w:tabs>
          <w:tab w:val="left" w:pos="360"/>
          <w:tab w:val="right" w:pos="9360"/>
        </w:tabs>
        <w:rPr>
          <w:sz w:val="24"/>
          <w:szCs w:val="20"/>
        </w:rPr>
      </w:pPr>
      <w:r>
        <w:rPr>
          <w:rFonts w:eastAsiaTheme="minorEastAsia"/>
          <w:i w:val="0"/>
          <w:sz w:val="24"/>
          <w:szCs w:val="20"/>
        </w:rPr>
        <w:tab/>
      </w:r>
      <m:oMath>
        <m:r>
          <w:rPr>
            <w:rStyle w:val="CapstoneFormulasChar"/>
          </w:rPr>
          <m:t>pixelAlpha=colorSample.a</m:t>
        </m:r>
      </m:oMath>
      <w:r w:rsidR="00885B51" w:rsidRPr="001E534B">
        <w:rPr>
          <w:rFonts w:eastAsiaTheme="minorEastAsia"/>
          <w:iCs w:val="0"/>
          <w:color w:val="538135" w:themeColor="accent6" w:themeShade="BF"/>
          <w:sz w:val="20"/>
          <w:szCs w:val="20"/>
        </w:rPr>
        <w:tab/>
      </w:r>
    </w:p>
    <w:p w14:paraId="244B9D4C" w14:textId="77777777" w:rsidR="0036623D" w:rsidRPr="00164137" w:rsidRDefault="0036623D" w:rsidP="00044C59">
      <w:pPr>
        <w:pStyle w:val="CapstoneNormal"/>
      </w:pPr>
      <w:r w:rsidRPr="00164137">
        <w:t>Note that these equations are in their final form. As other modifications are made to the fog equations for color and density, they are still applied to the final pixel value according to these two equations.</w:t>
      </w:r>
    </w:p>
    <w:p w14:paraId="03DE43D4" w14:textId="77777777" w:rsidR="0036623D" w:rsidRDefault="0036623D" w:rsidP="0036623D">
      <w:pPr>
        <w:pStyle w:val="Heading3"/>
      </w:pPr>
      <w:bookmarkStart w:id="97" w:name="_Toc531452890"/>
      <w:r w:rsidRPr="0031525C">
        <w:t xml:space="preserve">4.2.1 </w:t>
      </w:r>
      <w:bookmarkStart w:id="98" w:name="_Toc529103561"/>
      <w:r w:rsidRPr="0031525C">
        <w:t>Shadow</w:t>
      </w:r>
      <w:r>
        <w:t>s</w:t>
      </w:r>
      <w:bookmarkEnd w:id="97"/>
      <w:bookmarkEnd w:id="98"/>
    </w:p>
    <w:p w14:paraId="00DCDFFB" w14:textId="77777777" w:rsidR="007D2F1B" w:rsidRPr="007D2F1B" w:rsidRDefault="007B440D" w:rsidP="007D2F1B">
      <w:pPr>
        <w:pStyle w:val="CapstoneNormal"/>
      </w:pPr>
      <w:r>
        <w:t>In nature, crepuscular rays are rays of light and shadow that can be seen when the sun shines on objects that rest in a participating medium such as fog or dusty air. The following image shows an example of this phenomenon.</w:t>
      </w:r>
    </w:p>
    <w:p w14:paraId="348949FF" w14:textId="77777777" w:rsidR="007D2F1B" w:rsidRDefault="007D2F1B" w:rsidP="007D2F1B">
      <w:pPr>
        <w:pStyle w:val="CapstoneNormal"/>
        <w:keepNext/>
      </w:pPr>
      <w:r>
        <w:rPr>
          <w:noProof/>
        </w:rPr>
        <w:drawing>
          <wp:inline distT="0" distB="0" distL="0" distR="0" wp14:anchorId="4C9F3C00" wp14:editId="13CDAA90">
            <wp:extent cx="5756564" cy="3827804"/>
            <wp:effectExtent l="0" t="0" r="0" b="1270"/>
            <wp:docPr id="15" name="Picture 15" descr="https://astrobob.areavoices.com/files/2011/07/Crepuscular_rays_fog-Mila-Zinkova-cr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astrobob.areavoices.com/files/2011/07/Crepuscular_rays_fog-Mila-Zinkova-credit.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72372" cy="3838315"/>
                    </a:xfrm>
                    <a:prstGeom prst="rect">
                      <a:avLst/>
                    </a:prstGeom>
                    <a:noFill/>
                    <a:ln>
                      <a:noFill/>
                    </a:ln>
                  </pic:spPr>
                </pic:pic>
              </a:graphicData>
            </a:graphic>
          </wp:inline>
        </w:drawing>
      </w:r>
    </w:p>
    <w:p w14:paraId="11E87CC1" w14:textId="1DB0C2BA" w:rsidR="007D2F1B" w:rsidRDefault="007D2F1B" w:rsidP="005C1D57">
      <w:pPr>
        <w:pStyle w:val="CapstoneFiguresandTables"/>
      </w:pPr>
      <w:bookmarkStart w:id="99" w:name="_Ref530248856"/>
      <w:bookmarkStart w:id="100" w:name="_Toc531452940"/>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3</w:t>
      </w:r>
      <w:r w:rsidR="00E762DC">
        <w:rPr>
          <w:noProof/>
        </w:rPr>
        <w:fldChar w:fldCharType="end"/>
      </w:r>
      <w:bookmarkEnd w:id="99"/>
      <w:r>
        <w:t xml:space="preserve"> Crepuscular rays of light and shadow </w:t>
      </w:r>
      <w:r>
        <w:fldChar w:fldCharType="begin"/>
      </w:r>
      <w:r w:rsidR="00D67E6E">
        <w:instrText xml:space="preserve"> ADDIN ZOTERO_ITEM CSL_CITATION {"citationID":"OmAGhWcV","properties":{"formattedCitation":"[33]","plainCitation":"[33]","noteIndex":0},"citationItems":[{"id":193,"uris":["http://zotero.org/users/5011678/items/W3TMFVMI"],"uri":["http://zotero.org/users/5011678/items/W3TMFVMI"],"itemData":{"id":193,"type":"webpage","title":"Crepuscular rays – a tale of sunbeams diverging in the blue sky – Astro Bob","container-title":"Crepuscular Rays","genre":"Blog","abstract":"It’s a mouthful of a word — anti-kree-PUSS-cue-ler — but you’re probably already familiar with them in another guise. Crepuscular rays are beams of sunlight that radiate from the sun when it shines through openings in the clouds. Sunbeams are visible because they’re reflected by dust, water droplets and even the air itself. The word ‘crepuscular’ refers to the hours around dawn or dusk, when the phenomenon is more often noticed.","URL":"https://astrobob.areavoices.com/2011/07/10/crepuscular-rays-a-tale-of-sunbeams-diverging-in-the-blue-sky/","shortTitle":"Crepuscular Rays","language":"en-us","author":[{"family":"Astrobob","given":""}],"issued":{"date-parts":[["2011",7,10]]},"accessed":{"date-parts":[["2018",11,17]]}}}],"schema":"https://github.com/citation-style-language/schema/raw/master/csl-citation.json"} </w:instrText>
      </w:r>
      <w:r>
        <w:fldChar w:fldCharType="separate"/>
      </w:r>
      <w:r w:rsidR="00D67E6E" w:rsidRPr="00D67E6E">
        <w:rPr>
          <w:rFonts w:ascii="Calibri" w:hAnsi="Calibri" w:cs="Calibri"/>
          <w:sz w:val="18"/>
        </w:rPr>
        <w:t>[33]</w:t>
      </w:r>
      <w:bookmarkEnd w:id="100"/>
      <w:r>
        <w:fldChar w:fldCharType="end"/>
      </w:r>
    </w:p>
    <w:p w14:paraId="1F06B12C" w14:textId="77777777" w:rsidR="0036623D" w:rsidRDefault="0036623D" w:rsidP="00044C59">
      <w:pPr>
        <w:pStyle w:val="CapstoneNormal"/>
      </w:pPr>
      <w:r w:rsidRPr="001E36C0">
        <w:t>In this project, the effects of shadows within the fog volume are only determined for the main, directional light source</w:t>
      </w:r>
      <w:r w:rsidR="005E714D">
        <w:t>.</w:t>
      </w:r>
      <w:r w:rsidR="00F47BE7">
        <w:t xml:space="preserve"> </w:t>
      </w:r>
      <w:r>
        <w:t xml:space="preserve">A script, </w:t>
      </w:r>
      <w:r>
        <w:rPr>
          <w:i/>
        </w:rPr>
        <w:t>CopyShadows</w:t>
      </w:r>
      <w:r>
        <w:t>, is attached to the main, directional light source that causes it to add its shadow map to a global command buffer.</w:t>
      </w:r>
      <w:r w:rsidR="00AF527E">
        <w:t xml:space="preserve"> </w:t>
      </w:r>
      <w:r>
        <w:t>This buffer can then be accessed within the compute shader, allowing us to use the shadow map to determine if the evaluation point is within a shadowed area or not as seen from the light’s viewpoint.</w:t>
      </w:r>
    </w:p>
    <w:p w14:paraId="5EC7B7E4" w14:textId="6C447F10" w:rsidR="0036623D" w:rsidRPr="00AF527E" w:rsidRDefault="00BC3422" w:rsidP="00044C59">
      <w:pPr>
        <w:pStyle w:val="CapstoneNormal"/>
      </w:pPr>
      <w:r>
        <w:t>F</w:t>
      </w:r>
      <w:r w:rsidR="0036623D" w:rsidRPr="00AF527E">
        <w:t>our steps</w:t>
      </w:r>
      <w:r>
        <w:t xml:space="preserve"> are used </w:t>
      </w:r>
      <w:r w:rsidR="0036623D" w:rsidRPr="00AF527E">
        <w:t>to determine</w:t>
      </w:r>
      <w:r>
        <w:t xml:space="preserve"> the</w:t>
      </w:r>
      <w:r w:rsidR="0036623D" w:rsidRPr="00AF527E">
        <w:t xml:space="preserve"> fog color when shadows are enabled:</w:t>
      </w:r>
    </w:p>
    <w:p w14:paraId="2EE6924A" w14:textId="77777777" w:rsidR="00AF527E" w:rsidRDefault="0036623D" w:rsidP="00044C59">
      <w:pPr>
        <w:pStyle w:val="CapstoneNormal"/>
      </w:pPr>
      <w:r w:rsidRPr="00AF527E">
        <w:rPr>
          <w:u w:val="single"/>
        </w:rPr>
        <w:t>Step 1</w:t>
      </w:r>
      <w:r w:rsidRPr="00AF527E">
        <w:t>: Gather the number of shadow cascades and their weights in the current scene</w:t>
      </w:r>
      <w:r w:rsidR="00AF527E">
        <w:t xml:space="preserve">. </w:t>
      </w:r>
    </w:p>
    <w:p w14:paraId="5E86E49E" w14:textId="77777777" w:rsidR="0036623D" w:rsidRDefault="0036623D" w:rsidP="00044C59">
      <w:pPr>
        <w:pStyle w:val="CapstoneNormal"/>
      </w:pPr>
      <w:r>
        <w:lastRenderedPageBreak/>
        <w:t>Unity uses the term, cascade, to refer to the shadow maps for a light source</w:t>
      </w:r>
      <w:r w:rsidR="00AF527E">
        <w:t xml:space="preserve">. </w:t>
      </w:r>
      <w:r>
        <w:t xml:space="preserve">Each light source can have one, two, or four </w:t>
      </w:r>
      <w:r w:rsidR="00AF527E">
        <w:t xml:space="preserve">cascades. </w:t>
      </w:r>
      <w:r>
        <w:t xml:space="preserve">This </w:t>
      </w:r>
      <w:r w:rsidR="00AF527E">
        <w:t>provides a system</w:t>
      </w:r>
      <w:r>
        <w:t xml:space="preserve"> for having highly detailed shadows close to the camera while allowing for lesser quality and higher performance shadow mapping farther away from the camera.</w:t>
      </w:r>
      <w:r w:rsidR="00AF527E">
        <w:t xml:space="preserve"> </w:t>
      </w:r>
      <w:r>
        <w:t xml:space="preserve">The function, </w:t>
      </w:r>
      <w:r>
        <w:rPr>
          <w:i/>
        </w:rPr>
        <w:t>GetUnityShadowCascadeWeights</w:t>
      </w:r>
      <w:r>
        <w:t>, takes the depth in the scene based on the view space coordinate system as an input and returns a float4.</w:t>
      </w:r>
      <w:r w:rsidR="00AF527E">
        <w:t xml:space="preserve"> </w:t>
      </w:r>
      <w:r>
        <w:t xml:space="preserve">A value of 1 in one of the </w:t>
      </w:r>
      <w:r w:rsidR="00AF527E">
        <w:t xml:space="preserve">array’s </w:t>
      </w:r>
      <w:r>
        <w:t>values means that the evaluation point is located within the associated shadow cascade.</w:t>
      </w:r>
    </w:p>
    <w:p w14:paraId="77FD6307" w14:textId="77777777" w:rsidR="0036623D" w:rsidRPr="00AF527E" w:rsidRDefault="0036623D" w:rsidP="00044C59">
      <w:pPr>
        <w:pStyle w:val="CapstoneNormal"/>
      </w:pPr>
      <w:r w:rsidRPr="00AF527E">
        <w:rPr>
          <w:u w:val="single"/>
        </w:rPr>
        <w:t>Step 2</w:t>
      </w:r>
      <w:r w:rsidRPr="00AF527E">
        <w:t>: Use the shadow cascade weights and the evaluation position in world space coordinates to determine the evaluation position in the shadow map coordinate system</w:t>
      </w:r>
      <w:r w:rsidR="00AF527E">
        <w:t>.</w:t>
      </w:r>
    </w:p>
    <w:p w14:paraId="4ECCF762" w14:textId="77777777" w:rsidR="0036623D" w:rsidRPr="00AF527E" w:rsidRDefault="0036623D" w:rsidP="00044C59">
      <w:pPr>
        <w:pStyle w:val="CapstoneNormal"/>
      </w:pPr>
      <w:r w:rsidRPr="00AF527E">
        <w:t xml:space="preserve">The function, </w:t>
      </w:r>
      <w:r w:rsidRPr="00AF527E">
        <w:rPr>
          <w:i/>
        </w:rPr>
        <w:t>GetUnityShadowMapCoordinates</w:t>
      </w:r>
      <w:r w:rsidRPr="00AF527E">
        <w:t>, uses these two inputs to determine the coordinates to use when polling the shadow map.</w:t>
      </w:r>
    </w:p>
    <w:p w14:paraId="283B3D8D" w14:textId="77777777" w:rsidR="0036623D" w:rsidRPr="00AF527E" w:rsidRDefault="0036623D" w:rsidP="00044C59">
      <w:pPr>
        <w:pStyle w:val="CapstoneNormal"/>
      </w:pPr>
      <w:r w:rsidRPr="00AF527E">
        <w:rPr>
          <w:u w:val="single"/>
        </w:rPr>
        <w:t>Step 3</w:t>
      </w:r>
      <w:r w:rsidRPr="00AF527E">
        <w:t xml:space="preserve">: Determine if the evaluation point is in the lit or shadowed region for the directed light source using the built-in Unity shader function, </w:t>
      </w:r>
      <w:r w:rsidRPr="00AF527E">
        <w:rPr>
          <w:i/>
        </w:rPr>
        <w:t>UNITY_SAMPLE_SHADOW</w:t>
      </w:r>
      <w:r w:rsidRPr="00AF527E">
        <w:t>.</w:t>
      </w:r>
    </w:p>
    <w:p w14:paraId="03B500A0" w14:textId="77777777" w:rsidR="0036623D" w:rsidRPr="00AF527E" w:rsidRDefault="0036623D" w:rsidP="00044C59">
      <w:pPr>
        <w:pStyle w:val="CapstoneNormal"/>
      </w:pPr>
      <w:r w:rsidRPr="00AF527E">
        <w:t>The return value, shadowStrength, is 0 if the evaluation point is shadowed, otherwise it is 1</w:t>
      </w:r>
      <w:r w:rsidR="00AF527E">
        <w:t>.</w:t>
      </w:r>
    </w:p>
    <w:p w14:paraId="51E5A8A8" w14:textId="77777777" w:rsidR="0036623D" w:rsidRPr="00AF527E" w:rsidRDefault="0036623D" w:rsidP="00044C59">
      <w:pPr>
        <w:pStyle w:val="CapstoneNormal"/>
      </w:pPr>
      <w:r w:rsidRPr="00AF527E">
        <w:rPr>
          <w:u w:val="single"/>
        </w:rPr>
        <w:t>Step 4</w:t>
      </w:r>
      <w:r w:rsidRPr="00AF527E">
        <w:t>: Determine the final fog color for each step using the following equation:</w:t>
      </w:r>
    </w:p>
    <w:p w14:paraId="72840726" w14:textId="336AF78D" w:rsidR="00681855" w:rsidRPr="00681855"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rPr>
          <m:t>stepFogColor=Lerp(litFogColor*(1- _ShadowStrength),  litFogColor,  shadowStrength)</m:t>
        </m:r>
      </m:oMath>
      <w:r w:rsidR="00681855" w:rsidRPr="001E534B">
        <w:rPr>
          <w:rFonts w:eastAsiaTheme="minorEastAsia"/>
          <w:iCs w:val="0"/>
          <w:color w:val="538135" w:themeColor="accent6" w:themeShade="BF"/>
          <w:sz w:val="20"/>
          <w:szCs w:val="20"/>
        </w:rPr>
        <w:tab/>
      </w:r>
    </w:p>
    <w:p w14:paraId="4E134001" w14:textId="77777777" w:rsidR="00681855" w:rsidRDefault="00EB27A6" w:rsidP="00044C59">
      <w:pPr>
        <w:pStyle w:val="CapstoneNormal"/>
      </w:pPr>
      <w:r>
        <w:t>w</w:t>
      </w:r>
      <w:r w:rsidR="00681855">
        <w:t xml:space="preserve">here </w:t>
      </w:r>
      <w:r w:rsidR="00681855" w:rsidRPr="00681855">
        <w:rPr>
          <w:i/>
        </w:rPr>
        <w:t>_ShadowStrength</w:t>
      </w:r>
      <w:r w:rsidR="00681855">
        <w:t xml:space="preserve"> is a value between 0 and 1, set by the developer.</w:t>
      </w:r>
    </w:p>
    <w:p w14:paraId="538B424D" w14:textId="0E32996B" w:rsidR="0036623D" w:rsidRPr="00AF527E" w:rsidRDefault="0036623D" w:rsidP="00044C59">
      <w:pPr>
        <w:pStyle w:val="CapstoneNormal"/>
      </w:pPr>
      <w:r w:rsidRPr="00AF527E">
        <w:t>The final fog color for the pixel is still accumulated according to</w:t>
      </w:r>
      <w:r w:rsidR="00EB27A6">
        <w:t xml:space="preserve"> the</w:t>
      </w:r>
      <w:r w:rsidRPr="00AF527E">
        <w:t xml:space="preserve"> equation</w:t>
      </w:r>
      <w:r w:rsidR="00681855">
        <w:t xml:space="preserve">s </w:t>
      </w:r>
      <w:r w:rsidRPr="00AF527E">
        <w:t>presented previously in</w:t>
      </w:r>
      <w:r w:rsidR="00EB27A6">
        <w:t xml:space="preserve"> Section</w:t>
      </w:r>
      <w:r w:rsidRPr="00AF527E">
        <w:t xml:space="preserve"> </w:t>
      </w:r>
      <w:r w:rsidR="00EB27A6">
        <w:fldChar w:fldCharType="begin"/>
      </w:r>
      <w:r w:rsidR="00EB27A6">
        <w:instrText xml:space="preserve"> REF _Ref530151268 \r \h </w:instrText>
      </w:r>
      <w:r w:rsidR="00EB27A6">
        <w:fldChar w:fldCharType="separate"/>
      </w:r>
      <w:r w:rsidR="00436480">
        <w:t>4.2</w:t>
      </w:r>
      <w:r w:rsidR="00EB27A6">
        <w:fldChar w:fldCharType="end"/>
      </w:r>
      <w:r w:rsidRPr="00AF527E">
        <w:t>.</w:t>
      </w:r>
    </w:p>
    <w:p w14:paraId="207B58F2" w14:textId="77777777" w:rsidR="007B440D" w:rsidRDefault="0036623D" w:rsidP="00044C59">
      <w:pPr>
        <w:pStyle w:val="Heading3"/>
        <w:numPr>
          <w:ilvl w:val="2"/>
          <w:numId w:val="29"/>
        </w:numPr>
      </w:pPr>
      <w:bookmarkStart w:id="101" w:name="_Toc529103562"/>
      <w:bookmarkStart w:id="102" w:name="_Toc531452891"/>
      <w:r w:rsidRPr="0031525C">
        <w:t>Ambient Fog</w:t>
      </w:r>
      <w:bookmarkEnd w:id="101"/>
      <w:bookmarkEnd w:id="102"/>
    </w:p>
    <w:p w14:paraId="370FEEA4" w14:textId="44A78A0C" w:rsidR="00AF527E" w:rsidRDefault="00AF527E" w:rsidP="00044C59">
      <w:pPr>
        <w:pStyle w:val="CapstoneNormal"/>
      </w:pPr>
      <w:r>
        <w:t>This feature a</w:t>
      </w:r>
      <w:r w:rsidR="0036623D" w:rsidRPr="00AF527E">
        <w:t>llows the developer to add light to the entire fog volume.</w:t>
      </w:r>
      <w:r>
        <w:t xml:space="preserve"> </w:t>
      </w:r>
      <w:r w:rsidR="0036623D" w:rsidRPr="00AF527E">
        <w:t>One use for this would be for scenes utilizing fog at night, when the color of the directed light source is black.</w:t>
      </w:r>
      <w:r>
        <w:t xml:space="preserve"> The developer </w:t>
      </w:r>
      <w:r w:rsidR="0036623D">
        <w:t>could add a small amount of ambient light</w:t>
      </w:r>
      <w:r>
        <w:t xml:space="preserve"> to the otherwise black fog</w:t>
      </w:r>
      <w:r w:rsidR="0036623D">
        <w:t xml:space="preserve">, causing the fog to </w:t>
      </w:r>
      <w:r w:rsidR="00570306">
        <w:t>glow with the requested color and intensity</w:t>
      </w:r>
      <w:r w:rsidR="0036623D">
        <w:t>.</w:t>
      </w:r>
      <w:r w:rsidR="00B6596A">
        <w:t xml:space="preserve"> Glowing fog is not something natural, but the effect is used in many movies and games. One example of ambient fog can be seen in the following game image.</w:t>
      </w:r>
    </w:p>
    <w:p w14:paraId="7942E24A" w14:textId="77777777" w:rsidR="003128E8" w:rsidRDefault="00B6596A" w:rsidP="003128E8">
      <w:pPr>
        <w:pStyle w:val="CapstoneNormal"/>
        <w:keepNext/>
      </w:pPr>
      <w:r>
        <w:rPr>
          <w:noProof/>
        </w:rPr>
        <w:lastRenderedPageBreak/>
        <w:drawing>
          <wp:inline distT="0" distB="0" distL="0" distR="0" wp14:anchorId="54151E18" wp14:editId="49305902">
            <wp:extent cx="5943600" cy="29305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930525"/>
                    </a:xfrm>
                    <a:prstGeom prst="rect">
                      <a:avLst/>
                    </a:prstGeom>
                    <a:noFill/>
                    <a:ln>
                      <a:noFill/>
                    </a:ln>
                  </pic:spPr>
                </pic:pic>
              </a:graphicData>
            </a:graphic>
          </wp:inline>
        </w:drawing>
      </w:r>
    </w:p>
    <w:p w14:paraId="15F0337C" w14:textId="5D6DB2B0" w:rsidR="00B6596A" w:rsidRDefault="003128E8" w:rsidP="005C1D57">
      <w:pPr>
        <w:pStyle w:val="CapstoneFiguresandTables"/>
      </w:pPr>
      <w:bookmarkStart w:id="103" w:name="_Ref530302981"/>
      <w:bookmarkStart w:id="104" w:name="_Toc531452941"/>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4</w:t>
      </w:r>
      <w:r w:rsidR="00E762DC">
        <w:rPr>
          <w:noProof/>
        </w:rPr>
        <w:fldChar w:fldCharType="end"/>
      </w:r>
      <w:bookmarkEnd w:id="103"/>
      <w:r>
        <w:t xml:space="preserve"> Ambient fog </w:t>
      </w:r>
      <w:r>
        <w:fldChar w:fldCharType="begin"/>
      </w:r>
      <w:r w:rsidR="00D67E6E">
        <w:instrText xml:space="preserve"> ADDIN ZOTERO_ITEM CSL_CITATION {"citationID":"MPe1GvK3","properties":{"formattedCitation":"[34]","plainCitation":"[34]","noteIndex":0},"citationItems":[{"id":195,"uris":["http://zotero.org/users/5011678/items/PIZXKI34"],"uri":["http://zotero.org/users/5011678/items/PIZXKI34"],"itemData":{"id":195,"type":"webpage","title":"Darker Interior Ambient Fog","container-title":"Nexus Mods :: Skyrim Special Edition","abstract":"Inspired by Remove Interior Fog V2 for the orig. Skyrim","URL":"https://www.nexusmods.com/skyrimspecialedition/mods/11197/","author":[{"family":"Nexus Mods","given":""}],"accessed":{"date-parts":[["2018",11,17]]}}}],"schema":"https://github.com/citation-style-language/schema/raw/master/csl-citation.json"} </w:instrText>
      </w:r>
      <w:r>
        <w:fldChar w:fldCharType="separate"/>
      </w:r>
      <w:r w:rsidR="00D67E6E" w:rsidRPr="00D67E6E">
        <w:rPr>
          <w:rFonts w:ascii="Calibri" w:hAnsi="Calibri" w:cs="Calibri"/>
          <w:sz w:val="18"/>
        </w:rPr>
        <w:t>[34]</w:t>
      </w:r>
      <w:bookmarkEnd w:id="104"/>
      <w:r>
        <w:fldChar w:fldCharType="end"/>
      </w:r>
    </w:p>
    <w:p w14:paraId="3AF3E69A" w14:textId="77777777" w:rsidR="0036623D" w:rsidRDefault="0036623D" w:rsidP="00044C59">
      <w:pPr>
        <w:pStyle w:val="CapstoneNormal"/>
      </w:pPr>
      <w:r w:rsidRPr="00AF527E">
        <w:t>The contribution of ambient light is determined by the following equation:</w:t>
      </w:r>
    </w:p>
    <w:p w14:paraId="39E27185" w14:textId="583AD3F9" w:rsidR="00EB27A6" w:rsidRPr="00681855"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rPr>
          <m:t>stepFogColor=Lerp(stepFogColor, ambientFogRGBColor  ambientLitFog)</m:t>
        </m:r>
      </m:oMath>
      <w:r w:rsidR="00EB27A6" w:rsidRPr="001E534B">
        <w:rPr>
          <w:rFonts w:eastAsiaTheme="minorEastAsia"/>
          <w:iCs w:val="0"/>
          <w:color w:val="538135" w:themeColor="accent6" w:themeShade="BF"/>
          <w:sz w:val="20"/>
          <w:szCs w:val="20"/>
        </w:rPr>
        <w:tab/>
      </w:r>
    </w:p>
    <w:p w14:paraId="3F29D169" w14:textId="21062EBE" w:rsidR="00EB27A6" w:rsidRPr="002D3719" w:rsidRDefault="00EB27A6" w:rsidP="00EB27A6">
      <w:pPr>
        <w:pStyle w:val="CapstoneNormal"/>
      </w:pPr>
      <w:r>
        <w:t xml:space="preserve">where </w:t>
      </w:r>
      <w:r>
        <w:rPr>
          <w:i/>
        </w:rPr>
        <w:t xml:space="preserve">ambientLitFog </w:t>
      </w:r>
      <w:r>
        <w:t>is a value between 0 and 1, set by the developer</w:t>
      </w:r>
      <w:r w:rsidR="006670EA">
        <w:t>, and ambientFogRGBColor is a vector with three values (0 to 1) representing the color of the ambient fog</w:t>
      </w:r>
      <w:r>
        <w:t>.</w:t>
      </w:r>
    </w:p>
    <w:p w14:paraId="425377AB" w14:textId="77777777" w:rsidR="0036623D" w:rsidRPr="0031525C" w:rsidRDefault="0036623D" w:rsidP="0036623D">
      <w:pPr>
        <w:pStyle w:val="Heading2"/>
      </w:pPr>
      <w:bookmarkStart w:id="105" w:name="_Toc529103563"/>
      <w:bookmarkStart w:id="106" w:name="_Toc531452892"/>
      <w:r w:rsidRPr="0031525C">
        <w:t>4.3 Noise (Variable Density)</w:t>
      </w:r>
      <w:bookmarkEnd w:id="105"/>
      <w:bookmarkEnd w:id="106"/>
    </w:p>
    <w:p w14:paraId="1722C2C0" w14:textId="77777777" w:rsidR="0036623D" w:rsidRDefault="0036623D" w:rsidP="00044C59">
      <w:pPr>
        <w:pStyle w:val="CapstoneNormal"/>
      </w:pPr>
      <w:r w:rsidRPr="00AF527E">
        <w:t>This project uses noise to create local variations in the density of the fog.</w:t>
      </w:r>
      <w:r w:rsidR="00AF527E">
        <w:t xml:space="preserve"> This adds</w:t>
      </w:r>
      <w:r>
        <w:t xml:space="preserve"> to the believability of the fog by simulating the variability of fog in the real world</w:t>
      </w:r>
      <w:r w:rsidR="00AF527E">
        <w:t>. This feature a</w:t>
      </w:r>
      <w:r>
        <w:t>llows the developer to add perceivable movement to the fog, simulating wind</w:t>
      </w:r>
      <w:r w:rsidR="00AF527E">
        <w:t>.</w:t>
      </w:r>
      <w:r w:rsidR="003C4CBA">
        <w:t xml:space="preserve"> The following image shows </w:t>
      </w:r>
      <w:r w:rsidR="003128E8">
        <w:t>how this looks in nature.</w:t>
      </w:r>
    </w:p>
    <w:p w14:paraId="2B95FB3F" w14:textId="77777777" w:rsidR="003128E8" w:rsidRDefault="003C4CBA" w:rsidP="003128E8">
      <w:pPr>
        <w:pStyle w:val="CapstoneNormal"/>
        <w:keepNext/>
      </w:pPr>
      <w:r>
        <w:rPr>
          <w:noProof/>
        </w:rPr>
        <w:lastRenderedPageBreak/>
        <w:drawing>
          <wp:inline distT="0" distB="0" distL="0" distR="0" wp14:anchorId="5ED376D8" wp14:editId="7183237E">
            <wp:extent cx="5943600" cy="39643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ariable Density Fog with Lake and Trees.jpg"/>
                    <pic:cNvPicPr/>
                  </pic:nvPicPr>
                  <pic:blipFill>
                    <a:blip r:embed="rId26">
                      <a:extLst>
                        <a:ext uri="{28A0092B-C50C-407E-A947-70E740481C1C}">
                          <a14:useLocalDpi xmlns:a14="http://schemas.microsoft.com/office/drawing/2010/main" val="0"/>
                        </a:ext>
                      </a:extLst>
                    </a:blip>
                    <a:stretch>
                      <a:fillRect/>
                    </a:stretch>
                  </pic:blipFill>
                  <pic:spPr>
                    <a:xfrm>
                      <a:off x="0" y="0"/>
                      <a:ext cx="5950408" cy="3968922"/>
                    </a:xfrm>
                    <a:prstGeom prst="rect">
                      <a:avLst/>
                    </a:prstGeom>
                  </pic:spPr>
                </pic:pic>
              </a:graphicData>
            </a:graphic>
          </wp:inline>
        </w:drawing>
      </w:r>
    </w:p>
    <w:p w14:paraId="33D45BE8" w14:textId="0804BC68" w:rsidR="00AA0AD6" w:rsidRPr="002D3719" w:rsidRDefault="003128E8" w:rsidP="005C1D57">
      <w:pPr>
        <w:pStyle w:val="CapstoneFiguresandTables"/>
      </w:pPr>
      <w:bookmarkStart w:id="107" w:name="_Ref530306128"/>
      <w:bookmarkStart w:id="108" w:name="_Toc531452942"/>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5</w:t>
      </w:r>
      <w:r w:rsidR="00E762DC">
        <w:rPr>
          <w:noProof/>
        </w:rPr>
        <w:fldChar w:fldCharType="end"/>
      </w:r>
      <w:bookmarkEnd w:id="107"/>
      <w:r>
        <w:t xml:space="preserve"> Variable-density fog </w:t>
      </w:r>
      <w:r>
        <w:fldChar w:fldCharType="begin"/>
      </w:r>
      <w:r w:rsidR="00D67E6E">
        <w:instrText xml:space="preserve"> ADDIN ZOTERO_ITEM CSL_CITATION {"citationID":"3wqGBaJz","properties":{"formattedCitation":"[35]","plainCitation":"[35]","noteIndex":0},"citationItems":[{"id":197,"uris":["http://zotero.org/users/5011678/items/Y3A67DWS"],"uri":["http://zotero.org/users/5011678/items/Y3A67DWS"],"itemData":{"id":197,"type":"webpage","title":"WLE 2015 – Cloudy and Foggy Nature – Wiki Loves Earth","container-title":"Wiki Loves Earth","genre":"Blog","abstract":"Fog and clouds just emphasize the beauty of nature. WLE participants took a lot of photos of foggy mornings, cloudy mountains and wide fileds. Take a look!","URL":"http://wikilovesearth.org/wle-2015-cloudy-and-foggy-nature/","shortTitle":"WLE 2015 – Cloudy and Foggy Nature","language":"en-US","author":[{"family":"Voropai","given":"Levgen"}],"issued":{"date-parts":[["2015",5,19]]},"accessed":{"date-parts":[["2018",11,17]]}}}],"schema":"https://github.com/citation-style-language/schema/raw/master/csl-citation.json"} </w:instrText>
      </w:r>
      <w:r>
        <w:fldChar w:fldCharType="separate"/>
      </w:r>
      <w:r w:rsidR="00D67E6E" w:rsidRPr="00D67E6E">
        <w:rPr>
          <w:rFonts w:ascii="Calibri" w:hAnsi="Calibri" w:cs="Calibri"/>
          <w:sz w:val="18"/>
        </w:rPr>
        <w:t>[35]</w:t>
      </w:r>
      <w:bookmarkEnd w:id="108"/>
      <w:r>
        <w:fldChar w:fldCharType="end"/>
      </w:r>
    </w:p>
    <w:p w14:paraId="74D699B6" w14:textId="77777777" w:rsidR="0036623D" w:rsidRPr="0031525C" w:rsidRDefault="0036623D" w:rsidP="00AF527E">
      <w:pPr>
        <w:pStyle w:val="Heading3"/>
        <w:numPr>
          <w:ilvl w:val="2"/>
          <w:numId w:val="30"/>
        </w:numPr>
      </w:pPr>
      <w:bookmarkStart w:id="109" w:name="_Toc529103564"/>
      <w:bookmarkStart w:id="110" w:name="_Toc531452893"/>
      <w:r w:rsidRPr="0031525C">
        <w:t>Simplex Noise</w:t>
      </w:r>
      <w:bookmarkEnd w:id="109"/>
      <w:bookmarkEnd w:id="110"/>
    </w:p>
    <w:p w14:paraId="67D3D16D" w14:textId="42CE0EA3" w:rsidR="00AF527E" w:rsidRDefault="00AF527E" w:rsidP="00044C59">
      <w:pPr>
        <w:pStyle w:val="CapstoneNormal"/>
      </w:pPr>
      <w:r>
        <w:t>Perlin noise and simplex noise were</w:t>
      </w:r>
      <w:r w:rsidRPr="00AF527E">
        <w:t xml:space="preserve"> developed by Ken Perlin</w:t>
      </w:r>
      <w:r>
        <w:t>, with s</w:t>
      </w:r>
      <w:r w:rsidR="0036623D" w:rsidRPr="00AF527E">
        <w:t xml:space="preserve">implex noise </w:t>
      </w:r>
      <w:r>
        <w:t xml:space="preserve">being </w:t>
      </w:r>
      <w:r w:rsidR="0036623D" w:rsidRPr="00AF527E">
        <w:t>a more performant version of Perlin noise</w:t>
      </w:r>
      <w:r>
        <w:t xml:space="preserve">. Simplex noise improves on the original by supporting the generation of higher dimensions of noise </w:t>
      </w:r>
      <w:r w:rsidR="0036623D">
        <w:t>(3D and 4D) with almost the same performance as the original 2D Perlin noise</w:t>
      </w:r>
      <w:r w:rsidR="008C63E1">
        <w:t xml:space="preserve"> </w:t>
      </w:r>
      <w:r w:rsidR="006059F9">
        <w:fldChar w:fldCharType="begin"/>
      </w:r>
      <w:r w:rsidR="00D67E6E">
        <w:instrText xml:space="preserve"> ADDIN ZOTERO_ITEM CSL_CITATION {"citationID":"LL9hisdi","properties":{"formattedCitation":"[36]","plainCitation":"[36]","noteIndex":0},"citationItems":[{"id":146,"uris":["http://zotero.org/users/5011678/items/G6ZDSNJW"],"uri":["http://zotero.org/users/5011678/items/G6ZDSNJW"],"itemData":{"id":146,"type":"webpage","title":"Simplex noise demystified","container-title":"Linkoping University, Sweden","genre":"University","abstract":"In 2001, Ken Perlin presented \"simplex noise\", a replacement for his classic noise algorithm. Classic \"Perlin noise\" won him an academy award and has become an ubiquitous procedural primitive for computer graphics over the years, but in hindsight it has quite a few limitations. Ken Perlin himself designed simplex noise specifically to overcome those limitations, and he spent a lot of good thinking on it. Therefore, it is a better idea than his original algorithm...","URL":"http://webstaff.itn.liu.se/~stegu/simplexnoise/simplexnoise.pdf","language":"en","author":[{"family":"Gustavson","given":"Stefan"}],"issued":{"date-parts":[["2005",3,22]]},"accessed":{"date-parts":[["2018",10,27]]}}}],"schema":"https://github.com/citation-style-language/schema/raw/master/csl-citation.json"} </w:instrText>
      </w:r>
      <w:r w:rsidR="006059F9">
        <w:fldChar w:fldCharType="separate"/>
      </w:r>
      <w:r w:rsidR="00D67E6E" w:rsidRPr="00D67E6E">
        <w:rPr>
          <w:rFonts w:ascii="Calibri" w:hAnsi="Calibri" w:cs="Calibri"/>
        </w:rPr>
        <w:t>[36]</w:t>
      </w:r>
      <w:r w:rsidR="006059F9">
        <w:fldChar w:fldCharType="end"/>
      </w:r>
      <w:r w:rsidR="008C63E1">
        <w:t>.</w:t>
      </w:r>
    </w:p>
    <w:p w14:paraId="44163B9B" w14:textId="12DD6A16" w:rsidR="0036623D" w:rsidRPr="00AF527E" w:rsidRDefault="0036623D" w:rsidP="00044C59">
      <w:pPr>
        <w:pStyle w:val="CapstoneNormal"/>
      </w:pPr>
      <w:r w:rsidRPr="00AF527E">
        <w:t>This project uses a CgFx/HLSL implementation of simplex noise</w:t>
      </w:r>
      <w:r w:rsidR="008C63E1">
        <w:t xml:space="preserve"> </w:t>
      </w:r>
      <w:r w:rsidR="009B7FF7">
        <w:fldChar w:fldCharType="begin"/>
      </w:r>
      <w:r w:rsidR="00D67E6E">
        <w:instrText xml:space="preserve"> ADDIN ZOTERO_ITEM CSL_CITATION {"citationID":"VTFWSurc","properties":{"formattedCitation":"[37]","plainCitation":"[37]","noteIndex":0},"citationItems":[{"id":121,"uris":["http://zotero.org/users/5011678/items/GW7ZGGMF"],"uri":["http://zotero.org/users/5011678/items/GW7ZGGMF"],"itemData":{"id":121,"type":"webpage","title":"2D / 3D / 4D optimised Perlin Noise Cg/HLSL library (cginc) - Unity Forum","container-title":"Unity Forum","genre":"Forum","abstract":"Port of the simplex noise library, created originally by Stefan Gustavson of Ashima, into cG/HLSL library for use in Unity shaders.","URL":"https://forum.unity.com/threads/2d-3d-4d-optimised-perlin-noise-cg-hlsl-library-cginc.218372/","shortTitle":"2D / 3D / 4D optimised Perlin Noise Cg/HLSL library","language":"en-us","author":[{"family":"Lash","given":"Eliot"},{"family":"Gustavson, Stefan","given":""}],"issued":{"date-parts":[["2013",12,18]]},"accessed":{"date-parts":[["2018",9,23]]}}}],"schema":"https://github.com/citation-style-language/schema/raw/master/csl-citation.json"} </w:instrText>
      </w:r>
      <w:r w:rsidR="009B7FF7">
        <w:fldChar w:fldCharType="separate"/>
      </w:r>
      <w:r w:rsidR="00D67E6E" w:rsidRPr="00D67E6E">
        <w:rPr>
          <w:rFonts w:ascii="Calibri" w:hAnsi="Calibri" w:cs="Calibri"/>
        </w:rPr>
        <w:t>[37]</w:t>
      </w:r>
      <w:r w:rsidR="009B7FF7">
        <w:fldChar w:fldCharType="end"/>
      </w:r>
      <w:r w:rsidRPr="00AF527E">
        <w:t xml:space="preserve">, ported by Eliot Lash </w:t>
      </w:r>
      <w:r w:rsidR="009B7FF7">
        <w:t>from</w:t>
      </w:r>
      <w:r w:rsidRPr="00AF527E">
        <w:t xml:space="preserve"> the GLSL version authored by </w:t>
      </w:r>
      <w:r w:rsidR="009B7FF7">
        <w:t xml:space="preserve">Stefan Gustavson and </w:t>
      </w:r>
      <w:r w:rsidRPr="00AF527E">
        <w:t>Ian McEwan at Ashima Arts</w:t>
      </w:r>
      <w:r w:rsidR="008C63E1">
        <w:t xml:space="preserve"> </w:t>
      </w:r>
      <w:r w:rsidR="009B7FF7">
        <w:fldChar w:fldCharType="begin"/>
      </w:r>
      <w:r w:rsidR="00D67E6E">
        <w:instrText xml:space="preserve"> ADDIN ZOTERO_ITEM CSL_CITATION {"citationID":"WsvZwXF3","properties":{"formattedCitation":"[38]","plainCitation":"[38]","noteIndex":0},"citationItems":[{"id":179,"uris":["http://zotero.org/users/5011678/items/3ACHEN37"],"uri":["http://zotero.org/users/5011678/items/3ACHEN37"],"itemData":{"id":179,"type":"webpage","title":"Procedural Noise Shader Routines compatible with WebGL: ashima/webgl-noise","container-title":"GitHub","genre":"Software Repository","abstract":"Procedural Noise Shader Routines compatible with WebGL","URL":"https://github.com/ashima/webgl-noise","note":"original-date: 2011-02-22T23:54:19Z","shortTitle":"Procedural Noise Shader Routines compatible with WebGL","language":"en-us","author":[{"family":"Gustavson","given":"Stefan"},{"literal":"Ashima"}],"issued":{"date-parts":[["2018",11,16]]},"accessed":{"date-parts":[["2018",11,17]]}}}],"schema":"https://github.com/citation-style-language/schema/raw/master/csl-citation.json"} </w:instrText>
      </w:r>
      <w:r w:rsidR="009B7FF7">
        <w:fldChar w:fldCharType="separate"/>
      </w:r>
      <w:r w:rsidR="00D67E6E" w:rsidRPr="00D67E6E">
        <w:rPr>
          <w:rFonts w:ascii="Calibri" w:hAnsi="Calibri" w:cs="Calibri"/>
        </w:rPr>
        <w:t>[38]</w:t>
      </w:r>
      <w:r w:rsidR="009B7FF7">
        <w:fldChar w:fldCharType="end"/>
      </w:r>
      <w:r w:rsidR="008C63E1">
        <w:t>.</w:t>
      </w:r>
    </w:p>
    <w:p w14:paraId="23F99090" w14:textId="77777777" w:rsidR="0036623D" w:rsidRPr="00AF527E" w:rsidRDefault="0036623D" w:rsidP="00044C59">
      <w:pPr>
        <w:pStyle w:val="CapstoneNormal"/>
      </w:pPr>
      <w:r w:rsidRPr="00AF527E">
        <w:t xml:space="preserve">To use the library, include the file </w:t>
      </w:r>
      <w:r w:rsidRPr="00AF527E">
        <w:rPr>
          <w:i/>
        </w:rPr>
        <w:t>noiseSimplex.cginc</w:t>
      </w:r>
      <w:r w:rsidRPr="00AF527E">
        <w:t xml:space="preserve"> in the compute shader.</w:t>
      </w:r>
      <w:r w:rsidR="00AF527E">
        <w:t xml:space="preserve"> </w:t>
      </w:r>
      <w:r w:rsidRPr="00AF527E">
        <w:t xml:space="preserve">The function, </w:t>
      </w:r>
      <w:r w:rsidRPr="00AF527E">
        <w:rPr>
          <w:i/>
        </w:rPr>
        <w:t>snoise()</w:t>
      </w:r>
      <w:r w:rsidRPr="00AF527E">
        <w:t>, returns a 3D noise value based on a float3 input value representing a position within the pseudo-random noise field.</w:t>
      </w:r>
      <w:r w:rsidR="00AF527E">
        <w:t xml:space="preserve"> It should be noted </w:t>
      </w:r>
      <w:r w:rsidRPr="00AF527E">
        <w:t>that the simplex noise function returns values between -1 and 1, so adjustments will need to be made to get the values into the range of 0 to 1.</w:t>
      </w:r>
    </w:p>
    <w:p w14:paraId="382BA354" w14:textId="77777777" w:rsidR="0036623D" w:rsidRPr="0031525C" w:rsidRDefault="0036623D" w:rsidP="00AF527E">
      <w:pPr>
        <w:pStyle w:val="Heading3"/>
        <w:numPr>
          <w:ilvl w:val="2"/>
          <w:numId w:val="30"/>
        </w:numPr>
      </w:pPr>
      <w:bookmarkStart w:id="111" w:name="_Toc529103565"/>
      <w:bookmarkStart w:id="112" w:name="_Toc531452894"/>
      <w:r>
        <w:t>Noisy</w:t>
      </w:r>
      <w:r w:rsidRPr="0031525C">
        <w:t xml:space="preserve"> Fog</w:t>
      </w:r>
      <w:bookmarkEnd w:id="111"/>
      <w:bookmarkEnd w:id="112"/>
    </w:p>
    <w:p w14:paraId="7D259E23" w14:textId="758B6FF9" w:rsidR="0036623D" w:rsidRDefault="00672C94" w:rsidP="00672C94">
      <w:pPr>
        <w:pStyle w:val="CapstoneNormal"/>
      </w:pPr>
      <w:r>
        <w:t>Using a pseudorandom noise function, we can implement local variations in the fog density in two ways, additive and subtractive.</w:t>
      </w:r>
      <w:r w:rsidR="00AF527E">
        <w:t xml:space="preserve"> </w:t>
      </w:r>
      <w:r w:rsidR="0036623D">
        <w:t>Additive noise increases the density of the fog for each step based on the noise value</w:t>
      </w:r>
      <w:r w:rsidR="00AF527E">
        <w:t>, while s</w:t>
      </w:r>
      <w:r w:rsidR="0036623D">
        <w:t>ubtractive noise decreases the fog density for each step</w:t>
      </w:r>
      <w:r w:rsidR="00AF527E">
        <w:t>.</w:t>
      </w:r>
      <w:r w:rsidR="0010022D">
        <w:t xml:space="preserve"> In this project, both ways </w:t>
      </w:r>
      <w:r w:rsidR="0063744C">
        <w:t>have been implemented for comparison.</w:t>
      </w:r>
    </w:p>
    <w:p w14:paraId="27308FA4" w14:textId="77777777" w:rsidR="0036623D" w:rsidRPr="0063744C" w:rsidRDefault="0036623D" w:rsidP="00044C59">
      <w:pPr>
        <w:pStyle w:val="CapstoneNormal"/>
      </w:pPr>
      <w:r w:rsidRPr="003964F3">
        <w:rPr>
          <w:u w:val="single"/>
        </w:rPr>
        <w:lastRenderedPageBreak/>
        <w:t>Step 1</w:t>
      </w:r>
      <w:r w:rsidRPr="0063744C">
        <w:t>: Determine a noise value for the evaluation position</w:t>
      </w:r>
      <w:r w:rsidR="003964F3">
        <w:t>.</w:t>
      </w:r>
    </w:p>
    <w:p w14:paraId="0D0341DA" w14:textId="7F5A0DC1" w:rsidR="00443211" w:rsidRPr="00443211"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rPr>
          <m:t>simplexNoiseEvaluationPosition=evaluationPositionInWorldSpace</m:t>
        </m:r>
      </m:oMath>
      <w:r w:rsidR="00443211" w:rsidRPr="00443211">
        <w:rPr>
          <w:rFonts w:eastAsiaTheme="minorEastAsia"/>
          <w:iCs w:val="0"/>
          <w:color w:val="538135" w:themeColor="accent6" w:themeShade="BF"/>
          <w:sz w:val="20"/>
          <w:szCs w:val="20"/>
        </w:rPr>
        <w:tab/>
      </w:r>
    </w:p>
    <w:p w14:paraId="5101EF4F" w14:textId="0BCFF338" w:rsidR="00443211" w:rsidRPr="00443211"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
          <w:iCs/>
        </w:rPr>
        <w:tab/>
      </w:r>
      <m:oMath>
        <m:r>
          <w:rPr>
            <w:rStyle w:val="CapstoneFormulasChar"/>
          </w:rPr>
          <m:t xml:space="preserve">simplexNoiseValue0to1 = </m:t>
        </m:r>
        <m:f>
          <m:fPr>
            <m:ctrlPr>
              <w:rPr>
                <w:rStyle w:val="CapstoneFormulasChar"/>
                <w:i/>
                <w:iCs/>
              </w:rPr>
            </m:ctrlPr>
          </m:fPr>
          <m:num>
            <m:r>
              <w:rPr>
                <w:rStyle w:val="CapstoneFormulasChar"/>
              </w:rPr>
              <m:t>snoise(simplexNoiseEvaluationPosition)</m:t>
            </m:r>
          </m:num>
          <m:den>
            <m:r>
              <w:rPr>
                <w:rStyle w:val="CapstoneFormulasChar"/>
              </w:rPr>
              <m:t>2</m:t>
            </m:r>
          </m:den>
        </m:f>
        <m:r>
          <w:rPr>
            <w:rStyle w:val="CapstoneFormulasChar"/>
          </w:rPr>
          <m:t xml:space="preserve"> + 0.5</m:t>
        </m:r>
      </m:oMath>
      <w:r w:rsidR="00443211" w:rsidRPr="00443211">
        <w:rPr>
          <w:rFonts w:eastAsiaTheme="minorEastAsia"/>
          <w:iCs w:val="0"/>
          <w:color w:val="538135" w:themeColor="accent6" w:themeShade="BF"/>
          <w:sz w:val="20"/>
          <w:szCs w:val="20"/>
        </w:rPr>
        <w:tab/>
      </w:r>
    </w:p>
    <w:p w14:paraId="52467C7F" w14:textId="77777777" w:rsidR="0036623D" w:rsidRPr="003964F3" w:rsidRDefault="0036623D" w:rsidP="00044C59">
      <w:pPr>
        <w:pStyle w:val="CapstoneNormal"/>
      </w:pPr>
      <w:r w:rsidRPr="003964F3">
        <w:rPr>
          <w:u w:val="single"/>
        </w:rPr>
        <w:t>Step 2</w:t>
      </w:r>
      <w:r w:rsidRPr="003964F3">
        <w:t>: Use the noise value to modify the fog density for the current step</w:t>
      </w:r>
      <w:r w:rsidR="003964F3">
        <w:t>.</w:t>
      </w:r>
    </w:p>
    <w:p w14:paraId="7522E2F5" w14:textId="77777777" w:rsidR="0036623D" w:rsidRPr="003964F3" w:rsidRDefault="0036623D" w:rsidP="00044C59">
      <w:pPr>
        <w:pStyle w:val="CapstoneNormal"/>
      </w:pPr>
      <w:r w:rsidRPr="003964F3">
        <w:rPr>
          <w:i/>
        </w:rPr>
        <w:t>noiseStrength</w:t>
      </w:r>
      <w:r w:rsidRPr="003964F3">
        <w:t xml:space="preserve"> is a developer-assigned value</w:t>
      </w:r>
      <w:r w:rsidR="003964F3">
        <w:t xml:space="preserve"> that is used to control</w:t>
      </w:r>
      <w:r w:rsidRPr="003964F3">
        <w:t xml:space="preserve"> the overall contribution of the noise to the density for the current step</w:t>
      </w:r>
      <w:r w:rsidR="003964F3">
        <w:t>.</w:t>
      </w:r>
    </w:p>
    <w:p w14:paraId="5669D481" w14:textId="77777777" w:rsidR="0036623D" w:rsidRPr="003964F3" w:rsidRDefault="0036623D" w:rsidP="00044C59">
      <w:pPr>
        <w:pStyle w:val="CapstoneNormal"/>
      </w:pPr>
      <w:r w:rsidRPr="003964F3">
        <w:t>Additive Noise</w:t>
      </w:r>
      <w:r w:rsidR="003964F3">
        <w:t>:</w:t>
      </w:r>
    </w:p>
    <w:p w14:paraId="350A2A50" w14:textId="2F60E854" w:rsidR="00192EED" w:rsidRPr="00192EED" w:rsidRDefault="0023237F" w:rsidP="0023237F">
      <w:pPr>
        <w:pStyle w:val="Caption"/>
        <w:tabs>
          <w:tab w:val="left" w:pos="360"/>
          <w:tab w:val="right" w:pos="9360"/>
        </w:tabs>
        <w:rPr>
          <w:sz w:val="24"/>
          <w:szCs w:val="20"/>
        </w:rPr>
      </w:pPr>
      <w:r>
        <w:rPr>
          <w:rFonts w:eastAsiaTheme="minorEastAsia"/>
          <w:i w:val="0"/>
          <w:sz w:val="24"/>
          <w:szCs w:val="20"/>
        </w:rPr>
        <w:tab/>
      </w:r>
      <m:oMath>
        <m:r>
          <w:rPr>
            <w:rStyle w:val="CapstoneFormulasChar"/>
          </w:rPr>
          <m:t>stepFogDensity*=(1+noiseStrength*simplexNoiseValue0to1)</m:t>
        </m:r>
      </m:oMath>
      <w:r w:rsidR="00192EED" w:rsidRPr="00443211">
        <w:rPr>
          <w:rFonts w:eastAsiaTheme="minorEastAsia"/>
          <w:iCs w:val="0"/>
          <w:color w:val="538135" w:themeColor="accent6" w:themeShade="BF"/>
          <w:sz w:val="20"/>
          <w:szCs w:val="20"/>
        </w:rPr>
        <w:tab/>
      </w:r>
    </w:p>
    <w:p w14:paraId="6206038C" w14:textId="77777777" w:rsidR="0036623D" w:rsidRPr="003964F3" w:rsidRDefault="0036623D" w:rsidP="00044C59">
      <w:pPr>
        <w:pStyle w:val="CapstoneNormal"/>
      </w:pPr>
      <w:r w:rsidRPr="003964F3">
        <w:t>Subtractive Noise</w:t>
      </w:r>
      <w:r w:rsidR="003964F3">
        <w:t>:</w:t>
      </w:r>
    </w:p>
    <w:p w14:paraId="1BC2EC73" w14:textId="1BB90FD0" w:rsidR="00192EED" w:rsidRPr="00192EED"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rPr>
          <m:t>stepFogDensity*=(1-noiseStrength*simplexNoiseValue0to1)</m:t>
        </m:r>
      </m:oMath>
      <w:r w:rsidR="00192EED" w:rsidRPr="00443211">
        <w:rPr>
          <w:rFonts w:eastAsiaTheme="minorEastAsia"/>
          <w:iCs w:val="0"/>
          <w:color w:val="538135" w:themeColor="accent6" w:themeShade="BF"/>
          <w:sz w:val="20"/>
          <w:szCs w:val="20"/>
        </w:rPr>
        <w:tab/>
      </w:r>
    </w:p>
    <w:p w14:paraId="1FF5C269" w14:textId="77777777" w:rsidR="0036623D" w:rsidRPr="008A2480" w:rsidRDefault="003964F3" w:rsidP="00044C59">
      <w:pPr>
        <w:pStyle w:val="CapstoneNormal"/>
        <w:rPr>
          <w:i/>
        </w:rPr>
      </w:pPr>
      <w:r>
        <w:t>Here it should be noted that t</w:t>
      </w:r>
      <w:r w:rsidR="0036623D" w:rsidRPr="003964F3">
        <w:t>he relationship of one noise value to another obtained from the simplex noise function is higher when the evaluation points are closer together.</w:t>
      </w:r>
      <w:r>
        <w:t xml:space="preserve"> </w:t>
      </w:r>
      <w:r w:rsidR="0036623D">
        <w:t xml:space="preserve">This knowledge allows us to adjust the fog appearance by adjusting the </w:t>
      </w:r>
      <w:r w:rsidR="0036623D" w:rsidRPr="008A2480">
        <w:rPr>
          <w:i/>
        </w:rPr>
        <w:t>simplexEvaluationPosition</w:t>
      </w:r>
      <w:r w:rsidR="0036623D">
        <w:t xml:space="preserve"> within the noise field</w:t>
      </w:r>
      <w:r>
        <w:t xml:space="preserve">. </w:t>
      </w:r>
      <w:r w:rsidR="0036623D">
        <w:t xml:space="preserve">Our system gives control of the </w:t>
      </w:r>
      <w:r w:rsidR="0036623D" w:rsidRPr="008A2480">
        <w:rPr>
          <w:i/>
        </w:rPr>
        <w:t>simplexEvaluationPosition</w:t>
      </w:r>
      <w:r w:rsidR="0036623D">
        <w:t xml:space="preserve"> through the </w:t>
      </w:r>
      <w:r w:rsidR="0036623D" w:rsidRPr="008A2480">
        <w:rPr>
          <w:i/>
        </w:rPr>
        <w:t>noiseSize</w:t>
      </w:r>
      <w:r w:rsidR="0036623D">
        <w:t xml:space="preserve"> control. </w:t>
      </w:r>
      <w:r>
        <w:t>This modifies the original noise value equation as follows:</w:t>
      </w:r>
    </w:p>
    <w:p w14:paraId="322FE653" w14:textId="370C6D85" w:rsidR="00192EED" w:rsidRPr="00443211"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
          <w:iCs/>
        </w:rPr>
        <w:tab/>
      </w:r>
      <m:oMath>
        <m:r>
          <w:rPr>
            <w:rStyle w:val="CapstoneFormulasChar"/>
          </w:rPr>
          <m:t>simplexNoiseValue0to1 =</m:t>
        </m:r>
        <m:f>
          <m:fPr>
            <m:ctrlPr>
              <w:rPr>
                <w:rStyle w:val="CapstoneFormulasChar"/>
                <w:i/>
                <w:iCs/>
              </w:rPr>
            </m:ctrlPr>
          </m:fPr>
          <m:num>
            <m:r>
              <w:rPr>
                <w:rStyle w:val="CapstoneFormulasChar"/>
              </w:rPr>
              <m:t>1</m:t>
            </m:r>
          </m:num>
          <m:den>
            <m:r>
              <w:rPr>
                <w:rStyle w:val="CapstoneFormulasChar"/>
              </w:rPr>
              <m:t>2</m:t>
            </m:r>
          </m:den>
        </m:f>
        <m:r>
          <w:rPr>
            <w:rStyle w:val="CapstoneFormulasChar"/>
          </w:rPr>
          <m:t xml:space="preserve">* </m:t>
        </m:r>
        <m:f>
          <m:fPr>
            <m:ctrlPr>
              <w:rPr>
                <w:rStyle w:val="CapstoneFormulasChar"/>
                <w:i/>
                <w:iCs/>
              </w:rPr>
            </m:ctrlPr>
          </m:fPr>
          <m:num>
            <m:r>
              <w:rPr>
                <w:rStyle w:val="CapstoneFormulasChar"/>
              </w:rPr>
              <m:t>snoise(simplexNoiseEvaluationPosition)</m:t>
            </m:r>
          </m:num>
          <m:den>
            <m:r>
              <w:rPr>
                <w:rStyle w:val="CapstoneFormulasChar"/>
              </w:rPr>
              <m:t>noiseSize</m:t>
            </m:r>
          </m:den>
        </m:f>
        <m:r>
          <w:rPr>
            <w:rStyle w:val="CapstoneFormulasChar"/>
          </w:rPr>
          <m:t xml:space="preserve"> + 0.5</m:t>
        </m:r>
      </m:oMath>
      <w:r w:rsidR="00192EED" w:rsidRPr="00443211">
        <w:rPr>
          <w:rFonts w:eastAsiaTheme="minorEastAsia"/>
          <w:iCs w:val="0"/>
          <w:color w:val="538135" w:themeColor="accent6" w:themeShade="BF"/>
          <w:sz w:val="20"/>
          <w:szCs w:val="20"/>
        </w:rPr>
        <w:tab/>
      </w:r>
    </w:p>
    <w:p w14:paraId="72A3D01F" w14:textId="77777777" w:rsidR="0036623D" w:rsidRPr="003964F3" w:rsidRDefault="0036623D" w:rsidP="00044C59">
      <w:pPr>
        <w:pStyle w:val="CapstoneNormal"/>
      </w:pPr>
      <w:r w:rsidRPr="003964F3">
        <w:t xml:space="preserve">Larger values of </w:t>
      </w:r>
      <w:r w:rsidRPr="003964F3">
        <w:rPr>
          <w:i/>
        </w:rPr>
        <w:t>noiseSize</w:t>
      </w:r>
      <w:r w:rsidRPr="003964F3">
        <w:t xml:space="preserve"> cause the evaluation points to be closer together in the noise field, causing changes in the fog density to happen over longer distances in the scene.</w:t>
      </w:r>
    </w:p>
    <w:p w14:paraId="11742A87" w14:textId="77777777" w:rsidR="0036623D" w:rsidRPr="0031525C" w:rsidRDefault="0036623D" w:rsidP="0036623D">
      <w:pPr>
        <w:pStyle w:val="Heading3"/>
      </w:pPr>
      <w:bookmarkStart w:id="113" w:name="_Toc529103566"/>
      <w:bookmarkStart w:id="114" w:name="_Toc531452895"/>
      <w:r w:rsidRPr="0031525C">
        <w:t>4.3.</w:t>
      </w:r>
      <w:r>
        <w:t>3</w:t>
      </w:r>
      <w:r w:rsidRPr="0031525C">
        <w:t xml:space="preserve"> Drifting Fog</w:t>
      </w:r>
      <w:bookmarkEnd w:id="113"/>
      <w:bookmarkEnd w:id="114"/>
    </w:p>
    <w:p w14:paraId="30903ADC" w14:textId="77777777" w:rsidR="0036623D" w:rsidRDefault="0036623D" w:rsidP="00044C59">
      <w:pPr>
        <w:pStyle w:val="CapstoneNormal"/>
      </w:pPr>
      <w:r w:rsidRPr="003964F3">
        <w:t>A velocity can be given to the fog, simulating wind</w:t>
      </w:r>
      <w:r w:rsidR="003964F3">
        <w:t xml:space="preserve">. </w:t>
      </w:r>
      <w:r>
        <w:t xml:space="preserve">Fog drift is implemented in this project by causing the </w:t>
      </w:r>
      <w:r w:rsidRPr="008A2480">
        <w:rPr>
          <w:i/>
        </w:rPr>
        <w:t>simplexEvaluationPosition</w:t>
      </w:r>
      <w:r>
        <w:t xml:space="preserve"> to change as a function of time.</w:t>
      </w:r>
      <w:r w:rsidR="003964F3">
        <w:t xml:space="preserve"> In the control panel, the d</w:t>
      </w:r>
      <w:r>
        <w:t>eveloper</w:t>
      </w:r>
      <w:r w:rsidR="003964F3">
        <w:t xml:space="preserve"> sets the values of the 3-dimensional </w:t>
      </w:r>
      <w:r>
        <w:t xml:space="preserve">vector, </w:t>
      </w:r>
      <w:r w:rsidRPr="00583D71">
        <w:rPr>
          <w:i/>
        </w:rPr>
        <w:t>noiseVelocity</w:t>
      </w:r>
      <w:r w:rsidR="003964F3">
        <w:t>. Then, the equation that governs the calculation of the evaluation position in the noise filed is modified as follows:</w:t>
      </w:r>
    </w:p>
    <w:p w14:paraId="282EDE25" w14:textId="6662DA93" w:rsidR="007E7DC4" w:rsidRPr="001F3A9C" w:rsidRDefault="0023237F" w:rsidP="0023237F">
      <w:pPr>
        <w:pStyle w:val="Caption"/>
        <w:tabs>
          <w:tab w:val="left" w:pos="360"/>
          <w:tab w:val="right" w:pos="9360"/>
        </w:tabs>
        <w:rPr>
          <w:rFonts w:ascii="Consolas" w:eastAsiaTheme="minorEastAsia" w:hAnsi="Consolas"/>
          <w:sz w:val="24"/>
          <w:szCs w:val="20"/>
        </w:rPr>
      </w:pPr>
      <w:r>
        <w:rPr>
          <w:rStyle w:val="CapstoneFormulasChar"/>
          <w:rFonts w:asciiTheme="minorHAnsi" w:eastAsiaTheme="minorEastAsia" w:hAnsiTheme="minorHAnsi"/>
          <w:iCs/>
        </w:rPr>
        <w:tab/>
      </w:r>
      <m:oMath>
        <m:r>
          <w:rPr>
            <w:rStyle w:val="CapstoneFormulasChar"/>
          </w:rPr>
          <m:t>simplexNoiseEvaluationPosition=</m:t>
        </m:r>
        <m:d>
          <m:dPr>
            <m:begChr m:val="["/>
            <m:endChr m:val="]"/>
            <m:ctrlPr>
              <w:rPr>
                <w:rStyle w:val="CapstoneFormulasChar"/>
                <w:i/>
                <w:iCs/>
              </w:rPr>
            </m:ctrlPr>
          </m:dPr>
          <m:e>
            <m:m>
              <m:mPr>
                <m:mcs>
                  <m:mc>
                    <m:mcPr>
                      <m:count m:val="1"/>
                      <m:mcJc m:val="center"/>
                    </m:mcPr>
                  </m:mc>
                </m:mcs>
                <m:ctrlPr>
                  <w:rPr>
                    <w:rStyle w:val="CapstoneFormulasChar"/>
                    <w:i/>
                    <w:iCs/>
                  </w:rPr>
                </m:ctrlPr>
              </m:mPr>
              <m:mr>
                <m:e>
                  <m:r>
                    <w:rPr>
                      <w:rStyle w:val="CapstoneFormulasChar"/>
                    </w:rPr>
                    <m:t>evaluationPositionInWorldSpace.x-noiseVelocity.x* _Time.x</m:t>
                  </m:r>
                </m:e>
              </m:mr>
              <m:mr>
                <m:e>
                  <m:r>
                    <w:rPr>
                      <w:rStyle w:val="CapstoneFormulasChar"/>
                    </w:rPr>
                    <m:t>evaluationPositionInWorldSpace.y-noiseVelocity.y* _Time.x</m:t>
                  </m:r>
                </m:e>
              </m:mr>
              <m:mr>
                <m:e>
                  <m:r>
                    <w:rPr>
                      <w:rStyle w:val="CapstoneFormulasChar"/>
                    </w:rPr>
                    <m:t>evaluationPositionInWorldSpace.z-noiseVelocity.z* _Time.x</m:t>
                  </m:r>
                </m:e>
              </m:mr>
            </m:m>
          </m:e>
        </m:d>
      </m:oMath>
      <w:r w:rsidR="007E7DC4" w:rsidRPr="00443211">
        <w:rPr>
          <w:rFonts w:eastAsiaTheme="minorEastAsia"/>
          <w:iCs w:val="0"/>
          <w:color w:val="538135" w:themeColor="accent6" w:themeShade="BF"/>
          <w:sz w:val="20"/>
          <w:szCs w:val="20"/>
        </w:rPr>
        <w:tab/>
      </w:r>
    </w:p>
    <w:p w14:paraId="290CEB36" w14:textId="77777777" w:rsidR="0036623D" w:rsidRPr="00383BEE" w:rsidRDefault="0036623D" w:rsidP="003964F3">
      <w:pPr>
        <w:pStyle w:val="Heading2"/>
        <w:numPr>
          <w:ilvl w:val="1"/>
          <w:numId w:val="30"/>
        </w:numPr>
        <w:rPr>
          <w:sz w:val="24"/>
          <w:szCs w:val="24"/>
        </w:rPr>
      </w:pPr>
      <w:bookmarkStart w:id="115" w:name="_Toc529103567"/>
      <w:bookmarkStart w:id="116" w:name="_Toc531452896"/>
      <w:r>
        <w:t>Additional Light Sources</w:t>
      </w:r>
      <w:bookmarkEnd w:id="115"/>
      <w:bookmarkEnd w:id="116"/>
    </w:p>
    <w:p w14:paraId="6FA8522D" w14:textId="77777777" w:rsidR="0036623D" w:rsidRPr="003964F3" w:rsidRDefault="0036623D" w:rsidP="00044C59">
      <w:pPr>
        <w:pStyle w:val="CapstoneNormal"/>
      </w:pPr>
      <w:r w:rsidRPr="003964F3">
        <w:t>The fog volume can be made to support additional light sources and types.</w:t>
      </w:r>
      <w:r w:rsidR="003964F3">
        <w:t xml:space="preserve"> </w:t>
      </w:r>
      <w:r>
        <w:t>To demonstrate this, this project supports the addition of a single point light source.</w:t>
      </w:r>
      <w:r w:rsidR="003964F3">
        <w:t xml:space="preserve"> It should be noted that t</w:t>
      </w:r>
      <w:r>
        <w:t>hese additional light sources do not contribute to the one shadow map used by the directed light source</w:t>
      </w:r>
      <w:r w:rsidR="003964F3">
        <w:t xml:space="preserve">. </w:t>
      </w:r>
      <w:r w:rsidRPr="003964F3">
        <w:t>The additional lights only affect the fog intensity and color for any given step</w:t>
      </w:r>
      <w:r w:rsidR="003964F3">
        <w:t>.</w:t>
      </w:r>
    </w:p>
    <w:p w14:paraId="27658734" w14:textId="77777777" w:rsidR="0036623D" w:rsidRDefault="0036623D" w:rsidP="003964F3">
      <w:pPr>
        <w:pStyle w:val="Heading3"/>
        <w:numPr>
          <w:ilvl w:val="2"/>
          <w:numId w:val="30"/>
        </w:numPr>
      </w:pPr>
      <w:bookmarkStart w:id="117" w:name="_Toc529103568"/>
      <w:bookmarkStart w:id="118" w:name="_Toc531452897"/>
      <w:r>
        <w:t>Point Light</w:t>
      </w:r>
      <w:bookmarkEnd w:id="117"/>
      <w:bookmarkEnd w:id="118"/>
    </w:p>
    <w:p w14:paraId="7D009D4B" w14:textId="77777777" w:rsidR="003128E8" w:rsidRDefault="00203253" w:rsidP="003128E8">
      <w:pPr>
        <w:pStyle w:val="CapstoneNormal"/>
      </w:pPr>
      <w:r>
        <w:t xml:space="preserve">The following image shows an example of fog with local illumination. The lights in the image are having their light reflected towards the observer, causing local changes in the perceived color of </w:t>
      </w:r>
      <w:r>
        <w:lastRenderedPageBreak/>
        <w:t>the fog. The intensity of the light falls off approximately as a function of the distance squared as it moves away from the light source.</w:t>
      </w:r>
    </w:p>
    <w:p w14:paraId="1B9F4A6C" w14:textId="77777777" w:rsidR="00203253" w:rsidRDefault="003128E8" w:rsidP="00203253">
      <w:pPr>
        <w:keepNext/>
      </w:pPr>
      <w:r>
        <w:rPr>
          <w:noProof/>
        </w:rPr>
        <w:drawing>
          <wp:inline distT="0" distB="0" distL="0" distR="0" wp14:anchorId="4EF58F9C" wp14:editId="3D9330CF">
            <wp:extent cx="5361940" cy="36264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61940" cy="3626485"/>
                    </a:xfrm>
                    <a:prstGeom prst="rect">
                      <a:avLst/>
                    </a:prstGeom>
                    <a:noFill/>
                    <a:ln>
                      <a:noFill/>
                    </a:ln>
                  </pic:spPr>
                </pic:pic>
              </a:graphicData>
            </a:graphic>
          </wp:inline>
        </w:drawing>
      </w:r>
    </w:p>
    <w:p w14:paraId="48F6D498" w14:textId="781C9659" w:rsidR="003128E8" w:rsidRPr="003128E8" w:rsidRDefault="00203253" w:rsidP="005C1D57">
      <w:pPr>
        <w:pStyle w:val="CapstoneFiguresandTables"/>
      </w:pPr>
      <w:bookmarkStart w:id="119" w:name="_Ref530320055"/>
      <w:bookmarkStart w:id="120" w:name="_Toc531452943"/>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6</w:t>
      </w:r>
      <w:r w:rsidR="00E762DC">
        <w:rPr>
          <w:noProof/>
        </w:rPr>
        <w:fldChar w:fldCharType="end"/>
      </w:r>
      <w:bookmarkEnd w:id="119"/>
      <w:r>
        <w:t xml:space="preserve"> Night fog with local illumination </w:t>
      </w:r>
      <w:r>
        <w:fldChar w:fldCharType="begin"/>
      </w:r>
      <w:r w:rsidR="00D67E6E">
        <w:instrText xml:space="preserve"> ADDIN ZOTERO_ITEM CSL_CITATION {"citationID":"A1jLnuwu","properties":{"formattedCitation":"[39]","plainCitation":"[39]","noteIndex":0},"citationItems":[{"id":199,"uris":["http://zotero.org/users/5011678/items/6ZU65HGV"],"uri":["http://zotero.org/users/5011678/items/6ZU65HGV"],"itemData":{"id":199,"type":"webpage","title":"Rome of the West","container-title":"Dense Fog","genre":"Blog","abstract":"LAST NIGHT  the area was covered by a thick fog.  These photos were taken in Forest Park in Saint Louis.    The Renaissance-style bandstand ...","URL":"http://www.romeofthewest.com/2009/01/dense-fog.html","shortTitle":"Dense Fog","language":"en-us","author":[{"family":"Abeln","given":"Mark"}],"issued":{"date-parts":[["2009",1,4]]},"accessed":{"date-parts":[["2018",11,17]]}}}],"schema":"https://github.com/citation-style-language/schema/raw/master/csl-citation.json"} </w:instrText>
      </w:r>
      <w:r>
        <w:fldChar w:fldCharType="separate"/>
      </w:r>
      <w:r w:rsidR="00D67E6E" w:rsidRPr="00D67E6E">
        <w:rPr>
          <w:rFonts w:ascii="Calibri" w:hAnsi="Calibri" w:cs="Calibri"/>
          <w:sz w:val="18"/>
        </w:rPr>
        <w:t>[39]</w:t>
      </w:r>
      <w:bookmarkEnd w:id="120"/>
      <w:r>
        <w:fldChar w:fldCharType="end"/>
      </w:r>
    </w:p>
    <w:p w14:paraId="4046B05F" w14:textId="77777777" w:rsidR="003964F3" w:rsidRDefault="0036623D" w:rsidP="00044C59">
      <w:pPr>
        <w:pStyle w:val="CapstoneNormal"/>
      </w:pPr>
      <w:r w:rsidRPr="003964F3">
        <w:t>A single point light is implemented as proof of concept</w:t>
      </w:r>
      <w:r w:rsidR="003964F3">
        <w:t xml:space="preserve"> that our system can support multiple light sources. A point light was selected as it is the easiest to work with due to its </w:t>
      </w:r>
      <w:r>
        <w:t>omnidirectional shine</w:t>
      </w:r>
      <w:r w:rsidR="003964F3">
        <w:t xml:space="preserve">. The compute shader </w:t>
      </w:r>
      <w:r w:rsidR="00DD4922">
        <w:t>needs</w:t>
      </w:r>
      <w:r w:rsidR="003964F3">
        <w:t xml:space="preserve"> f</w:t>
      </w:r>
      <w:r w:rsidRPr="003964F3">
        <w:t xml:space="preserve">our inputs </w:t>
      </w:r>
      <w:r w:rsidR="003964F3">
        <w:t>from this light source</w:t>
      </w:r>
      <w:r w:rsidRPr="003964F3">
        <w:t>:</w:t>
      </w:r>
    </w:p>
    <w:p w14:paraId="72E90E97" w14:textId="77777777" w:rsidR="0074372D" w:rsidRPr="0074372D" w:rsidRDefault="0036623D" w:rsidP="0074372D">
      <w:pPr>
        <w:pStyle w:val="ListParagraph"/>
        <w:numPr>
          <w:ilvl w:val="0"/>
          <w:numId w:val="31"/>
        </w:numPr>
        <w:rPr>
          <w:sz w:val="24"/>
          <w:szCs w:val="24"/>
        </w:rPr>
      </w:pPr>
      <w:r w:rsidRPr="0074372D">
        <w:rPr>
          <w:sz w:val="24"/>
          <w:szCs w:val="24"/>
        </w:rPr>
        <w:t>pointLightLocation</w:t>
      </w:r>
    </w:p>
    <w:p w14:paraId="71E1AE23" w14:textId="77777777" w:rsidR="0074372D" w:rsidRPr="0074372D" w:rsidRDefault="0036623D" w:rsidP="0074372D">
      <w:pPr>
        <w:pStyle w:val="ListParagraph"/>
        <w:numPr>
          <w:ilvl w:val="0"/>
          <w:numId w:val="31"/>
        </w:numPr>
        <w:rPr>
          <w:sz w:val="24"/>
          <w:szCs w:val="24"/>
        </w:rPr>
      </w:pPr>
      <w:r w:rsidRPr="0074372D">
        <w:rPr>
          <w:sz w:val="24"/>
          <w:szCs w:val="24"/>
        </w:rPr>
        <w:t>pointLightRange</w:t>
      </w:r>
    </w:p>
    <w:p w14:paraId="79E27B82" w14:textId="77777777" w:rsidR="0074372D" w:rsidRPr="0074372D" w:rsidRDefault="0036623D" w:rsidP="0074372D">
      <w:pPr>
        <w:pStyle w:val="ListParagraph"/>
        <w:numPr>
          <w:ilvl w:val="0"/>
          <w:numId w:val="31"/>
        </w:numPr>
        <w:rPr>
          <w:sz w:val="24"/>
          <w:szCs w:val="24"/>
        </w:rPr>
      </w:pPr>
      <w:r w:rsidRPr="0074372D">
        <w:rPr>
          <w:sz w:val="24"/>
          <w:szCs w:val="24"/>
        </w:rPr>
        <w:t>pointLightIntensity</w:t>
      </w:r>
    </w:p>
    <w:p w14:paraId="00A921BE" w14:textId="77777777" w:rsidR="0036623D" w:rsidRDefault="0036623D" w:rsidP="0074372D">
      <w:pPr>
        <w:pStyle w:val="ListParagraph"/>
        <w:numPr>
          <w:ilvl w:val="0"/>
          <w:numId w:val="31"/>
        </w:numPr>
        <w:rPr>
          <w:sz w:val="24"/>
          <w:szCs w:val="24"/>
        </w:rPr>
      </w:pPr>
      <w:r w:rsidRPr="0074372D">
        <w:rPr>
          <w:sz w:val="24"/>
          <w:szCs w:val="24"/>
        </w:rPr>
        <w:t>pointLightColor</w:t>
      </w:r>
    </w:p>
    <w:p w14:paraId="73801EB5" w14:textId="77777777" w:rsidR="00F42523" w:rsidRDefault="00F42523" w:rsidP="00F42523">
      <w:pPr>
        <w:pStyle w:val="CapstoneNormal"/>
      </w:pPr>
      <w:r>
        <w:t xml:space="preserve">And three </w:t>
      </w:r>
      <w:r w:rsidR="00486459">
        <w:t>attenuation factor</w:t>
      </w:r>
      <w:r w:rsidR="009C2037">
        <w:t>s provided</w:t>
      </w:r>
      <w:r>
        <w:t xml:space="preserve"> from the user:</w:t>
      </w:r>
    </w:p>
    <w:p w14:paraId="1526F7CD" w14:textId="77777777" w:rsidR="00F42523" w:rsidRDefault="00486459" w:rsidP="00F42523">
      <w:pPr>
        <w:pStyle w:val="CapstoneNormal"/>
        <w:numPr>
          <w:ilvl w:val="0"/>
          <w:numId w:val="41"/>
        </w:numPr>
        <w:spacing w:after="0"/>
      </w:pPr>
      <w:r>
        <w:t>A</w:t>
      </w:r>
      <w:r w:rsidR="00F42523" w:rsidRPr="009C2037">
        <w:rPr>
          <w:vertAlign w:val="subscript"/>
        </w:rPr>
        <w:t>const</w:t>
      </w:r>
      <w:r w:rsidR="009C2037">
        <w:rPr>
          <w:vertAlign w:val="subscript"/>
        </w:rPr>
        <w:t>ant</w:t>
      </w:r>
      <w:r w:rsidR="009C2037">
        <w:t xml:space="preserve"> – constant attenuation factor</w:t>
      </w:r>
    </w:p>
    <w:p w14:paraId="12FD1DA9" w14:textId="77777777" w:rsidR="00F42523" w:rsidRDefault="009C2037" w:rsidP="00F42523">
      <w:pPr>
        <w:pStyle w:val="CapstoneNormal"/>
        <w:numPr>
          <w:ilvl w:val="0"/>
          <w:numId w:val="41"/>
        </w:numPr>
        <w:spacing w:after="0"/>
      </w:pPr>
      <w:r>
        <w:t>A</w:t>
      </w:r>
      <w:r w:rsidR="00F42523" w:rsidRPr="009C2037">
        <w:rPr>
          <w:vertAlign w:val="subscript"/>
        </w:rPr>
        <w:t>lin</w:t>
      </w:r>
      <w:r>
        <w:rPr>
          <w:vertAlign w:val="subscript"/>
        </w:rPr>
        <w:t>ear</w:t>
      </w:r>
      <w:r>
        <w:t xml:space="preserve"> – linear attenuation factor</w:t>
      </w:r>
    </w:p>
    <w:p w14:paraId="136799FD" w14:textId="77777777" w:rsidR="00F42523" w:rsidRPr="00F42523" w:rsidRDefault="009C2037" w:rsidP="00F42523">
      <w:pPr>
        <w:pStyle w:val="CapstoneNormal"/>
        <w:numPr>
          <w:ilvl w:val="0"/>
          <w:numId w:val="41"/>
        </w:numPr>
      </w:pPr>
      <w:r>
        <w:t>A</w:t>
      </w:r>
      <w:r w:rsidRPr="009C2037">
        <w:rPr>
          <w:vertAlign w:val="subscript"/>
        </w:rPr>
        <w:t>exp</w:t>
      </w:r>
      <w:r>
        <w:t xml:space="preserve"> – </w:t>
      </w:r>
      <w:r w:rsidR="00F42523">
        <w:t>exponential</w:t>
      </w:r>
      <w:r>
        <w:t xml:space="preserve"> a</w:t>
      </w:r>
      <w:r w:rsidR="00F42523">
        <w:t>ttenuation</w:t>
      </w:r>
      <w:r>
        <w:t xml:space="preserve"> factor</w:t>
      </w:r>
    </w:p>
    <w:p w14:paraId="088B3E3A" w14:textId="77777777" w:rsidR="0036623D" w:rsidRPr="003964F3" w:rsidRDefault="0074372D" w:rsidP="00044C59">
      <w:pPr>
        <w:pStyle w:val="CapstoneNormal"/>
      </w:pPr>
      <w:r>
        <w:t>Then, a</w:t>
      </w:r>
      <w:r w:rsidR="0036623D" w:rsidRPr="003964F3">
        <w:t>t each step measured within the fog volume:</w:t>
      </w:r>
    </w:p>
    <w:p w14:paraId="60DEFD34" w14:textId="77777777" w:rsidR="0036623D" w:rsidRPr="0074372D" w:rsidRDefault="0036623D" w:rsidP="00044C59">
      <w:pPr>
        <w:pStyle w:val="CapstoneNormal"/>
      </w:pPr>
      <w:r w:rsidRPr="0074372D">
        <w:rPr>
          <w:u w:val="single"/>
        </w:rPr>
        <w:t>Step 1</w:t>
      </w:r>
      <w:r w:rsidRPr="0074372D">
        <w:t>: Determine the direction to the point light</w:t>
      </w:r>
      <w:r w:rsidR="0074372D">
        <w:t>.</w:t>
      </w:r>
    </w:p>
    <w:p w14:paraId="65A48E54" w14:textId="3B83D53D" w:rsidR="00D04A08" w:rsidRPr="00D04A08"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rPr>
          <m:t>pointLightDirection=pointLightLocation-evaluationPositionInWorldSpace</m:t>
        </m:r>
      </m:oMath>
      <w:r w:rsidR="00D04A08" w:rsidRPr="00443211">
        <w:rPr>
          <w:rFonts w:eastAsiaTheme="minorEastAsia"/>
          <w:iCs w:val="0"/>
          <w:color w:val="538135" w:themeColor="accent6" w:themeShade="BF"/>
          <w:sz w:val="20"/>
          <w:szCs w:val="20"/>
        </w:rPr>
        <w:tab/>
      </w:r>
    </w:p>
    <w:p w14:paraId="74F50F91" w14:textId="77777777" w:rsidR="0036623D" w:rsidRPr="0074372D" w:rsidRDefault="0036623D" w:rsidP="00044C59">
      <w:pPr>
        <w:pStyle w:val="CapstoneNormal"/>
      </w:pPr>
      <w:r w:rsidRPr="0074372D">
        <w:rPr>
          <w:u w:val="single"/>
        </w:rPr>
        <w:t>Step 2</w:t>
      </w:r>
      <w:r w:rsidRPr="0074372D">
        <w:t>: Determine the distance to the point light source</w:t>
      </w:r>
      <w:r w:rsidR="0074372D" w:rsidRPr="0074372D">
        <w:t>.</w:t>
      </w:r>
    </w:p>
    <w:p w14:paraId="786332D2" w14:textId="47A563DC" w:rsidR="00D04A08" w:rsidRPr="00D04A08"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lastRenderedPageBreak/>
        <w:tab/>
      </w:r>
      <m:oMath>
        <m:r>
          <w:rPr>
            <w:rStyle w:val="CapstoneFormulasChar"/>
          </w:rPr>
          <m:t>distanceToLightSource=Length(pointLightDirection)</m:t>
        </m:r>
      </m:oMath>
      <w:r w:rsidR="00D04A08" w:rsidRPr="00443211">
        <w:rPr>
          <w:rFonts w:eastAsiaTheme="minorEastAsia"/>
          <w:iCs w:val="0"/>
          <w:color w:val="538135" w:themeColor="accent6" w:themeShade="BF"/>
          <w:sz w:val="20"/>
          <w:szCs w:val="20"/>
        </w:rPr>
        <w:tab/>
      </w:r>
    </w:p>
    <w:p w14:paraId="10A199F4" w14:textId="77777777" w:rsidR="0036623D" w:rsidRPr="0074372D" w:rsidRDefault="0036623D" w:rsidP="00044C59">
      <w:pPr>
        <w:pStyle w:val="CapstoneNormal"/>
      </w:pPr>
      <w:r w:rsidRPr="0074372D">
        <w:t>If the evaluation point is within range of the point light source:</w:t>
      </w:r>
    </w:p>
    <w:p w14:paraId="229BDC44" w14:textId="16A7EFB7" w:rsidR="0036623D" w:rsidRPr="0074372D" w:rsidRDefault="0036623D" w:rsidP="00044C59">
      <w:pPr>
        <w:pStyle w:val="CapstoneNormal"/>
      </w:pPr>
      <w:r w:rsidRPr="0074372D">
        <w:rPr>
          <w:u w:val="single"/>
        </w:rPr>
        <w:t>Step 3</w:t>
      </w:r>
      <w:r w:rsidRPr="0074372D">
        <w:t xml:space="preserve">: </w:t>
      </w:r>
      <w:r w:rsidR="00F42523">
        <w:t>In the real world, light</w:t>
      </w:r>
      <w:r w:rsidRPr="0074372D">
        <w:t xml:space="preserve"> </w:t>
      </w:r>
      <w:r w:rsidR="00F42523">
        <w:t>attenuates</w:t>
      </w:r>
      <w:r w:rsidRPr="0074372D">
        <w:t xml:space="preserve"> inversely as a function of the distance squared</w:t>
      </w:r>
      <w:r w:rsidR="00F42523">
        <w:t xml:space="preserve"> </w:t>
      </w:r>
      <w:r w:rsidR="00F42523">
        <w:fldChar w:fldCharType="begin"/>
      </w:r>
      <w:r w:rsidR="00D67E6E">
        <w:instrText xml:space="preserve"> ADDIN ZOTERO_ITEM CSL_CITATION {"citationID":"ogpTzSWT","properties":{"formattedCitation":"[40]","plainCitation":"[40]","noteIndex":0},"citationItems":[{"id":201,"uris":["http://zotero.org/users/5011678/items/UCM4PGJT"],"uri":["http://zotero.org/users/5011678/items/UCM4PGJT"],"itemData":{"id":201,"type":"webpage","title":"Tutorial 20 - Point Light","container-title":"OGLdev - Modern OpenGL Tutorials","genre":"Blog","abstract":"Tutorial on how to implement a point light in OpenGL.","URL":"http://ogldev.atspace.co.uk/www/tutorial20/tutorial20.html","shortTitle":"Point Light","language":"en-us","author":[{"family":"Collier","given":"Danny"}],"issued":{"date-parts":[["2015"]]},"accessed":{"date-parts":[["2018",11,18]]}}}],"schema":"https://github.com/citation-style-language/schema/raw/master/csl-citation.json"} </w:instrText>
      </w:r>
      <w:r w:rsidR="00F42523">
        <w:fldChar w:fldCharType="separate"/>
      </w:r>
      <w:r w:rsidR="00D67E6E" w:rsidRPr="00D67E6E">
        <w:rPr>
          <w:rFonts w:ascii="Calibri" w:hAnsi="Calibri" w:cs="Calibri"/>
        </w:rPr>
        <w:t>[40]</w:t>
      </w:r>
      <w:r w:rsidR="00F42523">
        <w:fldChar w:fldCharType="end"/>
      </w:r>
      <w:r w:rsidR="0074372D" w:rsidRPr="0074372D">
        <w:t>.</w:t>
      </w:r>
    </w:p>
    <w:p w14:paraId="505DE023" w14:textId="4697D4D7" w:rsidR="00D04A08" w:rsidRDefault="0023237F" w:rsidP="0023237F">
      <w:pPr>
        <w:pStyle w:val="Caption"/>
        <w:tabs>
          <w:tab w:val="left" w:pos="360"/>
          <w:tab w:val="right" w:pos="9360"/>
        </w:tabs>
        <w:rPr>
          <w:rFonts w:eastAsiaTheme="minorEastAsia"/>
          <w:sz w:val="24"/>
          <w:szCs w:val="20"/>
        </w:rPr>
      </w:pPr>
      <w:r>
        <w:rPr>
          <w:rFonts w:eastAsiaTheme="minorEastAsia"/>
          <w:i w:val="0"/>
          <w:sz w:val="24"/>
          <w:szCs w:val="20"/>
        </w:rPr>
        <w:tab/>
      </w:r>
      <m:oMath>
        <m:r>
          <w:rPr>
            <w:rStyle w:val="CapstoneFormulasChar"/>
          </w:rPr>
          <m:t>pointLightIntensityAtCurrentLocation=</m:t>
        </m:r>
        <m:d>
          <m:dPr>
            <m:ctrlPr>
              <w:rPr>
                <w:rStyle w:val="CapstoneFormulasChar"/>
                <w:i/>
                <w:iCs/>
              </w:rPr>
            </m:ctrlPr>
          </m:dPr>
          <m:e>
            <m:r>
              <w:rPr>
                <w:rStyle w:val="CapstoneFormulasChar"/>
              </w:rPr>
              <m:t xml:space="preserve"> </m:t>
            </m:r>
            <m:f>
              <m:fPr>
                <m:ctrlPr>
                  <w:rPr>
                    <w:rStyle w:val="CapstoneFormulasChar"/>
                    <w:i/>
                    <w:iCs/>
                  </w:rPr>
                </m:ctrlPr>
              </m:fPr>
              <m:num>
                <m:r>
                  <w:rPr>
                    <w:rStyle w:val="CapstoneFormulasChar"/>
                  </w:rPr>
                  <m:t>pointLightIntensity</m:t>
                </m:r>
              </m:num>
              <m:den>
                <m:sSup>
                  <m:sSupPr>
                    <m:ctrlPr>
                      <w:rPr>
                        <w:rStyle w:val="CapstoneFormulasChar"/>
                        <w:i/>
                        <w:iCs/>
                      </w:rPr>
                    </m:ctrlPr>
                  </m:sSupPr>
                  <m:e>
                    <m:r>
                      <w:rPr>
                        <w:rStyle w:val="CapstoneFormulasChar"/>
                      </w:rPr>
                      <m:t>distanceToLightSource</m:t>
                    </m:r>
                  </m:e>
                  <m:sup>
                    <m:r>
                      <w:rPr>
                        <w:rStyle w:val="CapstoneFormulasChar"/>
                      </w:rPr>
                      <m:t>2</m:t>
                    </m:r>
                  </m:sup>
                </m:sSup>
              </m:den>
            </m:f>
          </m:e>
        </m:d>
      </m:oMath>
      <w:r w:rsidR="00D04A08" w:rsidRPr="00443211">
        <w:rPr>
          <w:rFonts w:eastAsiaTheme="minorEastAsia"/>
          <w:iCs w:val="0"/>
          <w:color w:val="538135" w:themeColor="accent6" w:themeShade="BF"/>
          <w:sz w:val="20"/>
          <w:szCs w:val="20"/>
        </w:rPr>
        <w:tab/>
      </w:r>
    </w:p>
    <w:p w14:paraId="3C6C8AD6" w14:textId="708BB0F1" w:rsidR="00F42523" w:rsidRDefault="00F42523" w:rsidP="00F42523">
      <w:pPr>
        <w:pStyle w:val="CapstoneNormal"/>
      </w:pPr>
      <w:r>
        <w:t>However, this equation does not produce a good result in 3D graphics. This equation will be modified by adding in some additional ambient and linear light</w:t>
      </w:r>
      <w:r w:rsidR="00531842">
        <w:t xml:space="preserve"> </w:t>
      </w:r>
      <w:r w:rsidR="00531842">
        <w:fldChar w:fldCharType="begin"/>
      </w:r>
      <w:r w:rsidR="00D67E6E">
        <w:instrText xml:space="preserve"> ADDIN ZOTERO_ITEM CSL_CITATION {"citationID":"sBGtC3g9","properties":{"formattedCitation":"[40]","plainCitation":"[40]","noteIndex":0},"citationItems":[{"id":201,"uris":["http://zotero.org/users/5011678/items/UCM4PGJT"],"uri":["http://zotero.org/users/5011678/items/UCM4PGJT"],"itemData":{"id":201,"type":"webpage","title":"Tutorial 20 - Point Light","container-title":"OGLdev - Modern OpenGL Tutorials","genre":"Blog","abstract":"Tutorial on how to implement a point light in OpenGL.","URL":"http://ogldev.atspace.co.uk/www/tutorial20/tutorial20.html","shortTitle":"Point Light","language":"en-us","author":[{"family":"Collier","given":"Danny"}],"issued":{"date-parts":[["2015"]]},"accessed":{"date-parts":[["2018",11,18]]}}}],"schema":"https://github.com/citation-style-language/schema/raw/master/csl-citation.json"} </w:instrText>
      </w:r>
      <w:r w:rsidR="00531842">
        <w:fldChar w:fldCharType="separate"/>
      </w:r>
      <w:r w:rsidR="00D67E6E" w:rsidRPr="00D67E6E">
        <w:rPr>
          <w:rFonts w:ascii="Calibri" w:hAnsi="Calibri" w:cs="Calibri"/>
        </w:rPr>
        <w:t>[40]</w:t>
      </w:r>
      <w:r w:rsidR="00531842">
        <w:fldChar w:fldCharType="end"/>
      </w:r>
      <w:r w:rsidR="00531842">
        <w:t>.</w:t>
      </w:r>
      <w:r>
        <w:t xml:space="preserve"> </w:t>
      </w:r>
      <w:r w:rsidR="00531842">
        <w:t>All three attenuation factors can be adjusted directly by the developer. The resulting equation is:</w:t>
      </w:r>
    </w:p>
    <w:p w14:paraId="2B1711B4" w14:textId="70745C3F" w:rsidR="00531842" w:rsidRDefault="0023237F" w:rsidP="0023237F">
      <w:pPr>
        <w:pStyle w:val="Caption"/>
        <w:tabs>
          <w:tab w:val="left" w:pos="360"/>
          <w:tab w:val="right" w:pos="9360"/>
        </w:tabs>
        <w:rPr>
          <w:rFonts w:eastAsiaTheme="minorEastAsia"/>
          <w:sz w:val="24"/>
          <w:szCs w:val="20"/>
        </w:rPr>
      </w:pPr>
      <w:r>
        <w:rPr>
          <w:rStyle w:val="CapstoneFormulasChar"/>
          <w:rFonts w:asciiTheme="minorHAnsi" w:eastAsiaTheme="minorEastAsia" w:hAnsiTheme="minorHAnsi"/>
          <w:iCs/>
        </w:rPr>
        <w:tab/>
      </w:r>
      <m:oMath>
        <m:r>
          <w:rPr>
            <w:rStyle w:val="CapstoneFormulasChar"/>
          </w:rPr>
          <m:t>pointLightIntensityAtCurrentLocation=</m:t>
        </m:r>
        <m:f>
          <m:fPr>
            <m:ctrlPr>
              <w:rPr>
                <w:rStyle w:val="CapstoneFormulasChar"/>
                <w:i/>
                <w:iCs/>
              </w:rPr>
            </m:ctrlPr>
          </m:fPr>
          <m:num>
            <m:r>
              <w:rPr>
                <w:rStyle w:val="CapstoneFormulasChar"/>
              </w:rPr>
              <m:t xml:space="preserve">pointLightIntensity </m:t>
            </m:r>
          </m:num>
          <m:den>
            <m:r>
              <w:rPr>
                <w:rStyle w:val="CapstoneFormulasChar"/>
              </w:rPr>
              <m:t>pointLightAttenuation</m:t>
            </m:r>
          </m:den>
        </m:f>
      </m:oMath>
      <w:r w:rsidR="00531842" w:rsidRPr="00443211">
        <w:rPr>
          <w:rFonts w:eastAsiaTheme="minorEastAsia"/>
          <w:iCs w:val="0"/>
          <w:color w:val="538135" w:themeColor="accent6" w:themeShade="BF"/>
          <w:sz w:val="20"/>
          <w:szCs w:val="20"/>
        </w:rPr>
        <w:tab/>
      </w:r>
    </w:p>
    <w:p w14:paraId="2F0EF7B0" w14:textId="77777777" w:rsidR="009C2037" w:rsidRPr="009C2037" w:rsidRDefault="009C2037" w:rsidP="009C2037">
      <w:r>
        <w:t>Where:</w:t>
      </w:r>
    </w:p>
    <w:p w14:paraId="6C40F7D9" w14:textId="1776D843" w:rsidR="00486459" w:rsidRPr="009C2037" w:rsidRDefault="00486459" w:rsidP="009C2037">
      <w:pPr>
        <w:pStyle w:val="Caption"/>
        <w:tabs>
          <w:tab w:val="left" w:pos="360"/>
          <w:tab w:val="right" w:pos="9360"/>
        </w:tabs>
        <w:rPr>
          <w:rFonts w:eastAsiaTheme="minorEastAsia"/>
          <w:sz w:val="24"/>
          <w:szCs w:val="20"/>
        </w:rPr>
      </w:pPr>
      <w:r>
        <w:rPr>
          <w:rStyle w:val="CapstoneFormulasChar"/>
          <w:rFonts w:asciiTheme="minorHAnsi" w:eastAsiaTheme="minorEastAsia" w:hAnsiTheme="minorHAnsi"/>
          <w:iCs/>
        </w:rPr>
        <w:tab/>
      </w:r>
      <m:oMath>
        <m:r>
          <w:rPr>
            <w:rStyle w:val="CapstoneFormulasChar"/>
          </w:rPr>
          <m:t xml:space="preserve">pointLightAttenuation=  </m:t>
        </m:r>
        <m:sSub>
          <m:sSubPr>
            <m:ctrlPr>
              <w:rPr>
                <w:rStyle w:val="CapstoneFormulasChar"/>
                <w:i/>
                <w:iCs/>
              </w:rPr>
            </m:ctrlPr>
          </m:sSubPr>
          <m:e>
            <m:r>
              <w:rPr>
                <w:rStyle w:val="CapstoneFormulasChar"/>
              </w:rPr>
              <m:t>A</m:t>
            </m:r>
          </m:e>
          <m:sub>
            <m:r>
              <w:rPr>
                <w:rStyle w:val="CapstoneFormulasChar"/>
              </w:rPr>
              <m:t>constant</m:t>
            </m:r>
          </m:sub>
        </m:sSub>
        <m:r>
          <w:rPr>
            <w:rStyle w:val="CapstoneFormulasChar"/>
          </w:rPr>
          <m:t>+</m:t>
        </m:r>
        <m:sSub>
          <m:sSubPr>
            <m:ctrlPr>
              <w:rPr>
                <w:rStyle w:val="CapstoneFormulasChar"/>
                <w:i/>
                <w:iCs/>
              </w:rPr>
            </m:ctrlPr>
          </m:sSubPr>
          <m:e>
            <m:r>
              <w:rPr>
                <w:rStyle w:val="CapstoneFormulasChar"/>
              </w:rPr>
              <m:t>A</m:t>
            </m:r>
          </m:e>
          <m:sub>
            <m:r>
              <w:rPr>
                <w:rStyle w:val="CapstoneFormulasChar"/>
              </w:rPr>
              <m:t>linear</m:t>
            </m:r>
          </m:sub>
        </m:sSub>
        <m:r>
          <w:rPr>
            <w:rStyle w:val="CapstoneFormulasChar"/>
          </w:rPr>
          <m:t>*distanceToLightSource+</m:t>
        </m:r>
        <m:sSub>
          <m:sSubPr>
            <m:ctrlPr>
              <w:rPr>
                <w:rStyle w:val="CapstoneFormulasChar"/>
                <w:i/>
                <w:iCs/>
              </w:rPr>
            </m:ctrlPr>
          </m:sSubPr>
          <m:e>
            <m:r>
              <w:rPr>
                <w:rStyle w:val="CapstoneFormulasChar"/>
              </w:rPr>
              <m:t>A</m:t>
            </m:r>
          </m:e>
          <m:sub>
            <m:r>
              <w:rPr>
                <w:rStyle w:val="CapstoneFormulasChar"/>
              </w:rPr>
              <m:t>exp</m:t>
            </m:r>
          </m:sub>
        </m:sSub>
        <m:r>
          <w:rPr>
            <w:rStyle w:val="CapstoneFormulasChar"/>
          </w:rPr>
          <m:t xml:space="preserve">* </m:t>
        </m:r>
        <m:sSup>
          <m:sSupPr>
            <m:ctrlPr>
              <w:rPr>
                <w:rStyle w:val="CapstoneFormulasChar"/>
                <w:i/>
                <w:iCs/>
              </w:rPr>
            </m:ctrlPr>
          </m:sSupPr>
          <m:e>
            <m:r>
              <w:rPr>
                <w:rStyle w:val="CapstoneFormulasChar"/>
              </w:rPr>
              <m:t>distanceToLightSource</m:t>
            </m:r>
          </m:e>
          <m:sup>
            <m:r>
              <w:rPr>
                <w:rStyle w:val="CapstoneFormulasChar"/>
              </w:rPr>
              <m:t>2</m:t>
            </m:r>
          </m:sup>
        </m:sSup>
      </m:oMath>
      <w:r w:rsidRPr="00443211">
        <w:rPr>
          <w:rFonts w:eastAsiaTheme="minorEastAsia"/>
          <w:iCs w:val="0"/>
          <w:color w:val="538135" w:themeColor="accent6" w:themeShade="BF"/>
          <w:sz w:val="20"/>
          <w:szCs w:val="20"/>
        </w:rPr>
        <w:tab/>
      </w:r>
    </w:p>
    <w:p w14:paraId="137122AA" w14:textId="77777777" w:rsidR="0036623D" w:rsidRPr="0074372D" w:rsidRDefault="0036623D" w:rsidP="00044C59">
      <w:pPr>
        <w:pStyle w:val="CapstoneNormal"/>
      </w:pPr>
      <w:r w:rsidRPr="0074372D">
        <w:rPr>
          <w:u w:val="single"/>
        </w:rPr>
        <w:t>Step 4</w:t>
      </w:r>
      <w:r w:rsidRPr="0074372D">
        <w:t>: Blend the point light’s color with the current fog color based on the intensity of the point light at the current evaluation point</w:t>
      </w:r>
      <w:r w:rsidR="0074372D">
        <w:t>.</w:t>
      </w:r>
    </w:p>
    <w:p w14:paraId="764B9DB6" w14:textId="7B664CA8" w:rsidR="000E4C2E" w:rsidRPr="00681855" w:rsidRDefault="0023237F" w:rsidP="0023237F">
      <w:pPr>
        <w:pStyle w:val="Caption"/>
        <w:tabs>
          <w:tab w:val="left" w:pos="360"/>
          <w:tab w:val="right" w:pos="9360"/>
        </w:tabs>
        <w:rPr>
          <w:sz w:val="24"/>
          <w:szCs w:val="20"/>
        </w:rPr>
      </w:pPr>
      <w:r>
        <w:rPr>
          <w:rStyle w:val="CapstoneFormulasChar"/>
          <w:rFonts w:asciiTheme="minorHAnsi" w:eastAsiaTheme="minorEastAsia" w:hAnsiTheme="minorHAnsi"/>
          <w:iCs/>
        </w:rPr>
        <w:tab/>
      </w:r>
      <m:oMath>
        <m:r>
          <w:rPr>
            <w:rStyle w:val="CapstoneFormulasChar"/>
          </w:rPr>
          <m:t>stepFogColor=Lerp(stepFogColor,pointLightRGBColor,  pointLightIntensityAtCurrentLocation)</m:t>
        </m:r>
      </m:oMath>
      <w:r w:rsidR="000E4C2E" w:rsidRPr="001E534B">
        <w:rPr>
          <w:rFonts w:eastAsiaTheme="minorEastAsia"/>
          <w:iCs w:val="0"/>
          <w:color w:val="538135" w:themeColor="accent6" w:themeShade="BF"/>
          <w:sz w:val="20"/>
          <w:szCs w:val="20"/>
        </w:rPr>
        <w:tab/>
      </w:r>
    </w:p>
    <w:p w14:paraId="4DEE33AC" w14:textId="77777777" w:rsidR="0036623D" w:rsidRPr="0074372D" w:rsidRDefault="0036623D" w:rsidP="00044C59">
      <w:pPr>
        <w:pStyle w:val="CapstoneNormal"/>
        <w:rPr>
          <w:i/>
        </w:rPr>
      </w:pPr>
      <w:r w:rsidRPr="0074372D">
        <w:t xml:space="preserve">This </w:t>
      </w:r>
      <w:r w:rsidRPr="00044C59">
        <w:rPr>
          <w:rStyle w:val="CapstoneNormalChar"/>
        </w:rPr>
        <w:t xml:space="preserve">implementation </w:t>
      </w:r>
      <w:r w:rsidR="0074372D" w:rsidRPr="00044C59">
        <w:rPr>
          <w:rStyle w:val="CapstoneNormalChar"/>
        </w:rPr>
        <w:t>chooses to</w:t>
      </w:r>
      <w:r w:rsidRPr="00044C59">
        <w:rPr>
          <w:rStyle w:val="CapstoneNormalChar"/>
        </w:rPr>
        <w:t xml:space="preserve"> </w:t>
      </w:r>
      <w:r w:rsidR="000E4C2E">
        <w:rPr>
          <w:rStyle w:val="CapstoneNormalChar"/>
        </w:rPr>
        <w:t xml:space="preserve">give </w:t>
      </w:r>
      <w:r w:rsidRPr="00044C59">
        <w:rPr>
          <w:rStyle w:val="CapstoneNormalChar"/>
        </w:rPr>
        <w:t>preference to the point light source over the global light source</w:t>
      </w:r>
      <w:r w:rsidR="0074372D" w:rsidRPr="00044C59">
        <w:rPr>
          <w:rStyle w:val="CapstoneNormalChar"/>
        </w:rPr>
        <w:t xml:space="preserve">. This is because the directed light source would overwhelm </w:t>
      </w:r>
      <w:r w:rsidRPr="00044C59">
        <w:rPr>
          <w:rStyle w:val="CapstoneNormalChar"/>
        </w:rPr>
        <w:t>the point light source</w:t>
      </w:r>
      <w:r w:rsidR="000E4C2E">
        <w:rPr>
          <w:rStyle w:val="CapstoneNormalChar"/>
        </w:rPr>
        <w:t xml:space="preserve"> in most cases</w:t>
      </w:r>
      <w:r w:rsidRPr="00044C59">
        <w:rPr>
          <w:rStyle w:val="CapstoneNormalChar"/>
        </w:rPr>
        <w:t xml:space="preserve"> if a ratio of the two intensities was used instead</w:t>
      </w:r>
      <w:r w:rsidRPr="0074372D">
        <w:t xml:space="preserve">. </w:t>
      </w:r>
    </w:p>
    <w:p w14:paraId="46411E55" w14:textId="77777777" w:rsidR="0036623D" w:rsidRPr="007321AC" w:rsidRDefault="0036623D" w:rsidP="0036623D">
      <w:pPr>
        <w:pStyle w:val="Heading2"/>
      </w:pPr>
      <w:bookmarkStart w:id="121" w:name="_Toc529103569"/>
      <w:bookmarkStart w:id="122" w:name="_Toc531452898"/>
      <w:r w:rsidRPr="007321AC">
        <w:t xml:space="preserve">4.5 </w:t>
      </w:r>
      <w:r>
        <w:t>Performance</w:t>
      </w:r>
      <w:bookmarkEnd w:id="121"/>
      <w:bookmarkEnd w:id="122"/>
      <w:r>
        <w:t xml:space="preserve"> </w:t>
      </w:r>
    </w:p>
    <w:p w14:paraId="4B357C58" w14:textId="77777777" w:rsidR="0036623D" w:rsidRPr="00E27B5F" w:rsidRDefault="0036623D" w:rsidP="00044C59">
      <w:pPr>
        <w:rPr>
          <w:sz w:val="24"/>
          <w:szCs w:val="24"/>
        </w:rPr>
      </w:pPr>
      <w:r w:rsidRPr="00044C59">
        <w:rPr>
          <w:sz w:val="24"/>
          <w:szCs w:val="24"/>
        </w:rPr>
        <w:t>Large number of calculations can overwhelm the hardware, causing the framerate to drop as more features are used</w:t>
      </w:r>
      <w:r w:rsidR="00044C59">
        <w:rPr>
          <w:sz w:val="24"/>
          <w:szCs w:val="24"/>
        </w:rPr>
        <w:t xml:space="preserve">. </w:t>
      </w:r>
      <w:r>
        <w:rPr>
          <w:sz w:val="24"/>
          <w:szCs w:val="24"/>
        </w:rPr>
        <w:t>One way to mitigate the performance hits is to use shader features</w:t>
      </w:r>
      <w:r w:rsidR="00044C59">
        <w:rPr>
          <w:sz w:val="24"/>
          <w:szCs w:val="24"/>
        </w:rPr>
        <w:t>.</w:t>
      </w:r>
    </w:p>
    <w:p w14:paraId="5DF01129" w14:textId="77777777" w:rsidR="0036623D" w:rsidRPr="007321AC" w:rsidRDefault="0036623D" w:rsidP="0036623D">
      <w:pPr>
        <w:pStyle w:val="Heading3"/>
      </w:pPr>
      <w:bookmarkStart w:id="123" w:name="_Toc529103570"/>
      <w:bookmarkStart w:id="124" w:name="_Toc531452899"/>
      <w:r w:rsidRPr="007321AC">
        <w:t>4.5.</w:t>
      </w:r>
      <w:r>
        <w:t>1</w:t>
      </w:r>
      <w:r w:rsidRPr="007321AC">
        <w:t xml:space="preserve"> </w:t>
      </w:r>
      <w:r>
        <w:t>Shader Features</w:t>
      </w:r>
      <w:bookmarkEnd w:id="123"/>
      <w:bookmarkEnd w:id="124"/>
    </w:p>
    <w:p w14:paraId="5DCF3FE3" w14:textId="77777777" w:rsidR="0036623D" w:rsidRDefault="0036623D" w:rsidP="00D96FF5">
      <w:pPr>
        <w:pStyle w:val="CapstoneNormal"/>
      </w:pPr>
      <w:r w:rsidRPr="004369BE">
        <w:t>Shader features</w:t>
      </w:r>
      <w:r w:rsidR="004369BE">
        <w:t xml:space="preserve"> in HLSL</w:t>
      </w:r>
      <w:r w:rsidRPr="004369BE">
        <w:t xml:space="preserve"> allow the GPU to compile different versions of the compute shader depending upon which keywords the user</w:t>
      </w:r>
      <w:r w:rsidR="004369BE">
        <w:t xml:space="preserve"> has enabled. </w:t>
      </w:r>
      <w:r>
        <w:t>These compilations are done at runtime, allowing the compute shader to quickly switch between different features on the fly.</w:t>
      </w:r>
      <w:r w:rsidR="004369BE">
        <w:t xml:space="preserve"> </w:t>
      </w:r>
      <w:r>
        <w:t>When a keyword is enabled or disabled, an entirely new version of the compute shader is compiled and run, adding or removing blocks of code completely from execution</w:t>
      </w:r>
      <w:r w:rsidR="004369BE">
        <w:t xml:space="preserve">. </w:t>
      </w:r>
      <w:r>
        <w:t>This directly impacts the performance (FPS)</w:t>
      </w:r>
      <w:r w:rsidR="004369BE">
        <w:t xml:space="preserve"> </w:t>
      </w:r>
      <w:r>
        <w:t>of the compute shader and</w:t>
      </w:r>
      <w:r w:rsidR="004369BE">
        <w:t>, by extension,</w:t>
      </w:r>
      <w:r>
        <w:t xml:space="preserve"> the overall program execution</w:t>
      </w:r>
      <w:r w:rsidR="004369BE">
        <w:t>.</w:t>
      </w:r>
    </w:p>
    <w:p w14:paraId="72D2DA2D" w14:textId="77777777" w:rsidR="0036623D" w:rsidRPr="004369BE" w:rsidRDefault="0036623D" w:rsidP="00D96FF5">
      <w:pPr>
        <w:pStyle w:val="CapstoneNormal"/>
      </w:pPr>
      <w:r w:rsidRPr="004369BE">
        <w:t xml:space="preserve">Shader features </w:t>
      </w:r>
      <w:r w:rsidR="004369BE" w:rsidRPr="004369BE">
        <w:t>can</w:t>
      </w:r>
      <w:r w:rsidRPr="004369BE">
        <w:t xml:space="preserve"> be toggled on or off by enabling or disabling keywords from a Unity script</w:t>
      </w:r>
      <w:r w:rsidR="004369BE">
        <w:t>.</w:t>
      </w:r>
    </w:p>
    <w:p w14:paraId="1E08F413" w14:textId="77777777" w:rsidR="0036623D" w:rsidRPr="004369BE" w:rsidRDefault="0036623D" w:rsidP="00CA077A">
      <w:pPr>
        <w:pStyle w:val="CapstoneNormal"/>
        <w:keepNext/>
        <w:keepLines/>
      </w:pPr>
      <w:r w:rsidRPr="004369BE">
        <w:rPr>
          <w:u w:val="single"/>
        </w:rPr>
        <w:lastRenderedPageBreak/>
        <w:t>Sample Code</w:t>
      </w:r>
      <w:r w:rsidRPr="004369BE">
        <w:t xml:space="preserve">: This code is </w:t>
      </w:r>
      <w:r w:rsidR="004369BE">
        <w:t>used to enable</w:t>
      </w:r>
      <w:r w:rsidRPr="004369BE">
        <w:t xml:space="preserve"> the processing of additional light sources.</w:t>
      </w:r>
    </w:p>
    <w:p w14:paraId="58883CF7" w14:textId="77777777" w:rsidR="0036623D" w:rsidRPr="00CA077A" w:rsidRDefault="0036623D" w:rsidP="00CA077A">
      <w:pPr>
        <w:pStyle w:val="CodeBlock"/>
      </w:pPr>
      <w:r w:rsidRPr="00CA077A">
        <w:t>Bool allowExtraLights;</w:t>
      </w:r>
      <w:r w:rsidRPr="00CA077A">
        <w:tab/>
      </w:r>
      <w:r w:rsidRPr="00CA077A">
        <w:tab/>
        <w:t>// This value gets set by the user</w:t>
      </w:r>
    </w:p>
    <w:p w14:paraId="7D97B52E" w14:textId="77777777" w:rsidR="003822C0" w:rsidRPr="00CA077A" w:rsidRDefault="0036623D" w:rsidP="00CA077A">
      <w:pPr>
        <w:pStyle w:val="CodeBlock"/>
      </w:pPr>
      <w:r w:rsidRPr="00CA077A">
        <w:t>If (allowExtraLights)</w:t>
      </w:r>
    </w:p>
    <w:p w14:paraId="400EA3AA" w14:textId="77777777" w:rsidR="0036623D" w:rsidRPr="00CA077A" w:rsidRDefault="0036623D" w:rsidP="00CA077A">
      <w:pPr>
        <w:pStyle w:val="CodeBlock"/>
      </w:pPr>
      <w:r w:rsidRPr="00CA077A">
        <w:t>{</w:t>
      </w:r>
    </w:p>
    <w:p w14:paraId="0CA997A3" w14:textId="77777777" w:rsidR="0036623D" w:rsidRPr="00CA077A" w:rsidRDefault="003822C0" w:rsidP="00CA077A">
      <w:pPr>
        <w:pStyle w:val="CodeBlock"/>
      </w:pPr>
      <w:r w:rsidRPr="00CA077A">
        <w:t xml:space="preserve">    </w:t>
      </w:r>
      <w:r w:rsidR="0036623D" w:rsidRPr="00CA077A">
        <w:t>calculateFogDensityAndColor.EnableKeyword(“MULTIPLE_LIGHTS”);</w:t>
      </w:r>
    </w:p>
    <w:p w14:paraId="612B0AC0" w14:textId="77777777" w:rsidR="003822C0" w:rsidRPr="00CA077A" w:rsidRDefault="0036623D" w:rsidP="00CA077A">
      <w:pPr>
        <w:pStyle w:val="CodeBlock"/>
      </w:pPr>
      <w:r w:rsidRPr="00CA077A">
        <w:t>} else {</w:t>
      </w:r>
    </w:p>
    <w:p w14:paraId="4B484CFA" w14:textId="77777777" w:rsidR="0036623D" w:rsidRPr="00CA077A" w:rsidRDefault="003822C0" w:rsidP="00CA077A">
      <w:pPr>
        <w:pStyle w:val="CodeBlock"/>
      </w:pPr>
      <w:r w:rsidRPr="00CA077A">
        <w:t xml:space="preserve">    </w:t>
      </w:r>
      <w:r w:rsidR="0036623D" w:rsidRPr="00CA077A">
        <w:t>calculateFogDensityAndColor.DisableKeyword(“MULTIPLE_LIGHTS”);</w:t>
      </w:r>
    </w:p>
    <w:p w14:paraId="2FBDFBDF" w14:textId="77777777" w:rsidR="0036623D" w:rsidRPr="00CA077A" w:rsidRDefault="0036623D" w:rsidP="00CA077A">
      <w:pPr>
        <w:pStyle w:val="CodeBlock"/>
      </w:pPr>
      <w:r w:rsidRPr="00CA077A">
        <w:t>}</w:t>
      </w:r>
    </w:p>
    <w:p w14:paraId="267466D1" w14:textId="77777777" w:rsidR="0036623D" w:rsidRPr="007321AC" w:rsidRDefault="0036623D" w:rsidP="0036623D">
      <w:pPr>
        <w:pStyle w:val="Heading2"/>
      </w:pPr>
      <w:bookmarkStart w:id="125" w:name="_Toc529103571"/>
      <w:bookmarkStart w:id="126" w:name="_Toc531452900"/>
      <w:r w:rsidRPr="007321AC">
        <w:t>4.</w:t>
      </w:r>
      <w:r>
        <w:t>6</w:t>
      </w:r>
      <w:r w:rsidRPr="007321AC">
        <w:t xml:space="preserve"> </w:t>
      </w:r>
      <w:r>
        <w:t>Quality Tuning</w:t>
      </w:r>
      <w:bookmarkEnd w:id="125"/>
      <w:bookmarkEnd w:id="126"/>
    </w:p>
    <w:p w14:paraId="5A991A5E" w14:textId="139F8322" w:rsidR="0036623D" w:rsidRPr="004369BE" w:rsidRDefault="0084543F" w:rsidP="004369BE">
      <w:pPr>
        <w:rPr>
          <w:sz w:val="24"/>
        </w:rPr>
      </w:pPr>
      <w:r>
        <w:rPr>
          <w:rStyle w:val="CapstoneNormalChar"/>
        </w:rPr>
        <w:t>At times,</w:t>
      </w:r>
      <w:r w:rsidR="0036623D" w:rsidRPr="00D96FF5">
        <w:rPr>
          <w:rStyle w:val="CapstoneNormalChar"/>
        </w:rPr>
        <w:t xml:space="preserve"> it </w:t>
      </w:r>
      <w:r w:rsidR="004369BE" w:rsidRPr="00D96FF5">
        <w:rPr>
          <w:rStyle w:val="CapstoneNormalChar"/>
        </w:rPr>
        <w:t>may be</w:t>
      </w:r>
      <w:r w:rsidR="0036623D" w:rsidRPr="00D96FF5">
        <w:rPr>
          <w:rStyle w:val="CapstoneNormalChar"/>
        </w:rPr>
        <w:t xml:space="preserve"> possible to see visible artifacts from the raymarching process</w:t>
      </w:r>
      <w:r w:rsidR="004369BE">
        <w:rPr>
          <w:sz w:val="24"/>
        </w:rPr>
        <w:t>.</w:t>
      </w:r>
      <w:r>
        <w:rPr>
          <w:sz w:val="24"/>
        </w:rPr>
        <w:t xml:space="preserve"> T</w:t>
      </w:r>
      <w:r w:rsidR="00A14071">
        <w:rPr>
          <w:sz w:val="24"/>
        </w:rPr>
        <w:t xml:space="preserve">hree </w:t>
      </w:r>
      <w:r>
        <w:rPr>
          <w:sz w:val="24"/>
        </w:rPr>
        <w:t>examples of this are:</w:t>
      </w:r>
    </w:p>
    <w:p w14:paraId="3E957C10" w14:textId="747E0C98" w:rsidR="0036623D" w:rsidRPr="004369BE" w:rsidRDefault="0036623D" w:rsidP="004369BE">
      <w:pPr>
        <w:pStyle w:val="ListParagraph"/>
        <w:numPr>
          <w:ilvl w:val="0"/>
          <w:numId w:val="32"/>
        </w:numPr>
        <w:rPr>
          <w:sz w:val="24"/>
        </w:rPr>
      </w:pPr>
      <w:r w:rsidRPr="004369BE">
        <w:rPr>
          <w:sz w:val="24"/>
        </w:rPr>
        <w:t>Looking through a</w:t>
      </w:r>
      <w:r w:rsidR="0084543F">
        <w:rPr>
          <w:sz w:val="24"/>
        </w:rPr>
        <w:t xml:space="preserve"> local</w:t>
      </w:r>
      <w:r w:rsidRPr="004369BE">
        <w:rPr>
          <w:sz w:val="24"/>
        </w:rPr>
        <w:t xml:space="preserve"> fog volume at an angle</w:t>
      </w:r>
    </w:p>
    <w:p w14:paraId="07C54B95" w14:textId="14C06CB4" w:rsidR="0036623D" w:rsidRDefault="0036623D" w:rsidP="004369BE">
      <w:pPr>
        <w:pStyle w:val="ListParagraph"/>
        <w:numPr>
          <w:ilvl w:val="0"/>
          <w:numId w:val="32"/>
        </w:numPr>
        <w:rPr>
          <w:sz w:val="24"/>
        </w:rPr>
      </w:pPr>
      <w:r w:rsidRPr="004369BE">
        <w:rPr>
          <w:sz w:val="24"/>
        </w:rPr>
        <w:t>Looking through shadows cast by larger scene objects</w:t>
      </w:r>
    </w:p>
    <w:p w14:paraId="3516FF0C" w14:textId="34DE1F61" w:rsidR="00A14071" w:rsidRPr="004369BE" w:rsidRDefault="00A14071" w:rsidP="004369BE">
      <w:pPr>
        <w:pStyle w:val="ListParagraph"/>
        <w:numPr>
          <w:ilvl w:val="0"/>
          <w:numId w:val="32"/>
        </w:numPr>
        <w:rPr>
          <w:sz w:val="24"/>
        </w:rPr>
      </w:pPr>
      <w:r>
        <w:rPr>
          <w:sz w:val="24"/>
        </w:rPr>
        <w:t>Looking through the changing height-density towards distant objects or the skybox</w:t>
      </w:r>
    </w:p>
    <w:p w14:paraId="36F13778" w14:textId="77777777" w:rsidR="0036623D" w:rsidRPr="004369BE" w:rsidRDefault="004369BE" w:rsidP="00D96FF5">
      <w:pPr>
        <w:pStyle w:val="CapstoneNormal"/>
      </w:pPr>
      <w:r>
        <w:t xml:space="preserve">At these times, what the user is seeing is </w:t>
      </w:r>
      <w:r w:rsidR="0036623D" w:rsidRPr="004369BE">
        <w:t>the edges of the planes created by raymarching across a sparse scene where many of the steps have a similar or identical step size</w:t>
      </w:r>
      <w:r>
        <w:t xml:space="preserve">. </w:t>
      </w:r>
      <w:r w:rsidR="0036623D" w:rsidRPr="004369BE">
        <w:t>One solution to this problem is to add a randomized offset to each evaluation point</w:t>
      </w:r>
      <w:r>
        <w:t>.</w:t>
      </w:r>
    </w:p>
    <w:p w14:paraId="5EE9D41A" w14:textId="77777777" w:rsidR="0036623D" w:rsidRPr="007321AC" w:rsidRDefault="0036623D" w:rsidP="0036623D">
      <w:pPr>
        <w:pStyle w:val="Heading3"/>
      </w:pPr>
      <w:bookmarkStart w:id="127" w:name="_Toc529103572"/>
      <w:bookmarkStart w:id="128" w:name="_Toc531452901"/>
      <w:r w:rsidRPr="007321AC">
        <w:t>4.</w:t>
      </w:r>
      <w:r>
        <w:t>6.1</w:t>
      </w:r>
      <w:r w:rsidRPr="007321AC">
        <w:t xml:space="preserve"> </w:t>
      </w:r>
      <w:r>
        <w:t>Randomized Evaluation Points</w:t>
      </w:r>
      <w:bookmarkEnd w:id="127"/>
      <w:bookmarkEnd w:id="128"/>
    </w:p>
    <w:p w14:paraId="4B7ADDA9" w14:textId="54201D06" w:rsidR="0036623D" w:rsidRPr="00A22AE0" w:rsidRDefault="0036623D" w:rsidP="00D96FF5">
      <w:pPr>
        <w:pStyle w:val="CapstoneNormal"/>
      </w:pPr>
      <w:r w:rsidRPr="00C4706B">
        <w:t>Randomizing the evaluation point by</w:t>
      </w:r>
      <w:r w:rsidR="00A22AE0">
        <w:t xml:space="preserve"> up to</w:t>
      </w:r>
      <w:r w:rsidRPr="00C4706B">
        <w:t xml:space="preserve"> +/- half the step size will soften or even eliminate the</w:t>
      </w:r>
      <w:r w:rsidR="008B015D">
        <w:t>se</w:t>
      </w:r>
      <w:r w:rsidR="00A22AE0">
        <w:t xml:space="preserve"> visible</w:t>
      </w:r>
      <w:r w:rsidRPr="00C4706B">
        <w:t xml:space="preserve"> </w:t>
      </w:r>
      <w:r w:rsidR="008B015D">
        <w:t>artifacts</w:t>
      </w:r>
      <w:r w:rsidR="00A22AE0">
        <w:t xml:space="preserve">. </w:t>
      </w:r>
      <w:r>
        <w:t xml:space="preserve">This </w:t>
      </w:r>
      <w:r w:rsidR="00A22AE0">
        <w:t xml:space="preserve">solution is not perfect and </w:t>
      </w:r>
      <w:r>
        <w:t>will introduce other artifacts, as positions on the boundaries of the fog volume or the shadowed area will potentially poll in an area without fog or shadow</w:t>
      </w:r>
      <w:r w:rsidR="00A22AE0">
        <w:t xml:space="preserve"> (or vice versa). </w:t>
      </w:r>
      <w:r>
        <w:t>This will lead to a spotted effect along the boundaries</w:t>
      </w:r>
      <w:r w:rsidR="00A22AE0">
        <w:t xml:space="preserve">. </w:t>
      </w:r>
      <w:r w:rsidRPr="00A22AE0">
        <w:t xml:space="preserve">This </w:t>
      </w:r>
      <w:r w:rsidR="00A22AE0">
        <w:t xml:space="preserve">spotted </w:t>
      </w:r>
      <w:r w:rsidRPr="00A22AE0">
        <w:t xml:space="preserve">effect, in general, is preferable to the harsh appearance of </w:t>
      </w:r>
      <w:r w:rsidR="00A22AE0">
        <w:t xml:space="preserve">having </w:t>
      </w:r>
      <w:r w:rsidRPr="00A22AE0">
        <w:t>planes at the step</w:t>
      </w:r>
      <w:r w:rsidR="00A22AE0">
        <w:t xml:space="preserve"> (evaluation)</w:t>
      </w:r>
      <w:r w:rsidRPr="00A22AE0">
        <w:t xml:space="preserve"> locations</w:t>
      </w:r>
      <w:r w:rsidR="00A22AE0">
        <w:t>.</w:t>
      </w:r>
    </w:p>
    <w:p w14:paraId="43966BAB" w14:textId="77777777" w:rsidR="0036623D" w:rsidRPr="00A22AE0" w:rsidRDefault="0036623D" w:rsidP="00D96FF5">
      <w:pPr>
        <w:pStyle w:val="CapstoneNormal"/>
      </w:pPr>
      <w:r w:rsidRPr="00A22AE0">
        <w:t>Randomiz</w:t>
      </w:r>
      <w:r w:rsidR="00B742FA">
        <w:t>ing the</w:t>
      </w:r>
      <w:r w:rsidRPr="00A22AE0">
        <w:t xml:space="preserve"> evaluation points, in this project, </w:t>
      </w:r>
      <w:r w:rsidR="00B742FA">
        <w:t>is</w:t>
      </w:r>
      <w:r w:rsidRPr="00A22AE0">
        <w:t xml:space="preserve"> performed by adding an offset value of</w:t>
      </w:r>
      <w:r w:rsidR="00A22AE0">
        <w:t xml:space="preserve"> up to </w:t>
      </w:r>
      <w:r w:rsidRPr="00A22AE0">
        <w:t xml:space="preserve">+/- </w:t>
      </w:r>
      <w:r w:rsidR="00A22AE0">
        <w:t xml:space="preserve">1/2 * </w:t>
      </w:r>
      <w:r w:rsidRPr="00A22AE0">
        <w:t>step distance to every evaluation point</w:t>
      </w:r>
      <w:r w:rsidR="00A22AE0">
        <w:t>. This random offset</w:t>
      </w:r>
      <w:r>
        <w:t xml:space="preserve"> is determined by polling a 2D random noise texture (provided by the user) composed of spots of varying gray values.</w:t>
      </w:r>
      <w:r w:rsidR="00A22AE0">
        <w:t xml:space="preserve"> </w:t>
      </w:r>
      <w:r w:rsidRPr="00A22AE0">
        <w:t>The position polled in the</w:t>
      </w:r>
      <w:r w:rsidR="00FC45D5">
        <w:t xml:space="preserve"> 2D</w:t>
      </w:r>
      <w:r w:rsidRPr="00A22AE0">
        <w:t xml:space="preserve"> texture is </w:t>
      </w:r>
      <w:r w:rsidR="00B742FA">
        <w:t>calculated randomly based on the coordinates of the current</w:t>
      </w:r>
      <w:r w:rsidRPr="00A22AE0">
        <w:t xml:space="preserve"> evaluation point (x, y, z) and step number, </w:t>
      </w:r>
      <w:r w:rsidR="00A22AE0">
        <w:t>i</w:t>
      </w:r>
      <w:r w:rsidR="00B742FA">
        <w:t>.</w:t>
      </w:r>
    </w:p>
    <w:p w14:paraId="7CAD5FB3" w14:textId="77777777" w:rsidR="0003295E" w:rsidRDefault="0003295E" w:rsidP="0003295E">
      <w:pPr>
        <w:pStyle w:val="Heading2"/>
      </w:pPr>
      <w:bookmarkStart w:id="129" w:name="_Toc531452902"/>
      <w:r>
        <w:t>4.7 Chapter Summary</w:t>
      </w:r>
      <w:bookmarkEnd w:id="129"/>
    </w:p>
    <w:p w14:paraId="223D5B67" w14:textId="77777777" w:rsidR="0003295E" w:rsidRDefault="0003295E" w:rsidP="0003295E">
      <w:pPr>
        <w:pStyle w:val="CapstoneNormal"/>
      </w:pPr>
      <w:r>
        <w:t xml:space="preserve">This chapter summarizes the implementation </w:t>
      </w:r>
      <w:r w:rsidR="009A5983">
        <w:t>the volumetric fog system.</w:t>
      </w:r>
    </w:p>
    <w:p w14:paraId="26E83E2F" w14:textId="77777777" w:rsidR="00373567" w:rsidRPr="009A5983" w:rsidRDefault="009A5983" w:rsidP="009A5983">
      <w:pPr>
        <w:pStyle w:val="CapstoneNormal"/>
      </w:pPr>
      <w:r>
        <w:t>The next chapter discusses the results of the volumetric fog system, relating the quality and performance of the system to the design goals presented in chapter 3.</w:t>
      </w:r>
      <w:r w:rsidR="00373567" w:rsidRPr="00383BEE">
        <w:br w:type="page"/>
      </w:r>
    </w:p>
    <w:p w14:paraId="36A65AA8" w14:textId="77777777" w:rsidR="00373567" w:rsidRPr="00B22328" w:rsidRDefault="00373567" w:rsidP="00373567">
      <w:pPr>
        <w:pStyle w:val="Heading1"/>
      </w:pPr>
      <w:bookmarkStart w:id="130" w:name="_Toc531452903"/>
      <w:r w:rsidRPr="00B22328">
        <w:lastRenderedPageBreak/>
        <w:t>5 Results</w:t>
      </w:r>
      <w:bookmarkEnd w:id="130"/>
    </w:p>
    <w:p w14:paraId="26F0A0BF" w14:textId="77777777" w:rsidR="00DD4527" w:rsidRPr="00943383" w:rsidRDefault="00DD4527" w:rsidP="00943383">
      <w:pPr>
        <w:pStyle w:val="CapstoneNormal"/>
      </w:pPr>
      <w:r w:rsidRPr="00943383">
        <w:t xml:space="preserve">This </w:t>
      </w:r>
      <w:r w:rsidR="009A5983">
        <w:t>chapter</w:t>
      </w:r>
      <w:r w:rsidRPr="00943383">
        <w:t xml:space="preserve"> discusses the system we have implemented for generating volumetric fog.</w:t>
      </w:r>
      <w:r w:rsidR="001379CE" w:rsidRPr="00943383">
        <w:t xml:space="preserve"> It covers the hardware and system configuration, followed by a qualitative and quantitative analysis that relates our achievements to the stated design goals.</w:t>
      </w:r>
    </w:p>
    <w:p w14:paraId="78537E53" w14:textId="77777777" w:rsidR="001379CE" w:rsidRDefault="001379CE" w:rsidP="001379CE">
      <w:pPr>
        <w:pStyle w:val="Heading2"/>
      </w:pPr>
      <w:bookmarkStart w:id="131" w:name="_Toc531452904"/>
      <w:r w:rsidRPr="001379CE">
        <w:t>5.1 System Setup</w:t>
      </w:r>
      <w:bookmarkEnd w:id="131"/>
    </w:p>
    <w:p w14:paraId="022EFC8C" w14:textId="56A9EE18" w:rsidR="00BC2755" w:rsidRPr="00943383" w:rsidRDefault="001379CE" w:rsidP="00943383">
      <w:pPr>
        <w:pStyle w:val="CapstoneNormal"/>
      </w:pPr>
      <w:r w:rsidRPr="00943383">
        <w:t xml:space="preserve">All results were gathered from the development machine, an ASUS VivoBook Pro 15 N580VD. </w:t>
      </w:r>
      <w:r w:rsidR="00BC2755" w:rsidRPr="00943383">
        <w:t xml:space="preserve">A full </w:t>
      </w:r>
      <w:r w:rsidR="000555A6" w:rsidRPr="00943383">
        <w:t>hardware</w:t>
      </w:r>
      <w:r w:rsidR="00BC2755" w:rsidRPr="00943383">
        <w:t xml:space="preserve"> specification can be found in</w:t>
      </w:r>
      <w:r w:rsidR="00016E97">
        <w:t xml:space="preserve"> </w:t>
      </w:r>
      <w:r w:rsidR="00016E97">
        <w:fldChar w:fldCharType="begin"/>
      </w:r>
      <w:r w:rsidR="00016E97">
        <w:instrText xml:space="preserve"> REF _Ref530416571 \h </w:instrText>
      </w:r>
      <w:r w:rsidR="00016E97">
        <w:fldChar w:fldCharType="separate"/>
      </w:r>
      <w:r w:rsidR="00436480">
        <w:t>Appendix A – Development System</w:t>
      </w:r>
      <w:r w:rsidR="00016E97">
        <w:fldChar w:fldCharType="end"/>
      </w:r>
      <w:r w:rsidR="00BC2755" w:rsidRPr="00943383">
        <w:t>.</w:t>
      </w:r>
    </w:p>
    <w:p w14:paraId="5F9B42A7" w14:textId="77777777" w:rsidR="00BC2755" w:rsidRPr="00943383" w:rsidRDefault="00BC2755" w:rsidP="00943383">
      <w:pPr>
        <w:pStyle w:val="CapstoneNormal"/>
      </w:pPr>
      <w:r w:rsidRPr="00943383">
        <w:t xml:space="preserve">In Unity, we constructed a basic scene consisting </w:t>
      </w:r>
      <w:r w:rsidR="00FC45D5">
        <w:t xml:space="preserve">hundreds of Unity 3D </w:t>
      </w:r>
      <w:r w:rsidR="008A65F3">
        <w:t>primitives</w:t>
      </w:r>
      <w:r w:rsidR="006E1B72" w:rsidRPr="00943383">
        <w:t>. These objects are</w:t>
      </w:r>
      <w:r w:rsidR="008A65F3">
        <w:t xml:space="preserve"> built up to simulate a forest scene with a cottage deep in the woods near the base of four giant mountains.</w:t>
      </w:r>
      <w:r w:rsidR="006E1B72" w:rsidRPr="00943383">
        <w:t xml:space="preserve"> </w:t>
      </w:r>
      <w:r w:rsidR="008A65F3">
        <w:t>This base scene will be used to</w:t>
      </w:r>
      <w:r w:rsidR="006E1B72" w:rsidRPr="00943383">
        <w:t xml:space="preserve"> test different qualities of the</w:t>
      </w:r>
      <w:r w:rsidR="008A65F3">
        <w:t xml:space="preserve"> simulated</w:t>
      </w:r>
      <w:r w:rsidR="006E1B72" w:rsidRPr="00943383">
        <w:t xml:space="preserve"> fog. The scene also consists of one directed light source and an optional (disabled) point light source. See the following image, which shows this basic scene configuration.</w:t>
      </w:r>
    </w:p>
    <w:p w14:paraId="6258D88F" w14:textId="77777777" w:rsidR="006E1B72" w:rsidRDefault="006E1B72" w:rsidP="006E1B72">
      <w:pPr>
        <w:pStyle w:val="CapstoneNormal"/>
        <w:keepNext/>
        <w:spacing w:after="0"/>
      </w:pPr>
      <w:r>
        <w:rPr>
          <w:noProof/>
        </w:rPr>
        <w:drawing>
          <wp:inline distT="0" distB="0" distL="0" distR="0" wp14:anchorId="52C44692" wp14:editId="4ED432EB">
            <wp:extent cx="5571019" cy="2795270"/>
            <wp:effectExtent l="19050" t="19050" r="10795" b="241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571019" cy="2795270"/>
                    </a:xfrm>
                    <a:prstGeom prst="rect">
                      <a:avLst/>
                    </a:prstGeom>
                    <a:noFill/>
                    <a:ln w="12700">
                      <a:solidFill>
                        <a:schemeClr val="tx1"/>
                      </a:solidFill>
                    </a:ln>
                  </pic:spPr>
                </pic:pic>
              </a:graphicData>
            </a:graphic>
          </wp:inline>
        </w:drawing>
      </w:r>
    </w:p>
    <w:p w14:paraId="0578D945" w14:textId="74633A69" w:rsidR="006E1B72" w:rsidRDefault="006E1B72" w:rsidP="005C1D57">
      <w:pPr>
        <w:pStyle w:val="CapstoneFiguresandTables"/>
      </w:pPr>
      <w:bookmarkStart w:id="132" w:name="_Toc531452944"/>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7</w:t>
      </w:r>
      <w:r w:rsidR="00E762DC">
        <w:rPr>
          <w:noProof/>
        </w:rPr>
        <w:fldChar w:fldCharType="end"/>
      </w:r>
      <w:r>
        <w:t xml:space="preserve"> Basic scene configuration in Unity</w:t>
      </w:r>
      <w:bookmarkEnd w:id="132"/>
    </w:p>
    <w:p w14:paraId="0833CE16" w14:textId="683A51B8" w:rsidR="006E1B72" w:rsidRPr="006E1B72" w:rsidRDefault="006E1B72" w:rsidP="006E1B72">
      <w:pPr>
        <w:pStyle w:val="CapstoneNormal"/>
      </w:pPr>
      <w:r>
        <w:t xml:space="preserve">The main fog script is attached to the camera, which is attached to the player </w:t>
      </w:r>
      <w:r w:rsidR="000555A6">
        <w:t>object,</w:t>
      </w:r>
      <w:r>
        <w:t xml:space="preserve"> so it can be moved around the scene. </w:t>
      </w:r>
      <w:r w:rsidR="000555A6">
        <w:t xml:space="preserve">The only feature that will be enabled in the fog script, initially, is scene wide fog. </w:t>
      </w:r>
      <w:r>
        <w:t>There is also a script attached to the directional light source that copies the light’s shadow maps into a command buffer, making the information available to the shader.</w:t>
      </w:r>
      <w:r w:rsidR="000555A6">
        <w:t xml:space="preserve"> For a more complete description of the system configuration, see</w:t>
      </w:r>
      <w:r w:rsidR="00016E97">
        <w:t xml:space="preserve"> </w:t>
      </w:r>
      <w:r w:rsidR="00016E97">
        <w:fldChar w:fldCharType="begin"/>
      </w:r>
      <w:r w:rsidR="00016E97">
        <w:instrText xml:space="preserve"> REF _Ref530416618 \h </w:instrText>
      </w:r>
      <w:r w:rsidR="00016E97">
        <w:fldChar w:fldCharType="separate"/>
      </w:r>
      <w:r w:rsidR="00436480">
        <w:t>Appendix B – Base Scene</w:t>
      </w:r>
      <w:r w:rsidR="00016E97">
        <w:fldChar w:fldCharType="end"/>
      </w:r>
      <w:r w:rsidR="000555A6">
        <w:t>.</w:t>
      </w:r>
    </w:p>
    <w:p w14:paraId="4675E74D" w14:textId="77777777" w:rsidR="001379CE" w:rsidRDefault="001379CE" w:rsidP="001379CE">
      <w:pPr>
        <w:pStyle w:val="Heading2"/>
      </w:pPr>
      <w:bookmarkStart w:id="133" w:name="_Toc531452905"/>
      <w:r>
        <w:t>5.2 Qualitative / Subjective Analysis</w:t>
      </w:r>
      <w:bookmarkEnd w:id="133"/>
    </w:p>
    <w:p w14:paraId="34374F7D" w14:textId="77777777" w:rsidR="001379CE" w:rsidRDefault="00CB2094" w:rsidP="00CB2094">
      <w:pPr>
        <w:pStyle w:val="CapstoneHeading3"/>
      </w:pPr>
      <w:bookmarkStart w:id="134" w:name="_Toc531452906"/>
      <w:r>
        <w:t>5.2.1 Qualitative Goals (Redux)</w:t>
      </w:r>
      <w:bookmarkEnd w:id="134"/>
    </w:p>
    <w:p w14:paraId="48F13212" w14:textId="77777777" w:rsidR="00CB2094" w:rsidRDefault="00CB2094" w:rsidP="001379CE">
      <w:pPr>
        <w:pStyle w:val="CapstoneNormal"/>
      </w:pPr>
      <w:r>
        <w:t xml:space="preserve">As </w:t>
      </w:r>
      <w:r w:rsidR="00885671">
        <w:t>mentioned in Section 3.1.1.</w:t>
      </w:r>
      <w:r>
        <w:t>, here is the set of fog qualities that our system is emulating. These goals will be mentioned again in the subsections that follow as we discuss the results of our system implementation.</w:t>
      </w:r>
    </w:p>
    <w:p w14:paraId="681AB733" w14:textId="77777777" w:rsidR="00CB2094" w:rsidRDefault="00CB2094" w:rsidP="00CB2094">
      <w:pPr>
        <w:pStyle w:val="CapstoneNormal"/>
        <w:numPr>
          <w:ilvl w:val="0"/>
          <w:numId w:val="40"/>
        </w:numPr>
        <w:spacing w:after="0"/>
      </w:pPr>
      <w:r>
        <w:lastRenderedPageBreak/>
        <w:t>The density of fog can vary greatly as a function of position, distance, altitude, and time.</w:t>
      </w:r>
    </w:p>
    <w:p w14:paraId="63F3177C" w14:textId="77777777" w:rsidR="00CB2094" w:rsidRDefault="00CB2094" w:rsidP="00CB2094">
      <w:pPr>
        <w:pStyle w:val="CapstoneNormal"/>
        <w:numPr>
          <w:ilvl w:val="0"/>
          <w:numId w:val="40"/>
        </w:numPr>
        <w:spacing w:after="0"/>
      </w:pPr>
      <w:r>
        <w:t>The visible color of fog reflects the local and global lighting it interacts with.</w:t>
      </w:r>
    </w:p>
    <w:p w14:paraId="7FD8E8D4" w14:textId="6B282C16" w:rsidR="00CB2094" w:rsidRDefault="00CB2094" w:rsidP="00CB2094">
      <w:pPr>
        <w:pStyle w:val="CapstoneNormal"/>
        <w:numPr>
          <w:ilvl w:val="0"/>
          <w:numId w:val="40"/>
        </w:numPr>
        <w:spacing w:after="0"/>
      </w:pPr>
      <w:r>
        <w:t xml:space="preserve">Local variations in density can </w:t>
      </w:r>
      <w:r w:rsidR="004D402A">
        <w:t>occur</w:t>
      </w:r>
      <w:r>
        <w:t>, and are more perceivable when outside agitators, such as wind, cause the fog to swirl or drift.</w:t>
      </w:r>
    </w:p>
    <w:p w14:paraId="3F6905BA" w14:textId="77777777" w:rsidR="00CB2094" w:rsidRDefault="00CB2094" w:rsidP="00CB2094">
      <w:pPr>
        <w:pStyle w:val="CapstoneNormal"/>
        <w:numPr>
          <w:ilvl w:val="0"/>
          <w:numId w:val="40"/>
        </w:numPr>
        <w:spacing w:after="0"/>
      </w:pPr>
      <w:r>
        <w:t>Under highly dynamic lighting conditions, shafts of light or shadow can be observed.</w:t>
      </w:r>
    </w:p>
    <w:p w14:paraId="3B0D7C06" w14:textId="77777777" w:rsidR="00CB2094" w:rsidRDefault="00CB2094" w:rsidP="00CB2094">
      <w:pPr>
        <w:pStyle w:val="CapstoneNormal"/>
      </w:pPr>
    </w:p>
    <w:p w14:paraId="0F5BC8A6" w14:textId="77777777" w:rsidR="00CB2094" w:rsidRDefault="00CB2094" w:rsidP="002C3C09">
      <w:pPr>
        <w:pStyle w:val="CapstoneHeading3"/>
      </w:pPr>
      <w:bookmarkStart w:id="135" w:name="_Toc531452907"/>
      <w:r>
        <w:t xml:space="preserve">5.2.2 </w:t>
      </w:r>
      <w:r w:rsidRPr="00CB2094">
        <w:t>Distance-Based Fog</w:t>
      </w:r>
      <w:bookmarkEnd w:id="135"/>
    </w:p>
    <w:p w14:paraId="4F2D534F" w14:textId="77777777" w:rsidR="00CB2094" w:rsidRDefault="0038281A" w:rsidP="00CB2094">
      <w:pPr>
        <w:pStyle w:val="CapstoneNormal"/>
      </w:pPr>
      <w:r>
        <w:t>Distance-based fog is the effect that determines how much fog color to apply to each pixel based on the distance to the nearest object that pixel represents. For a constant fog density, this feature will cause objects nearby to appear with normal color and clarity while more distant objects will become indistinct and muted in color. Objects far off in the distance may no longer be visible at all to the observer if the fog is sufficiently dense.</w:t>
      </w:r>
    </w:p>
    <w:p w14:paraId="18E1D0B9" w14:textId="77777777" w:rsidR="0038281A" w:rsidRDefault="00A916B5" w:rsidP="0038281A">
      <w:pPr>
        <w:pStyle w:val="CapstoneNormal"/>
        <w:keepNext/>
      </w:pPr>
      <w:r>
        <w:rPr>
          <w:noProof/>
        </w:rPr>
        <w:drawing>
          <wp:inline distT="0" distB="0" distL="0" distR="0" wp14:anchorId="3DB24015" wp14:editId="7A512FE1">
            <wp:extent cx="5933440" cy="2269295"/>
            <wp:effectExtent l="19050" t="19050" r="10160" b="17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33440" cy="2269295"/>
                    </a:xfrm>
                    <a:prstGeom prst="rect">
                      <a:avLst/>
                    </a:prstGeom>
                    <a:ln w="12700" cap="sq">
                      <a:solidFill>
                        <a:srgbClr val="000000"/>
                      </a:solidFill>
                      <a:miter lim="800000"/>
                    </a:ln>
                    <a:effectLst/>
                  </pic:spPr>
                </pic:pic>
              </a:graphicData>
            </a:graphic>
          </wp:inline>
        </w:drawing>
      </w:r>
    </w:p>
    <w:p w14:paraId="2A110693" w14:textId="74BF5B05" w:rsidR="00A916B5" w:rsidRDefault="0038281A" w:rsidP="005C1D57">
      <w:pPr>
        <w:pStyle w:val="CapstoneFiguresandTables"/>
      </w:pPr>
      <w:bookmarkStart w:id="136" w:name="_Ref530234286"/>
      <w:bookmarkStart w:id="137" w:name="_Toc531452945"/>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8</w:t>
      </w:r>
      <w:r w:rsidR="00E762DC">
        <w:rPr>
          <w:noProof/>
        </w:rPr>
        <w:fldChar w:fldCharType="end"/>
      </w:r>
      <w:bookmarkEnd w:id="136"/>
      <w:r>
        <w:t xml:space="preserve"> Distance fog comparison </w:t>
      </w:r>
      <w:r w:rsidR="00B119D6">
        <w:t>between</w:t>
      </w:r>
      <w:r>
        <w:t xml:space="preserve"> natural fog (left) and system-generated fog (right)</w:t>
      </w:r>
      <w:bookmarkEnd w:id="137"/>
    </w:p>
    <w:p w14:paraId="6A36062C" w14:textId="7661923B" w:rsidR="0038281A" w:rsidRPr="0038281A" w:rsidRDefault="00B119D6" w:rsidP="00B119D6">
      <w:pPr>
        <w:pStyle w:val="CapstoneNormal"/>
      </w:pPr>
      <w:r>
        <w:fldChar w:fldCharType="begin"/>
      </w:r>
      <w:r>
        <w:instrText xml:space="preserve"> REF _Ref530234286 \h </w:instrText>
      </w:r>
      <w:r>
        <w:fldChar w:fldCharType="separate"/>
      </w:r>
      <w:r w:rsidR="00436480">
        <w:t xml:space="preserve">Figure </w:t>
      </w:r>
      <w:r w:rsidR="00436480">
        <w:rPr>
          <w:noProof/>
        </w:rPr>
        <w:t>18</w:t>
      </w:r>
      <w:r>
        <w:fldChar w:fldCharType="end"/>
      </w:r>
      <w:r>
        <w:t xml:space="preserve"> is a comparison between the natural fog shown in </w:t>
      </w:r>
      <w:r>
        <w:fldChar w:fldCharType="begin"/>
      </w:r>
      <w:r>
        <w:instrText xml:space="preserve"> REF _Ref530234335 \h </w:instrText>
      </w:r>
      <w:r>
        <w:fldChar w:fldCharType="separate"/>
      </w:r>
      <w:r w:rsidR="00436480">
        <w:t xml:space="preserve">Figure </w:t>
      </w:r>
      <w:r w:rsidR="00436480">
        <w:rPr>
          <w:noProof/>
        </w:rPr>
        <w:t>9</w:t>
      </w:r>
      <w:r>
        <w:fldChar w:fldCharType="end"/>
      </w:r>
      <w:r>
        <w:t xml:space="preserve"> and a sample image generated within our system. This comparison highlights the distance-based fog quality that was discussed </w:t>
      </w:r>
      <w:r w:rsidR="008B015D">
        <w:t>previously</w:t>
      </w:r>
      <w:r>
        <w:t xml:space="preserve">. The objects in our scene are more distinct the closer they get to the camera, while distant objects appear soft and muted. </w:t>
      </w:r>
      <w:r w:rsidR="000F3686">
        <w:t>The most distant trees</w:t>
      </w:r>
      <w:r>
        <w:t xml:space="preserve"> </w:t>
      </w:r>
      <w:r w:rsidR="000F3686">
        <w:t xml:space="preserve">are </w:t>
      </w:r>
      <w:r>
        <w:t xml:space="preserve">positioned right at the edge of visibility, </w:t>
      </w:r>
      <w:r w:rsidR="000F3686">
        <w:t>some of them barely</w:t>
      </w:r>
      <w:r>
        <w:t xml:space="preserve"> discernable to the observer.</w:t>
      </w:r>
    </w:p>
    <w:p w14:paraId="3597BED8" w14:textId="77777777" w:rsidR="00A916B5" w:rsidRPr="00CB2094" w:rsidRDefault="00A916B5" w:rsidP="00CB2094">
      <w:pPr>
        <w:pStyle w:val="CapstoneNormal"/>
      </w:pPr>
    </w:p>
    <w:p w14:paraId="19813DC9" w14:textId="77777777" w:rsidR="00CB2094" w:rsidRDefault="00CB2094" w:rsidP="002C3C09">
      <w:pPr>
        <w:pStyle w:val="CapstoneHeading3"/>
      </w:pPr>
      <w:bookmarkStart w:id="138" w:name="_Toc531452908"/>
      <w:r>
        <w:t xml:space="preserve">5.2.3 </w:t>
      </w:r>
      <w:r w:rsidRPr="00CB2094">
        <w:t>Height-Based Fog Density</w:t>
      </w:r>
      <w:bookmarkEnd w:id="138"/>
    </w:p>
    <w:p w14:paraId="0E2C0F48" w14:textId="77777777" w:rsidR="00D23D78" w:rsidRDefault="0039412D" w:rsidP="00CB2094">
      <w:pPr>
        <w:pStyle w:val="CapstoneNormal"/>
      </w:pPr>
      <w:r>
        <w:t>Height</w:t>
      </w:r>
      <w:r w:rsidR="00D23D78">
        <w:t xml:space="preserve">-based fog </w:t>
      </w:r>
      <w:r>
        <w:t xml:space="preserve">density </w:t>
      </w:r>
      <w:r w:rsidR="00D23D78">
        <w:t xml:space="preserve">is the effect that determines </w:t>
      </w:r>
      <w:r>
        <w:t>the rate at which fog thins at the top of the fog volume. Real fog naturally thins at its top as a function of altitude based on environmental factors as well as the composition of the molecules it is made of</w:t>
      </w:r>
      <w:r w:rsidR="00D23D78">
        <w:t>.</w:t>
      </w:r>
    </w:p>
    <w:p w14:paraId="4B52E6AB" w14:textId="77777777" w:rsidR="00D23D78" w:rsidRDefault="008B6332" w:rsidP="00D23D78">
      <w:pPr>
        <w:pStyle w:val="CapstoneNormal"/>
        <w:keepNext/>
      </w:pPr>
      <w:r>
        <w:rPr>
          <w:noProof/>
        </w:rPr>
        <w:lastRenderedPageBreak/>
        <w:drawing>
          <wp:inline distT="0" distB="0" distL="0" distR="0" wp14:anchorId="17A6CB2B" wp14:editId="74CCF0FB">
            <wp:extent cx="5933440" cy="1470286"/>
            <wp:effectExtent l="19050" t="19050" r="1016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33440" cy="1470286"/>
                    </a:xfrm>
                    <a:prstGeom prst="rect">
                      <a:avLst/>
                    </a:prstGeom>
                    <a:noFill/>
                    <a:ln w="12700">
                      <a:solidFill>
                        <a:schemeClr val="tx1"/>
                      </a:solidFill>
                    </a:ln>
                  </pic:spPr>
                </pic:pic>
              </a:graphicData>
            </a:graphic>
          </wp:inline>
        </w:drawing>
      </w:r>
    </w:p>
    <w:p w14:paraId="4667F9B9" w14:textId="1A888137" w:rsidR="00CB2094" w:rsidRDefault="00D23D78" w:rsidP="005C1D57">
      <w:pPr>
        <w:pStyle w:val="CapstoneFiguresandTables"/>
      </w:pPr>
      <w:bookmarkStart w:id="139" w:name="_Ref530237874"/>
      <w:bookmarkStart w:id="140" w:name="_Toc531452946"/>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19</w:t>
      </w:r>
      <w:r w:rsidR="00E762DC">
        <w:rPr>
          <w:noProof/>
        </w:rPr>
        <w:fldChar w:fldCharType="end"/>
      </w:r>
      <w:bookmarkEnd w:id="139"/>
      <w:r>
        <w:t xml:space="preserve"> Height fog comparison between natural fog (left) and generated fog with linear (center) and exponential (right) falloffs</w:t>
      </w:r>
      <w:bookmarkEnd w:id="140"/>
    </w:p>
    <w:p w14:paraId="1DE4129D" w14:textId="60784ED9" w:rsidR="00D23D78" w:rsidRPr="00CB2094" w:rsidRDefault="0039412D" w:rsidP="00CB2094">
      <w:pPr>
        <w:pStyle w:val="CapstoneNormal"/>
      </w:pPr>
      <w:r>
        <w:fldChar w:fldCharType="begin"/>
      </w:r>
      <w:r>
        <w:instrText xml:space="preserve"> REF _Ref530237874 \h </w:instrText>
      </w:r>
      <w:r>
        <w:fldChar w:fldCharType="separate"/>
      </w:r>
      <w:r w:rsidR="00436480">
        <w:t xml:space="preserve">Figure </w:t>
      </w:r>
      <w:r w:rsidR="00436480">
        <w:rPr>
          <w:noProof/>
        </w:rPr>
        <w:t>19</w:t>
      </w:r>
      <w:r>
        <w:fldChar w:fldCharType="end"/>
      </w:r>
      <w:r w:rsidR="00D23D78">
        <w:t xml:space="preserve"> is a comparison between the natural fog shown in</w:t>
      </w:r>
      <w:r>
        <w:t xml:space="preserve"> </w:t>
      </w:r>
      <w:r>
        <w:fldChar w:fldCharType="begin"/>
      </w:r>
      <w:r>
        <w:instrText xml:space="preserve"> REF _Ref530237886 \h </w:instrText>
      </w:r>
      <w:r>
        <w:fldChar w:fldCharType="separate"/>
      </w:r>
      <w:r w:rsidR="00436480">
        <w:t xml:space="preserve">Figure </w:t>
      </w:r>
      <w:r w:rsidR="00436480">
        <w:rPr>
          <w:noProof/>
        </w:rPr>
        <w:t>10</w:t>
      </w:r>
      <w:r>
        <w:fldChar w:fldCharType="end"/>
      </w:r>
      <w:r w:rsidR="00D23D78">
        <w:t xml:space="preserve"> and </w:t>
      </w:r>
      <w:r>
        <w:t>two</w:t>
      </w:r>
      <w:r w:rsidR="00D23D78">
        <w:t xml:space="preserve"> sample image</w:t>
      </w:r>
      <w:r>
        <w:t>s</w:t>
      </w:r>
      <w:r w:rsidR="00D23D78">
        <w:t xml:space="preserve"> generated within our system. This comparison highlights the </w:t>
      </w:r>
      <w:r>
        <w:t>height</w:t>
      </w:r>
      <w:r w:rsidR="00D23D78">
        <w:t xml:space="preserve">-based fog quality that was discussed </w:t>
      </w:r>
      <w:r w:rsidR="008B015D">
        <w:t>previously</w:t>
      </w:r>
      <w:r w:rsidR="00D23D78">
        <w:t xml:space="preserve">. </w:t>
      </w:r>
      <w:r>
        <w:t>In both generated images, the fog density is constant up to the same height</w:t>
      </w:r>
      <w:r w:rsidR="00D23D78">
        <w:t>.</w:t>
      </w:r>
      <w:r>
        <w:t xml:space="preserve"> At this point, </w:t>
      </w:r>
      <w:r w:rsidR="00241777">
        <w:t xml:space="preserve">the fog in </w:t>
      </w:r>
      <w:r>
        <w:t xml:space="preserve">both samples </w:t>
      </w:r>
      <w:r w:rsidR="00241777">
        <w:t>starts to thin out as altitude increases</w:t>
      </w:r>
      <w:r>
        <w:t xml:space="preserve">, with the center image thinning linearly </w:t>
      </w:r>
      <w:r w:rsidR="00241777">
        <w:t xml:space="preserve">over a requested distance and the right image thinning out exponentially. In both instances, it is observed that the bottom of all the objects are obscured normally by the fog. Furthermore, </w:t>
      </w:r>
      <w:r w:rsidR="00980A04">
        <w:t>the distant mountains</w:t>
      </w:r>
      <w:r w:rsidR="00241777">
        <w:t xml:space="preserve"> in both images extend above the height at which the fog starts to get thinner, becoming more visible as altitude increases. This quality mirrors that of the natural fog as seen in the image on the left.</w:t>
      </w:r>
    </w:p>
    <w:p w14:paraId="51AAD3CC" w14:textId="77777777" w:rsidR="00CB2094" w:rsidRDefault="00CB2094" w:rsidP="002C3C09">
      <w:pPr>
        <w:pStyle w:val="CapstoneHeading3"/>
      </w:pPr>
      <w:bookmarkStart w:id="141" w:name="_Toc531452909"/>
      <w:r>
        <w:t xml:space="preserve">5.2.4 </w:t>
      </w:r>
      <w:r w:rsidRPr="00CB2094">
        <w:t>Edge-Based Fog Density</w:t>
      </w:r>
      <w:bookmarkEnd w:id="141"/>
    </w:p>
    <w:p w14:paraId="218C0CE2" w14:textId="77777777" w:rsidR="00CB2094" w:rsidRDefault="00BA75D8" w:rsidP="00CB2094">
      <w:pPr>
        <w:pStyle w:val="CapstoneNormal"/>
      </w:pPr>
      <w:r>
        <w:t>Edge-based fog density is the effect that determines the rate at which fog thins at the outer boundaries of the fog volume. Real fog naturally thins at its outer bounds based on environmental factors.</w:t>
      </w:r>
    </w:p>
    <w:p w14:paraId="14D6F06D" w14:textId="77777777" w:rsidR="00BF3D98" w:rsidRDefault="00DA05C2" w:rsidP="00BF3D98">
      <w:pPr>
        <w:pStyle w:val="CapstoneNormal"/>
        <w:keepNext/>
      </w:pPr>
      <w:r>
        <w:rPr>
          <w:noProof/>
        </w:rPr>
        <w:drawing>
          <wp:inline distT="0" distB="0" distL="0" distR="0" wp14:anchorId="7545CE82" wp14:editId="7ECE4BE9">
            <wp:extent cx="5933439" cy="1231895"/>
            <wp:effectExtent l="19050" t="19050" r="10795" b="260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33439" cy="1231895"/>
                    </a:xfrm>
                    <a:prstGeom prst="rect">
                      <a:avLst/>
                    </a:prstGeom>
                    <a:noFill/>
                    <a:ln w="12700">
                      <a:solidFill>
                        <a:schemeClr val="tx1"/>
                      </a:solidFill>
                    </a:ln>
                  </pic:spPr>
                </pic:pic>
              </a:graphicData>
            </a:graphic>
          </wp:inline>
        </w:drawing>
      </w:r>
    </w:p>
    <w:p w14:paraId="14D25387" w14:textId="7DF9BBA8" w:rsidR="00BA75D8" w:rsidRDefault="00BF3D98" w:rsidP="005C1D57">
      <w:pPr>
        <w:pStyle w:val="CapstoneFiguresandTables"/>
      </w:pPr>
      <w:bookmarkStart w:id="142" w:name="_Ref530240867"/>
      <w:bookmarkStart w:id="143" w:name="_Toc531452947"/>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0</w:t>
      </w:r>
      <w:r w:rsidR="00E762DC">
        <w:rPr>
          <w:noProof/>
        </w:rPr>
        <w:fldChar w:fldCharType="end"/>
      </w:r>
      <w:bookmarkEnd w:id="142"/>
      <w:r>
        <w:t xml:space="preserve"> Edge fog comparison between natural fog (left) and generated fog with linear (center) and exponential (right) falloffs</w:t>
      </w:r>
      <w:bookmarkEnd w:id="143"/>
    </w:p>
    <w:p w14:paraId="63DB11EC" w14:textId="12EC4DD8" w:rsidR="00BF3D98" w:rsidRPr="00CB2094" w:rsidRDefault="00BF3D98" w:rsidP="00CB2094">
      <w:pPr>
        <w:pStyle w:val="CapstoneNormal"/>
      </w:pPr>
      <w:r>
        <w:fldChar w:fldCharType="begin"/>
      </w:r>
      <w:r>
        <w:instrText xml:space="preserve"> REF _Ref530240867 \h </w:instrText>
      </w:r>
      <w:r>
        <w:fldChar w:fldCharType="separate"/>
      </w:r>
      <w:r w:rsidR="00436480">
        <w:t xml:space="preserve">Figure </w:t>
      </w:r>
      <w:r w:rsidR="00436480">
        <w:rPr>
          <w:noProof/>
        </w:rPr>
        <w:t>20</w:t>
      </w:r>
      <w:r>
        <w:fldChar w:fldCharType="end"/>
      </w:r>
      <w:r>
        <w:t xml:space="preserve"> is a comparison between the natural fog shown in </w:t>
      </w:r>
      <w:r>
        <w:fldChar w:fldCharType="begin"/>
      </w:r>
      <w:r>
        <w:instrText xml:space="preserve"> REF _Ref530240894 \h </w:instrText>
      </w:r>
      <w:r>
        <w:fldChar w:fldCharType="separate"/>
      </w:r>
      <w:r w:rsidR="00436480">
        <w:t xml:space="preserve">Figure </w:t>
      </w:r>
      <w:r w:rsidR="00436480">
        <w:rPr>
          <w:noProof/>
        </w:rPr>
        <w:t>11</w:t>
      </w:r>
      <w:r>
        <w:fldChar w:fldCharType="end"/>
      </w:r>
      <w:r>
        <w:t xml:space="preserve"> and two sample images generated within our system. The comparison highlights the edge-based fog quality that was discussed above. In the natural fog image on the left, there is a perceptible thinning that occurs at the boundary of the fog. To mirror this effect, our system can generate a linear density falloff (center image) or an exponential density falloff (right image). The difference between the two methods is subtle, with the exponential falloff more closely matching the real fog quality in the sample image.</w:t>
      </w:r>
    </w:p>
    <w:p w14:paraId="664B6732" w14:textId="77777777" w:rsidR="00CB2094" w:rsidRDefault="00CB2094" w:rsidP="002C3C09">
      <w:pPr>
        <w:pStyle w:val="CapstoneHeading3"/>
      </w:pPr>
      <w:bookmarkStart w:id="144" w:name="_Toc531452910"/>
      <w:r>
        <w:lastRenderedPageBreak/>
        <w:t xml:space="preserve">5.2.5 </w:t>
      </w:r>
      <w:r w:rsidRPr="00CB2094">
        <w:t>Color</w:t>
      </w:r>
      <w:bookmarkEnd w:id="144"/>
    </w:p>
    <w:p w14:paraId="75C2C88B" w14:textId="77777777" w:rsidR="00CB2094" w:rsidRDefault="005A25B7" w:rsidP="00CB2094">
      <w:pPr>
        <w:pStyle w:val="CapstoneNormal"/>
      </w:pPr>
      <w:r>
        <w:t xml:space="preserve">Real-world fog </w:t>
      </w:r>
      <w:r w:rsidR="00FE03B1">
        <w:t xml:space="preserve">absorbs, refracts, and </w:t>
      </w:r>
      <w:r>
        <w:t>reflects the local and global illumination it is subjected to.</w:t>
      </w:r>
      <w:r w:rsidR="00FE03B1">
        <w:t xml:space="preserve"> The final color of fog and the objects it obscures is based on this complex interaction with the lighting.</w:t>
      </w:r>
    </w:p>
    <w:p w14:paraId="4C948577" w14:textId="77777777" w:rsidR="00FE03B1" w:rsidRDefault="00FE03B1" w:rsidP="00FE03B1">
      <w:pPr>
        <w:pStyle w:val="CapstoneNormal"/>
        <w:keepNext/>
      </w:pPr>
      <w:r>
        <w:rPr>
          <w:noProof/>
        </w:rPr>
        <w:drawing>
          <wp:inline distT="0" distB="0" distL="0" distR="0" wp14:anchorId="1447DAC9" wp14:editId="66B8F838">
            <wp:extent cx="5932753" cy="1675710"/>
            <wp:effectExtent l="19050" t="19050" r="11430" b="203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1533"/>
                    <a:stretch/>
                  </pic:blipFill>
                  <pic:spPr bwMode="auto">
                    <a:xfrm>
                      <a:off x="0" y="0"/>
                      <a:ext cx="5933440" cy="1675904"/>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8D10191" w14:textId="4DD2991C" w:rsidR="00FE03B1" w:rsidRDefault="00FE03B1" w:rsidP="005C1D57">
      <w:pPr>
        <w:pStyle w:val="CapstoneFiguresandTables"/>
      </w:pPr>
      <w:bookmarkStart w:id="145" w:name="_Ref530242784"/>
      <w:bookmarkStart w:id="146" w:name="_Toc531452948"/>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1</w:t>
      </w:r>
      <w:r w:rsidR="00E762DC">
        <w:rPr>
          <w:noProof/>
        </w:rPr>
        <w:fldChar w:fldCharType="end"/>
      </w:r>
      <w:bookmarkEnd w:id="145"/>
      <w:r>
        <w:t xml:space="preserve"> Colored fog comparison between natural fog (top left) and generated fog under different direct lighting conditions</w:t>
      </w:r>
      <w:bookmarkEnd w:id="146"/>
    </w:p>
    <w:p w14:paraId="053601A1" w14:textId="729C6ED3" w:rsidR="00FE03B1" w:rsidRPr="00CB2094" w:rsidRDefault="00FE03B1" w:rsidP="00CB2094">
      <w:pPr>
        <w:pStyle w:val="CapstoneNormal"/>
      </w:pPr>
      <w:r>
        <w:fldChar w:fldCharType="begin"/>
      </w:r>
      <w:r>
        <w:instrText xml:space="preserve"> REF _Ref530242784 \h </w:instrText>
      </w:r>
      <w:r>
        <w:fldChar w:fldCharType="separate"/>
      </w:r>
      <w:r w:rsidR="00436480">
        <w:t xml:space="preserve">Figure </w:t>
      </w:r>
      <w:r w:rsidR="00436480">
        <w:rPr>
          <w:noProof/>
        </w:rPr>
        <w:t>21</w:t>
      </w:r>
      <w:r>
        <w:fldChar w:fldCharType="end"/>
      </w:r>
      <w:r>
        <w:t xml:space="preserve"> shows a comparison between the natural fog shown in </w:t>
      </w:r>
      <w:r>
        <w:fldChar w:fldCharType="begin"/>
      </w:r>
      <w:r>
        <w:instrText xml:space="preserve"> REF _Ref530242817 \h </w:instrText>
      </w:r>
      <w:r>
        <w:fldChar w:fldCharType="separate"/>
      </w:r>
      <w:r w:rsidR="00436480">
        <w:t xml:space="preserve">Figure </w:t>
      </w:r>
      <w:r w:rsidR="00436480">
        <w:rPr>
          <w:noProof/>
        </w:rPr>
        <w:t>12</w:t>
      </w:r>
      <w:r>
        <w:fldChar w:fldCharType="end"/>
      </w:r>
      <w:r>
        <w:t xml:space="preserve"> and </w:t>
      </w:r>
      <w:r w:rsidR="007D45CB">
        <w:t>a</w:t>
      </w:r>
      <w:r>
        <w:t xml:space="preserve"> sample image generated using our system. This image</w:t>
      </w:r>
      <w:r w:rsidR="007D45CB">
        <w:t xml:space="preserve"> on the right</w:t>
      </w:r>
      <w:r>
        <w:t xml:space="preserve"> shows that the fog generated in our system determines its color based on the interaction with the </w:t>
      </w:r>
      <w:r w:rsidR="007D45CB">
        <w:t xml:space="preserve">both the </w:t>
      </w:r>
      <w:r>
        <w:t xml:space="preserve">local and global illumination model </w:t>
      </w:r>
      <w:r w:rsidR="007D45CB">
        <w:t>similar to how</w:t>
      </w:r>
      <w:r>
        <w:t xml:space="preserve"> the color of fog is determined in the real world.</w:t>
      </w:r>
    </w:p>
    <w:p w14:paraId="03E92AF9" w14:textId="77777777" w:rsidR="00CB2094" w:rsidRDefault="00CB2094" w:rsidP="002C3C09">
      <w:pPr>
        <w:pStyle w:val="CapstoneHeading3"/>
      </w:pPr>
      <w:bookmarkStart w:id="147" w:name="_Toc531452911"/>
      <w:r>
        <w:t xml:space="preserve">5.2.6 </w:t>
      </w:r>
      <w:r w:rsidRPr="00CB2094">
        <w:t>Shadows</w:t>
      </w:r>
      <w:bookmarkEnd w:id="147"/>
    </w:p>
    <w:p w14:paraId="23224FC0" w14:textId="77777777" w:rsidR="00EE1EB4" w:rsidRDefault="00EE1EB4" w:rsidP="00CB2094">
      <w:pPr>
        <w:pStyle w:val="CapstoneNormal"/>
      </w:pPr>
      <w:r>
        <w:t xml:space="preserve">In real world fog, crepuscular lighting is the result of high-intensity light such as from the sun </w:t>
      </w:r>
      <w:r w:rsidR="00DB588E">
        <w:t>shining on obje</w:t>
      </w:r>
      <w:r w:rsidR="003D6C84">
        <w:t>cts in a participating medium, such as fog. As a result, an observer can witness rays of light or shadow (or both).</w:t>
      </w:r>
    </w:p>
    <w:p w14:paraId="765A428D" w14:textId="77777777" w:rsidR="003D6C84" w:rsidRDefault="00FE03B1" w:rsidP="003D6C84">
      <w:pPr>
        <w:pStyle w:val="CapstoneNormal"/>
        <w:keepNext/>
      </w:pPr>
      <w:r>
        <w:rPr>
          <w:noProof/>
        </w:rPr>
        <w:drawing>
          <wp:inline distT="0" distB="0" distL="0" distR="0" wp14:anchorId="721F7A5A" wp14:editId="33FE88CC">
            <wp:extent cx="5933440" cy="1708166"/>
            <wp:effectExtent l="19050" t="19050" r="10160" b="254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33440" cy="1708166"/>
                    </a:xfrm>
                    <a:prstGeom prst="rect">
                      <a:avLst/>
                    </a:prstGeom>
                    <a:noFill/>
                    <a:ln w="12700">
                      <a:solidFill>
                        <a:schemeClr val="tx1"/>
                      </a:solidFill>
                    </a:ln>
                  </pic:spPr>
                </pic:pic>
              </a:graphicData>
            </a:graphic>
          </wp:inline>
        </w:drawing>
      </w:r>
    </w:p>
    <w:p w14:paraId="7FB81833" w14:textId="097615C1" w:rsidR="00CB2094" w:rsidRDefault="003D6C84" w:rsidP="005C1D57">
      <w:pPr>
        <w:pStyle w:val="CapstoneFiguresandTables"/>
      </w:pPr>
      <w:bookmarkStart w:id="148" w:name="_Ref530248821"/>
      <w:bookmarkStart w:id="149" w:name="_Toc531452949"/>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2</w:t>
      </w:r>
      <w:r w:rsidR="00E762DC">
        <w:rPr>
          <w:noProof/>
        </w:rPr>
        <w:fldChar w:fldCharType="end"/>
      </w:r>
      <w:bookmarkEnd w:id="148"/>
      <w:r>
        <w:t xml:space="preserve"> Shadow fog comparison between natural fog (left) and generated fog (right)</w:t>
      </w:r>
      <w:bookmarkEnd w:id="149"/>
    </w:p>
    <w:p w14:paraId="54855BD4" w14:textId="0A6F0EE0" w:rsidR="003D6C84" w:rsidRPr="003D6C84" w:rsidRDefault="003D6C84" w:rsidP="003D6C84">
      <w:pPr>
        <w:pStyle w:val="CapstoneNormal"/>
      </w:pPr>
      <w:r>
        <w:fldChar w:fldCharType="begin"/>
      </w:r>
      <w:r>
        <w:instrText xml:space="preserve"> REF _Ref530248821 \h </w:instrText>
      </w:r>
      <w:r>
        <w:fldChar w:fldCharType="separate"/>
      </w:r>
      <w:r w:rsidR="00436480">
        <w:t xml:space="preserve">Figure </w:t>
      </w:r>
      <w:r w:rsidR="00436480">
        <w:rPr>
          <w:noProof/>
        </w:rPr>
        <w:t>22</w:t>
      </w:r>
      <w:r>
        <w:fldChar w:fldCharType="end"/>
      </w:r>
      <w:r>
        <w:t xml:space="preserve"> is a comparison between the natural fog shown in </w:t>
      </w:r>
      <w:r>
        <w:fldChar w:fldCharType="begin"/>
      </w:r>
      <w:r>
        <w:instrText xml:space="preserve"> REF _Ref530248856 \h </w:instrText>
      </w:r>
      <w:r>
        <w:fldChar w:fldCharType="separate"/>
      </w:r>
      <w:r w:rsidR="00436480">
        <w:t xml:space="preserve">Figure </w:t>
      </w:r>
      <w:r w:rsidR="00436480">
        <w:rPr>
          <w:noProof/>
        </w:rPr>
        <w:t>13</w:t>
      </w:r>
      <w:r>
        <w:fldChar w:fldCharType="end"/>
      </w:r>
      <w:r>
        <w:t xml:space="preserve"> and a sample generated within our system. This comparison highlights the ability of our system to </w:t>
      </w:r>
      <w:r w:rsidR="00194EA4">
        <w:t xml:space="preserve">partially </w:t>
      </w:r>
      <w:r>
        <w:t>replicate crepuscular lighting like what can be observed in the real world in highly dynamic lighting conditions.</w:t>
      </w:r>
      <w:r w:rsidR="00194EA4">
        <w:t xml:space="preserve"> This effect can be improved in our system by implementing some scattering phase functions that approximate atmospheric effects such as Raleigh or Mie scattering.</w:t>
      </w:r>
    </w:p>
    <w:p w14:paraId="1B20C53C" w14:textId="77777777" w:rsidR="00CB2094" w:rsidRDefault="00CB2094" w:rsidP="002C3C09">
      <w:pPr>
        <w:pStyle w:val="CapstoneHeading3"/>
      </w:pPr>
      <w:bookmarkStart w:id="150" w:name="_Toc531452912"/>
      <w:r>
        <w:lastRenderedPageBreak/>
        <w:t xml:space="preserve">5.2.7 </w:t>
      </w:r>
      <w:r w:rsidRPr="00CB2094">
        <w:t>Ambient Fog</w:t>
      </w:r>
      <w:bookmarkEnd w:id="150"/>
    </w:p>
    <w:p w14:paraId="533B53E1" w14:textId="77777777" w:rsidR="00CB2094" w:rsidRDefault="00F81A3A" w:rsidP="00CB2094">
      <w:pPr>
        <w:pStyle w:val="CapstoneNormal"/>
      </w:pPr>
      <w:r>
        <w:t>Ambient fog is not something that occurs naturally. This is an effect created for movies and video games to create a visible fog effect when there is not a good source of lighting.</w:t>
      </w:r>
    </w:p>
    <w:p w14:paraId="260DCAB6" w14:textId="77777777" w:rsidR="001C454C" w:rsidRDefault="001C454C" w:rsidP="001C454C">
      <w:pPr>
        <w:pStyle w:val="CapstoneNormal"/>
        <w:keepNext/>
      </w:pPr>
      <w:r>
        <w:rPr>
          <w:noProof/>
        </w:rPr>
        <w:drawing>
          <wp:inline distT="0" distB="0" distL="0" distR="0" wp14:anchorId="3C98266A" wp14:editId="34067897">
            <wp:extent cx="5925369" cy="1412875"/>
            <wp:effectExtent l="19050" t="19050" r="18415" b="15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25369" cy="1412875"/>
                    </a:xfrm>
                    <a:prstGeom prst="rect">
                      <a:avLst/>
                    </a:prstGeom>
                    <a:noFill/>
                    <a:ln w="12700">
                      <a:solidFill>
                        <a:schemeClr val="tx1"/>
                      </a:solidFill>
                    </a:ln>
                  </pic:spPr>
                </pic:pic>
              </a:graphicData>
            </a:graphic>
          </wp:inline>
        </w:drawing>
      </w:r>
    </w:p>
    <w:p w14:paraId="7A267823" w14:textId="2F8F262C" w:rsidR="00F81A3A" w:rsidRDefault="001C454C" w:rsidP="005C1D57">
      <w:pPr>
        <w:pStyle w:val="CapstoneFiguresandTables"/>
      </w:pPr>
      <w:bookmarkStart w:id="151" w:name="_Ref530302462"/>
      <w:bookmarkStart w:id="152" w:name="_Toc531452950"/>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3</w:t>
      </w:r>
      <w:r w:rsidR="00E762DC">
        <w:rPr>
          <w:noProof/>
        </w:rPr>
        <w:fldChar w:fldCharType="end"/>
      </w:r>
      <w:bookmarkEnd w:id="151"/>
      <w:r>
        <w:t xml:space="preserve"> Ambient fog comparison between commercial product (left) and our generated fog (right)</w:t>
      </w:r>
      <w:bookmarkEnd w:id="152"/>
    </w:p>
    <w:p w14:paraId="30DBD69E" w14:textId="28F9C532" w:rsidR="001C454C" w:rsidRPr="001C454C" w:rsidRDefault="005C1415" w:rsidP="001C454C">
      <w:pPr>
        <w:pStyle w:val="CapstoneNormal"/>
      </w:pPr>
      <w:r>
        <w:fldChar w:fldCharType="begin"/>
      </w:r>
      <w:r>
        <w:instrText xml:space="preserve"> REF _Ref530302462 \h </w:instrText>
      </w:r>
      <w:r>
        <w:fldChar w:fldCharType="separate"/>
      </w:r>
      <w:r w:rsidR="00436480">
        <w:t xml:space="preserve">Figure </w:t>
      </w:r>
      <w:r w:rsidR="00436480">
        <w:rPr>
          <w:noProof/>
        </w:rPr>
        <w:t>23</w:t>
      </w:r>
      <w:r>
        <w:fldChar w:fldCharType="end"/>
      </w:r>
      <w:r>
        <w:t xml:space="preserve"> provides a comparison between the ambient fog generated in a commercial game product, as shown in </w:t>
      </w:r>
      <w:r>
        <w:fldChar w:fldCharType="begin"/>
      </w:r>
      <w:r>
        <w:instrText xml:space="preserve"> REF _Ref530302981 \h </w:instrText>
      </w:r>
      <w:r>
        <w:fldChar w:fldCharType="separate"/>
      </w:r>
      <w:r w:rsidR="00436480">
        <w:t xml:space="preserve">Figure </w:t>
      </w:r>
      <w:r w:rsidR="00436480">
        <w:rPr>
          <w:noProof/>
        </w:rPr>
        <w:t>14</w:t>
      </w:r>
      <w:r>
        <w:fldChar w:fldCharType="end"/>
      </w:r>
      <w:r>
        <w:t>, and a sample of ambient fog generated by our system. This comparison demonstrates the ability of our system to generate ambient (glowing) fog in a manner like what other products do.</w:t>
      </w:r>
    </w:p>
    <w:p w14:paraId="7CC547A2" w14:textId="77777777" w:rsidR="00CB2094" w:rsidRDefault="00CB2094" w:rsidP="002C3C09">
      <w:pPr>
        <w:pStyle w:val="CapstoneHeading3"/>
      </w:pPr>
      <w:bookmarkStart w:id="153" w:name="_Toc531452913"/>
      <w:r>
        <w:t xml:space="preserve">5.2.8 </w:t>
      </w:r>
      <w:r w:rsidRPr="00CB2094">
        <w:t>Noisy Fog</w:t>
      </w:r>
      <w:bookmarkEnd w:id="153"/>
    </w:p>
    <w:p w14:paraId="375A02B2" w14:textId="77777777" w:rsidR="00CB2094" w:rsidRDefault="00A50EF4" w:rsidP="00CB2094">
      <w:pPr>
        <w:pStyle w:val="CapstoneNormal"/>
      </w:pPr>
      <w:r>
        <w:t>In nature, it can often be observed that the thickness of the fog varies depending on which direction the observer is looking and the distance they are focused on. The consistency of the observed fog can vary greatly over short distances and can change over time.</w:t>
      </w:r>
    </w:p>
    <w:p w14:paraId="13262F6C" w14:textId="77777777" w:rsidR="00BB0F61" w:rsidRDefault="00BB0F61" w:rsidP="00BB0F61">
      <w:pPr>
        <w:pStyle w:val="CapstoneNormal"/>
        <w:keepNext/>
      </w:pPr>
      <w:r>
        <w:rPr>
          <w:noProof/>
        </w:rPr>
        <w:drawing>
          <wp:inline distT="0" distB="0" distL="0" distR="0" wp14:anchorId="774D08A7" wp14:editId="6151D9AA">
            <wp:extent cx="5924550" cy="1135424"/>
            <wp:effectExtent l="19050" t="19050" r="19050" b="266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24550" cy="1135424"/>
                    </a:xfrm>
                    <a:prstGeom prst="rect">
                      <a:avLst/>
                    </a:prstGeom>
                    <a:noFill/>
                    <a:ln w="12700">
                      <a:solidFill>
                        <a:schemeClr val="tx1"/>
                      </a:solidFill>
                    </a:ln>
                  </pic:spPr>
                </pic:pic>
              </a:graphicData>
            </a:graphic>
          </wp:inline>
        </w:drawing>
      </w:r>
    </w:p>
    <w:p w14:paraId="3AF60406" w14:textId="22D08C8D" w:rsidR="00BB0F61" w:rsidRDefault="00BB0F61" w:rsidP="005C1D57">
      <w:pPr>
        <w:pStyle w:val="CapstoneFiguresandTables"/>
      </w:pPr>
      <w:bookmarkStart w:id="154" w:name="_Ref530306097"/>
      <w:bookmarkStart w:id="155" w:name="_Toc531452951"/>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4</w:t>
      </w:r>
      <w:r w:rsidR="00E762DC">
        <w:rPr>
          <w:noProof/>
        </w:rPr>
        <w:fldChar w:fldCharType="end"/>
      </w:r>
      <w:bookmarkEnd w:id="154"/>
      <w:r>
        <w:t xml:space="preserve"> Noisy fog comparison between real fog (left) and generated fog (center, right)</w:t>
      </w:r>
      <w:bookmarkEnd w:id="155"/>
    </w:p>
    <w:p w14:paraId="0B052017" w14:textId="2EFC6D16" w:rsidR="009650A6" w:rsidRDefault="00A50EF4" w:rsidP="00CB2094">
      <w:pPr>
        <w:pStyle w:val="CapstoneNormal"/>
      </w:pPr>
      <w:r>
        <w:fldChar w:fldCharType="begin"/>
      </w:r>
      <w:r>
        <w:instrText xml:space="preserve"> REF _Ref530306097 \h </w:instrText>
      </w:r>
      <w:r>
        <w:fldChar w:fldCharType="separate"/>
      </w:r>
      <w:r w:rsidR="00436480">
        <w:t xml:space="preserve">Figure </w:t>
      </w:r>
      <w:r w:rsidR="00436480">
        <w:rPr>
          <w:noProof/>
        </w:rPr>
        <w:t>24</w:t>
      </w:r>
      <w:r>
        <w:fldChar w:fldCharType="end"/>
      </w:r>
      <w:r>
        <w:t xml:space="preserve"> shows a comparison between the natural fog shown in </w:t>
      </w:r>
      <w:r>
        <w:fldChar w:fldCharType="begin"/>
      </w:r>
      <w:r>
        <w:instrText xml:space="preserve"> REF _Ref530306128 \h </w:instrText>
      </w:r>
      <w:r>
        <w:fldChar w:fldCharType="separate"/>
      </w:r>
      <w:r w:rsidR="00436480">
        <w:t xml:space="preserve">Figure </w:t>
      </w:r>
      <w:r w:rsidR="00436480">
        <w:rPr>
          <w:noProof/>
        </w:rPr>
        <w:t>15</w:t>
      </w:r>
      <w:r>
        <w:fldChar w:fldCharType="end"/>
      </w:r>
      <w:r>
        <w:t xml:space="preserve"> and two samples generated using our system with two different configurations. </w:t>
      </w:r>
      <w:r w:rsidR="009650A6">
        <w:t xml:space="preserve">The natural fog image on the left shows an example of great variations in the fog density, with the right half of the image being slightly obscured by fog and the left half of the image being almost completely hidden from view. </w:t>
      </w:r>
    </w:p>
    <w:p w14:paraId="5EACD7E3" w14:textId="77777777" w:rsidR="009650A6" w:rsidRPr="00CB2094" w:rsidRDefault="009650A6" w:rsidP="00CB2094">
      <w:pPr>
        <w:pStyle w:val="CapstoneNormal"/>
      </w:pPr>
      <w:r>
        <w:t xml:space="preserve">The center image shows a simulated thin, patchy ground fog and the righthand image shows a thick fog bank. Both images highlight the ability of our system to produce local variations in the density of the fog. In the center image, this trait comes through in the </w:t>
      </w:r>
      <w:r w:rsidR="00C93757">
        <w:t>form of</w:t>
      </w:r>
      <w:r>
        <w:t xml:space="preserve"> a patchwork of wispy clouds</w:t>
      </w:r>
      <w:r w:rsidR="00C93757">
        <w:t xml:space="preserve"> drifting low over the ground. Some areas in the image are well covered by the fog, whereas other areas seem to be completely without fog. The righthand image also displays variations in the fog density. This condition is most noticeable </w:t>
      </w:r>
      <w:r w:rsidR="00437F55">
        <w:t>around the base of the mountains</w:t>
      </w:r>
      <w:r w:rsidR="00C93757">
        <w:t xml:space="preserve">, </w:t>
      </w:r>
      <w:r w:rsidR="00C93757">
        <w:lastRenderedPageBreak/>
        <w:t>as parts of the cylinders are heavily fogged and other areas are almost completely unobstructed from view.</w:t>
      </w:r>
    </w:p>
    <w:p w14:paraId="27E30EE3" w14:textId="77777777" w:rsidR="00CB2094" w:rsidRDefault="00CB2094" w:rsidP="002C3C09">
      <w:pPr>
        <w:pStyle w:val="CapstoneHeading3"/>
      </w:pPr>
      <w:bookmarkStart w:id="156" w:name="_Toc531452914"/>
      <w:r>
        <w:t xml:space="preserve">5.2.9 </w:t>
      </w:r>
      <w:r w:rsidRPr="00CB2094">
        <w:t>Drifting Fog</w:t>
      </w:r>
      <w:bookmarkEnd w:id="156"/>
    </w:p>
    <w:p w14:paraId="4CBED1C3" w14:textId="00A8FA85" w:rsidR="00CB2094" w:rsidRPr="00CB2094" w:rsidRDefault="0096326E" w:rsidP="00CB2094">
      <w:pPr>
        <w:pStyle w:val="CapstoneNormal"/>
      </w:pPr>
      <w:r>
        <w:t>Real world fog can move over time as a result of environmental factors, such as changes in temperature or wind. To simulate this effect, d</w:t>
      </w:r>
      <w:r w:rsidR="004C5084">
        <w:t xml:space="preserve">rifting fog has been implemented into our system. If the user has elected to have noisy fog such as that shown in </w:t>
      </w:r>
      <w:r w:rsidR="004C5084">
        <w:fldChar w:fldCharType="begin"/>
      </w:r>
      <w:r w:rsidR="004C5084">
        <w:instrText xml:space="preserve"> REF _Ref530306097 \h </w:instrText>
      </w:r>
      <w:r w:rsidR="004C5084">
        <w:fldChar w:fldCharType="separate"/>
      </w:r>
      <w:r w:rsidR="00436480">
        <w:t xml:space="preserve">Figure </w:t>
      </w:r>
      <w:r w:rsidR="00436480">
        <w:rPr>
          <w:noProof/>
        </w:rPr>
        <w:t>24</w:t>
      </w:r>
      <w:r w:rsidR="004C5084">
        <w:fldChar w:fldCharType="end"/>
      </w:r>
      <w:r w:rsidR="004C5084">
        <w:t>, then they can also input a velocity in world-space coordinates. This velocity will be applied to the simulated fog over time, causing the fog to drift in the requested direction.</w:t>
      </w:r>
    </w:p>
    <w:p w14:paraId="4F8201A0" w14:textId="77777777" w:rsidR="00CB2094" w:rsidRDefault="00CB2094" w:rsidP="002C3C09">
      <w:pPr>
        <w:pStyle w:val="CapstoneHeading3"/>
      </w:pPr>
      <w:bookmarkStart w:id="157" w:name="_Toc531452915"/>
      <w:r>
        <w:t xml:space="preserve">5.2.10 </w:t>
      </w:r>
      <w:r w:rsidRPr="00CB2094">
        <w:t>Multiple Lights / Point Light</w:t>
      </w:r>
      <w:bookmarkEnd w:id="157"/>
    </w:p>
    <w:p w14:paraId="49854485" w14:textId="77777777" w:rsidR="00CB2094" w:rsidRDefault="002247AB" w:rsidP="00CB2094">
      <w:pPr>
        <w:pStyle w:val="CapstoneNormal"/>
      </w:pPr>
      <w:r>
        <w:t>Real world fog takes its color in large part from the environmental lighting it is subjected to. Local variations in the lighting directly affect the color of the fog that is observed. To simulate this fog quality, o</w:t>
      </w:r>
      <w:r w:rsidR="00BF7A14">
        <w:t>ur system can work with multiple lights to affect the color of the fog. As a proof of this concept, we have added a single point light source into our project.</w:t>
      </w:r>
    </w:p>
    <w:p w14:paraId="18A283A7" w14:textId="77777777" w:rsidR="003D1F26" w:rsidRDefault="00D06D9C" w:rsidP="003D1F26">
      <w:pPr>
        <w:pStyle w:val="CapstoneNormal"/>
        <w:keepNext/>
      </w:pPr>
      <w:r>
        <w:rPr>
          <w:noProof/>
        </w:rPr>
        <w:drawing>
          <wp:inline distT="0" distB="0" distL="0" distR="0" wp14:anchorId="1C183749" wp14:editId="680DADE7">
            <wp:extent cx="5940446" cy="1849754"/>
            <wp:effectExtent l="19050" t="19050" r="22225" b="177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0446" cy="1849754"/>
                    </a:xfrm>
                    <a:prstGeom prst="rect">
                      <a:avLst/>
                    </a:prstGeom>
                    <a:noFill/>
                    <a:ln w="12700">
                      <a:solidFill>
                        <a:schemeClr val="tx1"/>
                      </a:solidFill>
                    </a:ln>
                  </pic:spPr>
                </pic:pic>
              </a:graphicData>
            </a:graphic>
          </wp:inline>
        </w:drawing>
      </w:r>
    </w:p>
    <w:p w14:paraId="2DA14F46" w14:textId="3FBC6201" w:rsidR="002247AB" w:rsidRDefault="003D1F26" w:rsidP="005C1D57">
      <w:pPr>
        <w:pStyle w:val="CapstoneFiguresandTables"/>
      </w:pPr>
      <w:bookmarkStart w:id="158" w:name="_Ref530319997"/>
      <w:bookmarkStart w:id="159" w:name="_Toc531452952"/>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5</w:t>
      </w:r>
      <w:r w:rsidR="00E762DC">
        <w:rPr>
          <w:noProof/>
        </w:rPr>
        <w:fldChar w:fldCharType="end"/>
      </w:r>
      <w:bookmarkEnd w:id="158"/>
      <w:r>
        <w:t xml:space="preserve"> Point light comparison between natural fog (left) and generated fog (right)</w:t>
      </w:r>
      <w:bookmarkEnd w:id="159"/>
    </w:p>
    <w:p w14:paraId="206AED59" w14:textId="4E8F921E" w:rsidR="00D06D9C" w:rsidRPr="00CB2094" w:rsidRDefault="003D1F26" w:rsidP="00CB2094">
      <w:pPr>
        <w:pStyle w:val="CapstoneNormal"/>
      </w:pPr>
      <w:r>
        <w:fldChar w:fldCharType="begin"/>
      </w:r>
      <w:r>
        <w:instrText xml:space="preserve"> REF _Ref530319997 \h </w:instrText>
      </w:r>
      <w:r>
        <w:fldChar w:fldCharType="separate"/>
      </w:r>
      <w:r w:rsidR="00436480">
        <w:t xml:space="preserve">Figure </w:t>
      </w:r>
      <w:r w:rsidR="00436480">
        <w:rPr>
          <w:noProof/>
        </w:rPr>
        <w:t>25</w:t>
      </w:r>
      <w:r>
        <w:fldChar w:fldCharType="end"/>
      </w:r>
      <w:r>
        <w:t xml:space="preserve"> provides a comparison between individual point light sources in real world fog as seen in </w:t>
      </w:r>
      <w:r>
        <w:fldChar w:fldCharType="begin"/>
      </w:r>
      <w:r>
        <w:instrText xml:space="preserve"> REF _Ref530320055 \h </w:instrText>
      </w:r>
      <w:r>
        <w:fldChar w:fldCharType="separate"/>
      </w:r>
      <w:r w:rsidR="00436480">
        <w:t xml:space="preserve">Figure </w:t>
      </w:r>
      <w:r w:rsidR="00436480">
        <w:rPr>
          <w:noProof/>
        </w:rPr>
        <w:t>16</w:t>
      </w:r>
      <w:r>
        <w:fldChar w:fldCharType="end"/>
      </w:r>
      <w:r>
        <w:t xml:space="preserve"> and the sample point light in a dark fog setting generated by our system.</w:t>
      </w:r>
      <w:r w:rsidR="00205FEA">
        <w:t xml:space="preserve"> This comparison demonstrates that our fog system is capable of handling other types of lights beyond just the single directed light source. It also demonstrates that the visual quality of the point lights can be adjusted to provide a good approximation of its real-world equivalent.</w:t>
      </w:r>
    </w:p>
    <w:p w14:paraId="41203CA9" w14:textId="77777777" w:rsidR="00CB2094" w:rsidRDefault="00CB2094" w:rsidP="002C3C09">
      <w:pPr>
        <w:pStyle w:val="CapstoneHeading3"/>
      </w:pPr>
      <w:bookmarkStart w:id="160" w:name="_Toc531452916"/>
      <w:r>
        <w:t>5.2.11 Random</w:t>
      </w:r>
      <w:r w:rsidR="00664DEF">
        <w:t xml:space="preserve"> Sampling Strategy</w:t>
      </w:r>
      <w:bookmarkEnd w:id="160"/>
    </w:p>
    <w:p w14:paraId="0CC3E442" w14:textId="6CABF9B3" w:rsidR="00CB2094" w:rsidRDefault="00B5221F" w:rsidP="001379CE">
      <w:pPr>
        <w:pStyle w:val="CapstoneNormal"/>
      </w:pPr>
      <w:r>
        <w:t>At</w:t>
      </w:r>
      <w:r w:rsidR="00410C2B">
        <w:t xml:space="preserve"> times</w:t>
      </w:r>
      <w:r>
        <w:t>,</w:t>
      </w:r>
      <w:r w:rsidR="00410C2B">
        <w:t xml:space="preserve"> it is possible to see artifacts from the raymarching process. One example of a visual artifact occurs when the fog volume is limited to a box area. When the fog is viewed through the box at an angle, if most of the pixels represent the skybox then it is probable that an observer will be able to see the edges of planes formed by multiple pixels with the same marching distance and step size. This effect is more pronounced when the system is set to use a smaller number of steps.</w:t>
      </w:r>
    </w:p>
    <w:p w14:paraId="521868AE" w14:textId="77777777" w:rsidR="00FE520E" w:rsidRDefault="00410C2B" w:rsidP="00FE520E">
      <w:pPr>
        <w:pStyle w:val="CapstoneNormal"/>
        <w:keepNext/>
      </w:pPr>
      <w:r>
        <w:rPr>
          <w:noProof/>
        </w:rPr>
        <w:lastRenderedPageBreak/>
        <w:drawing>
          <wp:inline distT="0" distB="0" distL="0" distR="0" wp14:anchorId="6FD57492" wp14:editId="42276514">
            <wp:extent cx="5934075" cy="1518692"/>
            <wp:effectExtent l="19050" t="19050" r="9525" b="2476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934075" cy="1518692"/>
                    </a:xfrm>
                    <a:prstGeom prst="rect">
                      <a:avLst/>
                    </a:prstGeom>
                    <a:noFill/>
                    <a:ln w="12700">
                      <a:solidFill>
                        <a:schemeClr val="tx1"/>
                      </a:solidFill>
                    </a:ln>
                  </pic:spPr>
                </pic:pic>
              </a:graphicData>
            </a:graphic>
          </wp:inline>
        </w:drawing>
      </w:r>
    </w:p>
    <w:p w14:paraId="0D74B79A" w14:textId="300D13B0" w:rsidR="00410C2B" w:rsidRDefault="00FE520E" w:rsidP="005C1D57">
      <w:pPr>
        <w:pStyle w:val="CapstoneFiguresandTables"/>
      </w:pPr>
      <w:bookmarkStart w:id="161" w:name="_Ref530322448"/>
      <w:bookmarkStart w:id="162" w:name="_Toc531452953"/>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6</w:t>
      </w:r>
      <w:r w:rsidR="00E762DC">
        <w:rPr>
          <w:noProof/>
        </w:rPr>
        <w:fldChar w:fldCharType="end"/>
      </w:r>
      <w:bookmarkEnd w:id="161"/>
      <w:r>
        <w:t xml:space="preserve"> Edge artifacts (left) and edge artifacts with random evaluation points (right)</w:t>
      </w:r>
      <w:bookmarkEnd w:id="162"/>
    </w:p>
    <w:p w14:paraId="51B440FF" w14:textId="45888146" w:rsidR="00FE520E" w:rsidRDefault="00FE520E" w:rsidP="001379CE">
      <w:pPr>
        <w:pStyle w:val="CapstoneNormal"/>
      </w:pPr>
      <w:r>
        <w:fldChar w:fldCharType="begin"/>
      </w:r>
      <w:r>
        <w:instrText xml:space="preserve"> REF _Ref530322448 \h </w:instrText>
      </w:r>
      <w:r>
        <w:fldChar w:fldCharType="separate"/>
      </w:r>
      <w:r w:rsidR="00436480">
        <w:t xml:space="preserve">Figure </w:t>
      </w:r>
      <w:r w:rsidR="00436480">
        <w:rPr>
          <w:noProof/>
        </w:rPr>
        <w:t>26</w:t>
      </w:r>
      <w:r>
        <w:fldChar w:fldCharType="end"/>
      </w:r>
      <w:r>
        <w:t xml:space="preserve"> shows two images. The left image represents a boxed volume of fog with normal raymarching. In this image, it is easy to see the edges of the fog generated at each raymarching step since all the step sizes are the same for the pixels on the left side of the image. The image on the right uses a random offset for each evaluation point (+/- ½ step size offset), which softens this visual artifact.</w:t>
      </w:r>
    </w:p>
    <w:p w14:paraId="0B2E5D5E" w14:textId="77777777" w:rsidR="00FE520E" w:rsidRDefault="00FE520E" w:rsidP="001379CE">
      <w:pPr>
        <w:pStyle w:val="CapstoneNormal"/>
      </w:pPr>
      <w:r>
        <w:t xml:space="preserve">Similarly, visual artifacts can be observed in large areas of shadow. This artifact is </w:t>
      </w:r>
      <w:r w:rsidR="00BE6485">
        <w:t>like</w:t>
      </w:r>
      <w:r>
        <w:t xml:space="preserve"> the edge artifact described above, due to the simple scene we are working in.</w:t>
      </w:r>
    </w:p>
    <w:p w14:paraId="0CC093C0" w14:textId="77777777" w:rsidR="00BE6485" w:rsidRDefault="00BE6485" w:rsidP="00BE6485">
      <w:pPr>
        <w:pStyle w:val="CapstoneNormal"/>
        <w:keepNext/>
      </w:pPr>
      <w:r>
        <w:rPr>
          <w:noProof/>
        </w:rPr>
        <w:drawing>
          <wp:inline distT="0" distB="0" distL="0" distR="0" wp14:anchorId="1327E6EF" wp14:editId="7CD32062">
            <wp:extent cx="5933440" cy="1662430"/>
            <wp:effectExtent l="19050" t="19050" r="10160" b="139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3440" cy="1662430"/>
                    </a:xfrm>
                    <a:prstGeom prst="rect">
                      <a:avLst/>
                    </a:prstGeom>
                    <a:noFill/>
                    <a:ln w="12700">
                      <a:solidFill>
                        <a:schemeClr val="tx1"/>
                      </a:solidFill>
                    </a:ln>
                  </pic:spPr>
                </pic:pic>
              </a:graphicData>
            </a:graphic>
          </wp:inline>
        </w:drawing>
      </w:r>
    </w:p>
    <w:p w14:paraId="52F0F3DB" w14:textId="3F87737E" w:rsidR="00FE520E" w:rsidRDefault="00BE6485" w:rsidP="005C1D57">
      <w:pPr>
        <w:pStyle w:val="CapstoneFiguresandTables"/>
      </w:pPr>
      <w:bookmarkStart w:id="163" w:name="_Ref530323301"/>
      <w:bookmarkStart w:id="164" w:name="_Toc531452954"/>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7</w:t>
      </w:r>
      <w:r w:rsidR="00E762DC">
        <w:rPr>
          <w:noProof/>
        </w:rPr>
        <w:fldChar w:fldCharType="end"/>
      </w:r>
      <w:bookmarkEnd w:id="163"/>
      <w:r>
        <w:t xml:space="preserve"> Shadow artifacts (left) and shadow artifacts with random evaluation points (right)</w:t>
      </w:r>
      <w:bookmarkEnd w:id="164"/>
    </w:p>
    <w:p w14:paraId="00C800DD" w14:textId="48AA8924" w:rsidR="00BE6485" w:rsidRPr="00BE6485" w:rsidRDefault="00BE6485" w:rsidP="00BE6485">
      <w:pPr>
        <w:pStyle w:val="CapstoneNormal"/>
      </w:pPr>
      <w:r>
        <w:fldChar w:fldCharType="begin"/>
      </w:r>
      <w:r>
        <w:instrText xml:space="preserve"> REF _Ref530323301 \h </w:instrText>
      </w:r>
      <w:r>
        <w:fldChar w:fldCharType="separate"/>
      </w:r>
      <w:r w:rsidR="00436480">
        <w:t xml:space="preserve">Figure </w:t>
      </w:r>
      <w:r w:rsidR="00436480">
        <w:rPr>
          <w:noProof/>
        </w:rPr>
        <w:t>27</w:t>
      </w:r>
      <w:r>
        <w:fldChar w:fldCharType="end"/>
      </w:r>
      <w:r>
        <w:t xml:space="preserve"> shows two images. </w:t>
      </w:r>
      <w:r w:rsidR="00C50A8B">
        <w:t xml:space="preserve">The left image represents raymarching with shadows at 100% strength. This image shows planar artifacts like those shown in </w:t>
      </w:r>
      <w:r w:rsidR="00C50A8B">
        <w:fldChar w:fldCharType="begin"/>
      </w:r>
      <w:r w:rsidR="00C50A8B">
        <w:instrText xml:space="preserve"> REF _Ref530322448 \h </w:instrText>
      </w:r>
      <w:r w:rsidR="00C50A8B">
        <w:fldChar w:fldCharType="separate"/>
      </w:r>
      <w:r w:rsidR="00436480">
        <w:t xml:space="preserve">Figure </w:t>
      </w:r>
      <w:r w:rsidR="00436480">
        <w:rPr>
          <w:noProof/>
        </w:rPr>
        <w:t>26</w:t>
      </w:r>
      <w:r w:rsidR="00C50A8B">
        <w:fldChar w:fldCharType="end"/>
      </w:r>
      <w:r w:rsidR="00C50A8B">
        <w:t>. Similarly, the planar artifacts are significantly reduced or eliminated using randomized evaluation points. With random</w:t>
      </w:r>
      <w:r w:rsidR="00664DEF">
        <w:t xml:space="preserve"> sampling points </w:t>
      </w:r>
      <w:r w:rsidR="00C50A8B">
        <w:t xml:space="preserve">and shadows, a new visual artifact emerges due to </w:t>
      </w:r>
      <w:r w:rsidR="00664DEF">
        <w:t xml:space="preserve">some of </w:t>
      </w:r>
      <w:r w:rsidR="00C50A8B">
        <w:t xml:space="preserve">the </w:t>
      </w:r>
      <w:r w:rsidR="00664DEF">
        <w:t>steps</w:t>
      </w:r>
      <w:r w:rsidR="00C50A8B">
        <w:t xml:space="preserve"> on both sides of the shadow / no shadow boundary now being </w:t>
      </w:r>
      <w:r w:rsidR="00664DEF">
        <w:t>sampled</w:t>
      </w:r>
      <w:r w:rsidR="00C50A8B">
        <w:t xml:space="preserve"> on the wrong side of the </w:t>
      </w:r>
      <w:r w:rsidR="00664DEF">
        <w:t xml:space="preserve">boundary </w:t>
      </w:r>
      <w:r w:rsidR="00C50A8B">
        <w:t xml:space="preserve">line. This produces a spotted edge along the shadow boundary. Still, this artifact is preferable to the harsh planar artifacts seen in the </w:t>
      </w:r>
      <w:r w:rsidR="004444E2">
        <w:t>left-hand</w:t>
      </w:r>
      <w:r w:rsidR="00C50A8B">
        <w:t xml:space="preserve"> image.</w:t>
      </w:r>
    </w:p>
    <w:p w14:paraId="13D5CBC5" w14:textId="77777777" w:rsidR="001379CE" w:rsidRDefault="001379CE" w:rsidP="001379CE">
      <w:pPr>
        <w:pStyle w:val="Heading2"/>
      </w:pPr>
      <w:bookmarkStart w:id="165" w:name="_Toc531452917"/>
      <w:r>
        <w:t>5.3 Quantitative / Performance Analysis</w:t>
      </w:r>
      <w:bookmarkEnd w:id="165"/>
    </w:p>
    <w:p w14:paraId="0BF701DD" w14:textId="77777777" w:rsidR="001379CE" w:rsidRDefault="002C3C09" w:rsidP="00943383">
      <w:pPr>
        <w:pStyle w:val="CapstoneHeading3"/>
      </w:pPr>
      <w:bookmarkStart w:id="166" w:name="_Toc531452918"/>
      <w:r>
        <w:t>5.3.1 Quantitative Goals (Redux)</w:t>
      </w:r>
      <w:bookmarkEnd w:id="166"/>
    </w:p>
    <w:p w14:paraId="1E0F2A3B" w14:textId="4E668874" w:rsidR="002C3C09" w:rsidRDefault="002C3C09" w:rsidP="00943383">
      <w:pPr>
        <w:pStyle w:val="CapstoneNormal"/>
      </w:pPr>
      <w:r w:rsidRPr="00943383">
        <w:t xml:space="preserve">As </w:t>
      </w:r>
      <w:r w:rsidR="00885671">
        <w:t>mentioned in Section 3.1.2</w:t>
      </w:r>
      <w:r w:rsidRPr="00943383">
        <w:t xml:space="preserve">, </w:t>
      </w:r>
      <w:r w:rsidR="000164F3">
        <w:t>our performance</w:t>
      </w:r>
      <w:r w:rsidRPr="00943383">
        <w:t xml:space="preserve"> goal </w:t>
      </w:r>
      <w:r w:rsidR="000164F3">
        <w:t xml:space="preserve">is to demonstrate </w:t>
      </w:r>
      <w:r w:rsidR="000E5B8C">
        <w:t>a highly performant fog simulation at a full HD resolution of 1920 x 1080 for a game scene of moderate complexity</w:t>
      </w:r>
      <w:r w:rsidRPr="00943383">
        <w:t xml:space="preserve">. This minimal threshold is for the base scene running on the development system in the Unity game </w:t>
      </w:r>
      <w:r w:rsidRPr="00943383">
        <w:lastRenderedPageBreak/>
        <w:t xml:space="preserve">preview window, with the frame count being calculated by the </w:t>
      </w:r>
      <w:r w:rsidR="001168A2">
        <w:t>stats window</w:t>
      </w:r>
      <w:r w:rsidRPr="00943383">
        <w:t xml:space="preserve"> provided in the Unity game engine. For a description of the development hardware, see</w:t>
      </w:r>
      <w:r w:rsidR="00016E97">
        <w:t xml:space="preserve"> </w:t>
      </w:r>
      <w:r w:rsidR="00016E97">
        <w:fldChar w:fldCharType="begin"/>
      </w:r>
      <w:r w:rsidR="00016E97">
        <w:instrText xml:space="preserve"> REF _Ref530416571 \h </w:instrText>
      </w:r>
      <w:r w:rsidR="00016E97">
        <w:fldChar w:fldCharType="separate"/>
      </w:r>
      <w:r w:rsidR="00436480">
        <w:t>Appendix A – Development System</w:t>
      </w:r>
      <w:r w:rsidR="00016E97">
        <w:fldChar w:fldCharType="end"/>
      </w:r>
      <w:r w:rsidRPr="00943383">
        <w:t xml:space="preserve">. For a description of the base scene, see </w:t>
      </w:r>
      <w:r w:rsidR="00016E97">
        <w:fldChar w:fldCharType="begin"/>
      </w:r>
      <w:r w:rsidR="00016E97">
        <w:instrText xml:space="preserve"> REF _Ref530416618 \h </w:instrText>
      </w:r>
      <w:r w:rsidR="00016E97">
        <w:fldChar w:fldCharType="separate"/>
      </w:r>
      <w:r w:rsidR="00436480">
        <w:t>Appendix B – Base Scene</w:t>
      </w:r>
      <w:r w:rsidR="00016E97">
        <w:fldChar w:fldCharType="end"/>
      </w:r>
      <w:r w:rsidR="00016E97">
        <w:t>.</w:t>
      </w:r>
    </w:p>
    <w:p w14:paraId="46D3D856" w14:textId="77777777" w:rsidR="002C3C09" w:rsidRDefault="002C3C09" w:rsidP="002C3C09">
      <w:pPr>
        <w:pStyle w:val="CapstoneHeading3"/>
      </w:pPr>
      <w:bookmarkStart w:id="167" w:name="_Toc531452919"/>
      <w:r>
        <w:t>5.3.2 Trial 1: Base Scene, Minimal Feature Set</w:t>
      </w:r>
      <w:bookmarkEnd w:id="167"/>
    </w:p>
    <w:p w14:paraId="481F3498" w14:textId="77777777" w:rsidR="002C3C09" w:rsidRDefault="00EE3781" w:rsidP="002C3C09">
      <w:pPr>
        <w:pStyle w:val="CapstoneNormal"/>
      </w:pPr>
      <w:r>
        <w:t>In this first trial, the goal was to</w:t>
      </w:r>
      <w:r w:rsidR="00684A48">
        <w:t xml:space="preserve"> make sure the system can achieve the minimal performance goal for a minimal set of features. The script configuration was as follows:</w:t>
      </w:r>
    </w:p>
    <w:p w14:paraId="7031892D" w14:textId="77777777" w:rsidR="00684A48" w:rsidRDefault="00684A48" w:rsidP="00684A48">
      <w:pPr>
        <w:pStyle w:val="CapstoneNormal"/>
        <w:numPr>
          <w:ilvl w:val="0"/>
          <w:numId w:val="42"/>
        </w:numPr>
        <w:spacing w:after="0"/>
      </w:pPr>
      <w:r>
        <w:t>Scene Wide Fog</w:t>
      </w:r>
    </w:p>
    <w:p w14:paraId="37687B02" w14:textId="77777777" w:rsidR="00684A48" w:rsidRDefault="00684A48" w:rsidP="00684A48">
      <w:pPr>
        <w:pStyle w:val="CapstoneNormal"/>
        <w:numPr>
          <w:ilvl w:val="0"/>
          <w:numId w:val="42"/>
        </w:numPr>
        <w:spacing w:after="0"/>
      </w:pPr>
      <w:r>
        <w:t>Number of Steps: 128 per pixel</w:t>
      </w:r>
    </w:p>
    <w:p w14:paraId="3E43D8B7" w14:textId="77777777" w:rsidR="00684A48" w:rsidRDefault="00684A48" w:rsidP="00684A48">
      <w:pPr>
        <w:pStyle w:val="CapstoneNormal"/>
        <w:numPr>
          <w:ilvl w:val="0"/>
          <w:numId w:val="42"/>
        </w:numPr>
      </w:pPr>
      <w:r>
        <w:t>Saturation Distance: 500</w:t>
      </w:r>
    </w:p>
    <w:p w14:paraId="4BDDA7EA" w14:textId="77777777" w:rsidR="00684A48" w:rsidRDefault="00684A48" w:rsidP="00684A48">
      <w:pPr>
        <w:pStyle w:val="CapstoneNormal"/>
      </w:pPr>
    </w:p>
    <w:p w14:paraId="117FA822" w14:textId="77777777" w:rsidR="00684A48" w:rsidRDefault="00684A48" w:rsidP="00684A48">
      <w:pPr>
        <w:pStyle w:val="CapstoneNormal"/>
        <w:keepNext/>
      </w:pPr>
      <w:r>
        <w:rPr>
          <w:noProof/>
        </w:rPr>
        <w:drawing>
          <wp:inline distT="0" distB="0" distL="0" distR="0" wp14:anchorId="4A8E4D55" wp14:editId="656CEE27">
            <wp:extent cx="5912454" cy="3335655"/>
            <wp:effectExtent l="19050" t="19050" r="12700" b="171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912454" cy="3335655"/>
                    </a:xfrm>
                    <a:prstGeom prst="rect">
                      <a:avLst/>
                    </a:prstGeom>
                    <a:noFill/>
                    <a:ln w="12700">
                      <a:solidFill>
                        <a:schemeClr val="tx1"/>
                      </a:solidFill>
                    </a:ln>
                  </pic:spPr>
                </pic:pic>
              </a:graphicData>
            </a:graphic>
          </wp:inline>
        </w:drawing>
      </w:r>
    </w:p>
    <w:p w14:paraId="6961D7F2" w14:textId="53D40D33" w:rsidR="00684A48" w:rsidRDefault="00684A48" w:rsidP="005C1D57">
      <w:pPr>
        <w:pStyle w:val="CapstoneFiguresandTables"/>
      </w:pPr>
      <w:bookmarkStart w:id="168" w:name="_Ref530325889"/>
      <w:bookmarkStart w:id="169" w:name="_Toc531452955"/>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8</w:t>
      </w:r>
      <w:r w:rsidR="00E762DC">
        <w:rPr>
          <w:noProof/>
        </w:rPr>
        <w:fldChar w:fldCharType="end"/>
      </w:r>
      <w:bookmarkEnd w:id="168"/>
      <w:r>
        <w:t xml:space="preserve"> Trial #1: Base scene with minimal feature set enabled</w:t>
      </w:r>
      <w:bookmarkEnd w:id="169"/>
    </w:p>
    <w:p w14:paraId="69A65693" w14:textId="17007F1E" w:rsidR="00684A48" w:rsidRDefault="00684A48" w:rsidP="00684A48">
      <w:pPr>
        <w:pStyle w:val="CapstoneNormal"/>
      </w:pPr>
      <w:r>
        <w:t xml:space="preserve">With this configuration in place, the system was </w:t>
      </w:r>
      <w:r w:rsidR="000806DA">
        <w:t>centered</w:t>
      </w:r>
      <w:r>
        <w:t xml:space="preserve"> around 77 to 78 frames per second, with the minimum frame rate of 7</w:t>
      </w:r>
      <w:r w:rsidR="00624061">
        <w:t>3</w:t>
      </w:r>
      <w:r>
        <w:t>.0</w:t>
      </w:r>
      <w:r w:rsidR="007D137B">
        <w:t xml:space="preserve"> FPS</w:t>
      </w:r>
      <w:r>
        <w:t xml:space="preserve"> and a maximum frame rate of </w:t>
      </w:r>
      <w:r w:rsidR="00624061">
        <w:t>82.1</w:t>
      </w:r>
      <w:r>
        <w:t xml:space="preserve"> </w:t>
      </w:r>
      <w:r w:rsidR="007D137B">
        <w:t xml:space="preserve">FPS </w:t>
      </w:r>
      <w:r>
        <w:t xml:space="preserve">observed. </w:t>
      </w:r>
      <w:r>
        <w:fldChar w:fldCharType="begin"/>
      </w:r>
      <w:r>
        <w:instrText xml:space="preserve"> REF _Ref530325889 \h </w:instrText>
      </w:r>
      <w:r>
        <w:fldChar w:fldCharType="separate"/>
      </w:r>
      <w:r w:rsidR="00436480">
        <w:t xml:space="preserve">Figure </w:t>
      </w:r>
      <w:r w:rsidR="00436480">
        <w:rPr>
          <w:noProof/>
        </w:rPr>
        <w:t>28</w:t>
      </w:r>
      <w:r>
        <w:fldChar w:fldCharType="end"/>
      </w:r>
      <w:r>
        <w:t xml:space="preserve"> shows a screenshot from the trial run. The statistics window in the upper righthand corner of the image shows the screen size of 1920 by 1080 and a framerate of </w:t>
      </w:r>
      <w:r w:rsidR="00A71A0D">
        <w:t>77.9</w:t>
      </w:r>
      <w:r>
        <w:t xml:space="preserve"> FPS with </w:t>
      </w:r>
      <w:r w:rsidR="00A71A0D">
        <w:t>7044 of the</w:t>
      </w:r>
      <w:r>
        <w:t xml:space="preserve"> game objects (shadow casters) that make up our base scene in the viewing frustum.</w:t>
      </w:r>
    </w:p>
    <w:p w14:paraId="2D542251" w14:textId="77777777" w:rsidR="002C3C09" w:rsidRDefault="002C3C09" w:rsidP="002C3C09">
      <w:pPr>
        <w:pStyle w:val="CapstoneHeading3"/>
      </w:pPr>
      <w:bookmarkStart w:id="170" w:name="_Toc531452920"/>
      <w:r>
        <w:t>5.3.3 Trial 2: Base Scene, Medium Feature Set</w:t>
      </w:r>
      <w:bookmarkEnd w:id="170"/>
    </w:p>
    <w:p w14:paraId="0FB539E5" w14:textId="77777777" w:rsidR="00D43B3C" w:rsidRDefault="00D43B3C" w:rsidP="00D43B3C">
      <w:pPr>
        <w:pStyle w:val="CapstoneNormal"/>
      </w:pPr>
      <w:r>
        <w:t>In this second trial, the goal was to see how the performance of the system compares to the baseline run in Trial 1 using a typical or medium set of features. The script configuration was as follows:</w:t>
      </w:r>
    </w:p>
    <w:p w14:paraId="367AD012" w14:textId="77777777" w:rsidR="00D43B3C" w:rsidRDefault="00D43B3C" w:rsidP="00D43B3C">
      <w:pPr>
        <w:pStyle w:val="CapstoneNormal"/>
        <w:numPr>
          <w:ilvl w:val="0"/>
          <w:numId w:val="42"/>
        </w:numPr>
        <w:spacing w:after="0"/>
      </w:pPr>
      <w:r>
        <w:lastRenderedPageBreak/>
        <w:t>Scene Wide Fog</w:t>
      </w:r>
    </w:p>
    <w:p w14:paraId="208D2020" w14:textId="77777777" w:rsidR="00D43B3C" w:rsidRDefault="00D43B3C" w:rsidP="007D137B">
      <w:pPr>
        <w:pStyle w:val="CapstoneNormal"/>
        <w:numPr>
          <w:ilvl w:val="0"/>
          <w:numId w:val="42"/>
        </w:numPr>
        <w:spacing w:after="0"/>
      </w:pPr>
      <w:r>
        <w:t>Number of Steps: 128 per pixel</w:t>
      </w:r>
    </w:p>
    <w:p w14:paraId="61164071" w14:textId="77777777" w:rsidR="002C3C09" w:rsidRDefault="00D43B3C" w:rsidP="007D137B">
      <w:pPr>
        <w:pStyle w:val="CapstoneNormal"/>
        <w:numPr>
          <w:ilvl w:val="0"/>
          <w:numId w:val="42"/>
        </w:numPr>
        <w:spacing w:after="0"/>
      </w:pPr>
      <w:r>
        <w:t>Saturation Distance: 500</w:t>
      </w:r>
    </w:p>
    <w:p w14:paraId="2DB32092" w14:textId="77777777" w:rsidR="00D43B3C" w:rsidRDefault="00D43B3C" w:rsidP="007D137B">
      <w:pPr>
        <w:pStyle w:val="CapstoneNormal"/>
        <w:numPr>
          <w:ilvl w:val="0"/>
          <w:numId w:val="42"/>
        </w:numPr>
        <w:spacing w:after="0"/>
      </w:pPr>
      <w:r>
        <w:t>Exponential Height Density: Starting height of 100, Falloff range of 200</w:t>
      </w:r>
    </w:p>
    <w:p w14:paraId="4BF53BA2" w14:textId="77777777" w:rsidR="00D43B3C" w:rsidRDefault="00D43B3C" w:rsidP="007D137B">
      <w:pPr>
        <w:pStyle w:val="CapstoneNormal"/>
        <w:numPr>
          <w:ilvl w:val="0"/>
          <w:numId w:val="42"/>
        </w:numPr>
        <w:spacing w:after="0"/>
      </w:pPr>
      <w:r>
        <w:t>Shadow Strength: 0.50 (50%)</w:t>
      </w:r>
    </w:p>
    <w:p w14:paraId="19FD9157" w14:textId="1D1B7126" w:rsidR="00B90B46" w:rsidRDefault="00B16194" w:rsidP="00B90B46">
      <w:pPr>
        <w:pStyle w:val="CapstoneNormal"/>
        <w:keepNext/>
      </w:pPr>
      <w:r>
        <w:rPr>
          <w:noProof/>
        </w:rPr>
        <w:t xml:space="preserve"> </w:t>
      </w:r>
      <w:r w:rsidR="007D137B">
        <w:rPr>
          <w:noProof/>
        </w:rPr>
        <w:drawing>
          <wp:inline distT="0" distB="0" distL="0" distR="0" wp14:anchorId="4A2064F7" wp14:editId="5E0FB95D">
            <wp:extent cx="5926109" cy="3335655"/>
            <wp:effectExtent l="19050" t="19050" r="17780" b="171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926109" cy="3335655"/>
                    </a:xfrm>
                    <a:prstGeom prst="rect">
                      <a:avLst/>
                    </a:prstGeom>
                    <a:noFill/>
                    <a:ln w="12700">
                      <a:solidFill>
                        <a:schemeClr val="tx1"/>
                      </a:solidFill>
                    </a:ln>
                  </pic:spPr>
                </pic:pic>
              </a:graphicData>
            </a:graphic>
          </wp:inline>
        </w:drawing>
      </w:r>
    </w:p>
    <w:p w14:paraId="2FBD8821" w14:textId="11C5F388" w:rsidR="00D43B3C" w:rsidRDefault="00B90B46" w:rsidP="005C1D57">
      <w:pPr>
        <w:pStyle w:val="CapstoneFiguresandTables"/>
      </w:pPr>
      <w:bookmarkStart w:id="171" w:name="_Ref530326773"/>
      <w:bookmarkStart w:id="172" w:name="_Toc531452956"/>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29</w:t>
      </w:r>
      <w:r w:rsidR="00E762DC">
        <w:rPr>
          <w:noProof/>
        </w:rPr>
        <w:fldChar w:fldCharType="end"/>
      </w:r>
      <w:bookmarkEnd w:id="171"/>
      <w:r>
        <w:t xml:space="preserve"> Trial #2: Base scene with a medium (typical) feature set enabled</w:t>
      </w:r>
      <w:bookmarkEnd w:id="172"/>
    </w:p>
    <w:p w14:paraId="151C2572" w14:textId="4F9915B8" w:rsidR="007D137B" w:rsidRPr="00D43B3C" w:rsidRDefault="007D137B" w:rsidP="00D43B3C">
      <w:pPr>
        <w:pStyle w:val="CapstoneNormal"/>
      </w:pPr>
      <w:r>
        <w:t xml:space="preserve">Using the medium configuration, the system was </w:t>
      </w:r>
      <w:r w:rsidR="000806DA">
        <w:t>centered</w:t>
      </w:r>
      <w:r>
        <w:t xml:space="preserve"> around </w:t>
      </w:r>
      <w:r w:rsidR="00B16194">
        <w:t>56</w:t>
      </w:r>
      <w:r>
        <w:t xml:space="preserve"> to </w:t>
      </w:r>
      <w:r w:rsidR="00B16194">
        <w:t>58</w:t>
      </w:r>
      <w:r>
        <w:t xml:space="preserve"> frames per second, with the minimum frame rate of </w:t>
      </w:r>
      <w:r w:rsidR="00B16194">
        <w:t>54.0</w:t>
      </w:r>
      <w:r>
        <w:t xml:space="preserve"> FPS and the maximum frame rate of </w:t>
      </w:r>
      <w:r w:rsidR="00B16194">
        <w:t>63.0</w:t>
      </w:r>
      <w:r>
        <w:t xml:space="preserve"> FPS observed.</w:t>
      </w:r>
      <w:r w:rsidR="00B90B46">
        <w:t xml:space="preserve"> </w:t>
      </w:r>
      <w:r w:rsidR="00B90B46">
        <w:fldChar w:fldCharType="begin"/>
      </w:r>
      <w:r w:rsidR="00B90B46">
        <w:instrText xml:space="preserve"> REF _Ref530326773 \h </w:instrText>
      </w:r>
      <w:r w:rsidR="00B90B46">
        <w:fldChar w:fldCharType="separate"/>
      </w:r>
      <w:r w:rsidR="00436480">
        <w:t xml:space="preserve">Figure </w:t>
      </w:r>
      <w:r w:rsidR="00436480">
        <w:rPr>
          <w:noProof/>
        </w:rPr>
        <w:t>29</w:t>
      </w:r>
      <w:r w:rsidR="00B90B46">
        <w:fldChar w:fldCharType="end"/>
      </w:r>
      <w:r w:rsidR="00B90B46">
        <w:t xml:space="preserve"> shows a screenshot from the trial run. The statistics window in the upper righthand corner of the image shows the screen size of 1920 by 1080 and a framerate of </w:t>
      </w:r>
      <w:r w:rsidR="00B16194">
        <w:t>56.0</w:t>
      </w:r>
      <w:r w:rsidR="00B90B46">
        <w:t xml:space="preserve"> FPS with </w:t>
      </w:r>
      <w:r w:rsidR="00B16194">
        <w:t>6781</w:t>
      </w:r>
      <w:r w:rsidR="00B90B46">
        <w:t xml:space="preserve"> </w:t>
      </w:r>
      <w:r w:rsidR="00B16194">
        <w:t xml:space="preserve">of the </w:t>
      </w:r>
      <w:r w:rsidR="00B90B46">
        <w:t>game objects (shadow casters) that make up our base scene in the viewing frustum.</w:t>
      </w:r>
    </w:p>
    <w:p w14:paraId="73D53684" w14:textId="77777777" w:rsidR="002C3C09" w:rsidRDefault="002C3C09" w:rsidP="002C3C09">
      <w:pPr>
        <w:pStyle w:val="CapstoneHeading3"/>
      </w:pPr>
      <w:bookmarkStart w:id="173" w:name="_Toc531452921"/>
      <w:r>
        <w:t>5.3.4 Trial 3: Base Scene, Full Feature Set</w:t>
      </w:r>
      <w:bookmarkEnd w:id="173"/>
    </w:p>
    <w:p w14:paraId="55995752" w14:textId="77777777" w:rsidR="002C3C09" w:rsidRDefault="00F35655" w:rsidP="002C3C09">
      <w:pPr>
        <w:pStyle w:val="CapstoneNormal"/>
      </w:pPr>
      <w:r>
        <w:t xml:space="preserve">In this third trial, the goal was to see how the performance of the system compares to the previous two trials using a full </w:t>
      </w:r>
      <w:r w:rsidR="00150575">
        <w:t>complement</w:t>
      </w:r>
      <w:r>
        <w:t xml:space="preserve"> of features. The script configuration for this trial was as follows:</w:t>
      </w:r>
    </w:p>
    <w:p w14:paraId="76B7B7E2" w14:textId="1152DB60" w:rsidR="00F35655" w:rsidRDefault="00F35655" w:rsidP="00F35655">
      <w:pPr>
        <w:pStyle w:val="CapstoneNormal"/>
        <w:numPr>
          <w:ilvl w:val="0"/>
          <w:numId w:val="42"/>
        </w:numPr>
        <w:spacing w:after="0"/>
      </w:pPr>
      <w:r>
        <w:t xml:space="preserve">Fog Box Scale: </w:t>
      </w:r>
      <w:r w:rsidR="004C2F25">
        <w:t>1000</w:t>
      </w:r>
      <w:r>
        <w:t xml:space="preserve">, </w:t>
      </w:r>
      <w:r w:rsidR="004C2F25">
        <w:t>3</w:t>
      </w:r>
      <w:r>
        <w:t xml:space="preserve">00, </w:t>
      </w:r>
      <w:r w:rsidR="004C2F25">
        <w:t>10</w:t>
      </w:r>
      <w:r>
        <w:t>00</w:t>
      </w:r>
    </w:p>
    <w:p w14:paraId="011643CE" w14:textId="77777777" w:rsidR="00F35655" w:rsidRDefault="00F35655" w:rsidP="00F35655">
      <w:pPr>
        <w:pStyle w:val="CapstoneNormal"/>
        <w:numPr>
          <w:ilvl w:val="0"/>
          <w:numId w:val="42"/>
        </w:numPr>
        <w:spacing w:after="0"/>
      </w:pPr>
      <w:r>
        <w:t>Number of Steps: 128 per pixel</w:t>
      </w:r>
    </w:p>
    <w:p w14:paraId="4E33DC20" w14:textId="77777777" w:rsidR="00F35655" w:rsidRDefault="00F35655" w:rsidP="00F35655">
      <w:pPr>
        <w:pStyle w:val="CapstoneNormal"/>
        <w:numPr>
          <w:ilvl w:val="0"/>
          <w:numId w:val="42"/>
        </w:numPr>
        <w:spacing w:after="0"/>
      </w:pPr>
      <w:r>
        <w:t>Saturation Distance: 350</w:t>
      </w:r>
    </w:p>
    <w:p w14:paraId="36908A7F" w14:textId="77777777" w:rsidR="00F35655" w:rsidRDefault="00F35655" w:rsidP="00F35655">
      <w:pPr>
        <w:pStyle w:val="CapstoneNormal"/>
        <w:numPr>
          <w:ilvl w:val="0"/>
          <w:numId w:val="42"/>
        </w:numPr>
        <w:spacing w:after="0"/>
      </w:pPr>
      <w:r>
        <w:t>Exponential Height Density: Starting height of 100, Falloff range of 200</w:t>
      </w:r>
    </w:p>
    <w:p w14:paraId="621E0B64" w14:textId="77777777" w:rsidR="00F35655" w:rsidRDefault="00F35655" w:rsidP="00F35655">
      <w:pPr>
        <w:pStyle w:val="CapstoneNormal"/>
        <w:numPr>
          <w:ilvl w:val="0"/>
          <w:numId w:val="42"/>
        </w:numPr>
        <w:spacing w:after="0"/>
      </w:pPr>
      <w:r>
        <w:t>Exponential Edge Density: X-direction: 35%, Z-direction: 35% (Percentage distance from center to edge of fog box).</w:t>
      </w:r>
    </w:p>
    <w:p w14:paraId="35A7F2B1" w14:textId="77777777" w:rsidR="00F35655" w:rsidRDefault="00F35655" w:rsidP="00F35655">
      <w:pPr>
        <w:pStyle w:val="CapstoneNormal"/>
        <w:numPr>
          <w:ilvl w:val="0"/>
          <w:numId w:val="42"/>
        </w:numPr>
        <w:spacing w:after="0"/>
      </w:pPr>
      <w:r>
        <w:lastRenderedPageBreak/>
        <w:t>Shadow Strength: 0.50 (50%)</w:t>
      </w:r>
    </w:p>
    <w:p w14:paraId="07163158" w14:textId="77777777" w:rsidR="00F35655" w:rsidRDefault="00F35655" w:rsidP="00F35655">
      <w:pPr>
        <w:pStyle w:val="CapstoneNormal"/>
        <w:numPr>
          <w:ilvl w:val="0"/>
          <w:numId w:val="42"/>
        </w:numPr>
        <w:spacing w:after="0"/>
      </w:pPr>
      <w:r>
        <w:t>Noise Strength: 1.0</w:t>
      </w:r>
    </w:p>
    <w:p w14:paraId="796FA38E" w14:textId="77777777" w:rsidR="00F35655" w:rsidRDefault="00F35655" w:rsidP="00F35655">
      <w:pPr>
        <w:pStyle w:val="CapstoneNormal"/>
        <w:numPr>
          <w:ilvl w:val="0"/>
          <w:numId w:val="42"/>
        </w:numPr>
        <w:spacing w:after="0"/>
      </w:pPr>
      <w:r>
        <w:t>Noise Size: 100</w:t>
      </w:r>
    </w:p>
    <w:p w14:paraId="4AE26D54" w14:textId="77777777" w:rsidR="00F35655" w:rsidRDefault="00F35655" w:rsidP="00F35655">
      <w:pPr>
        <w:pStyle w:val="CapstoneNormal"/>
        <w:numPr>
          <w:ilvl w:val="0"/>
          <w:numId w:val="42"/>
        </w:numPr>
        <w:spacing w:after="0"/>
      </w:pPr>
      <w:r>
        <w:t>Noise Velocity: (1000, 0, 0)</w:t>
      </w:r>
    </w:p>
    <w:p w14:paraId="6B891B56" w14:textId="77777777" w:rsidR="00F35655" w:rsidRDefault="00F35655" w:rsidP="00F35655">
      <w:pPr>
        <w:pStyle w:val="CapstoneNormal"/>
        <w:numPr>
          <w:ilvl w:val="0"/>
          <w:numId w:val="42"/>
        </w:numPr>
        <w:spacing w:after="0"/>
      </w:pPr>
      <w:r>
        <w:t>Point Light Range: 150</w:t>
      </w:r>
    </w:p>
    <w:p w14:paraId="05EA9AB2" w14:textId="77777777" w:rsidR="00F35655" w:rsidRDefault="00F35655" w:rsidP="00F35655">
      <w:pPr>
        <w:pStyle w:val="CapstoneNormal"/>
        <w:numPr>
          <w:ilvl w:val="0"/>
          <w:numId w:val="42"/>
        </w:numPr>
        <w:spacing w:after="0"/>
      </w:pPr>
      <w:r>
        <w:t>Point Light Intensity: 1.0</w:t>
      </w:r>
    </w:p>
    <w:p w14:paraId="143D5A3C" w14:textId="77777777" w:rsidR="00F35655" w:rsidRDefault="00F35655" w:rsidP="00F35655">
      <w:pPr>
        <w:pStyle w:val="CapstoneNormal"/>
        <w:numPr>
          <w:ilvl w:val="0"/>
          <w:numId w:val="42"/>
        </w:numPr>
        <w:spacing w:after="0"/>
      </w:pPr>
      <w:r>
        <w:t>Point Light Color: RGB(0, 255, 0)</w:t>
      </w:r>
    </w:p>
    <w:p w14:paraId="10BB72C9" w14:textId="77777777" w:rsidR="00F35655" w:rsidRDefault="00F35655" w:rsidP="00F35655">
      <w:pPr>
        <w:pStyle w:val="CapstoneNormal"/>
        <w:numPr>
          <w:ilvl w:val="0"/>
          <w:numId w:val="42"/>
        </w:numPr>
        <w:spacing w:after="0"/>
      </w:pPr>
      <w:r>
        <w:t>Point Light Constant Attenuation: 0.1</w:t>
      </w:r>
    </w:p>
    <w:p w14:paraId="022F4B56" w14:textId="77777777" w:rsidR="00F35655" w:rsidRDefault="00F35655" w:rsidP="00F35655">
      <w:pPr>
        <w:pStyle w:val="CapstoneNormal"/>
        <w:numPr>
          <w:ilvl w:val="0"/>
          <w:numId w:val="42"/>
        </w:numPr>
        <w:spacing w:after="0"/>
      </w:pPr>
      <w:r>
        <w:t>Point Light Linear Attenuation: 0.00005</w:t>
      </w:r>
    </w:p>
    <w:p w14:paraId="6B69CC33" w14:textId="77777777" w:rsidR="00F35655" w:rsidRDefault="00F35655" w:rsidP="00F35655">
      <w:pPr>
        <w:pStyle w:val="CapstoneNormal"/>
        <w:numPr>
          <w:ilvl w:val="0"/>
          <w:numId w:val="42"/>
        </w:numPr>
        <w:spacing w:after="0"/>
      </w:pPr>
      <w:r>
        <w:t>Point Light Exponential Attenuation: 0.0005</w:t>
      </w:r>
    </w:p>
    <w:p w14:paraId="54CBB5F1" w14:textId="77777777" w:rsidR="00F35655" w:rsidRDefault="00F35655" w:rsidP="00F35655">
      <w:pPr>
        <w:pStyle w:val="CapstoneNormal"/>
        <w:spacing w:after="0"/>
      </w:pPr>
    </w:p>
    <w:p w14:paraId="260FC13C" w14:textId="77777777" w:rsidR="003F00BC" w:rsidRDefault="00F35655" w:rsidP="003F00BC">
      <w:pPr>
        <w:pStyle w:val="CapstoneNormal"/>
        <w:keepNext/>
      </w:pPr>
      <w:r>
        <w:rPr>
          <w:noProof/>
        </w:rPr>
        <w:drawing>
          <wp:inline distT="0" distB="0" distL="0" distR="0" wp14:anchorId="1D3C351C" wp14:editId="25160D14">
            <wp:extent cx="5933440" cy="3317698"/>
            <wp:effectExtent l="19050" t="19050" r="10160" b="165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933440" cy="3317698"/>
                    </a:xfrm>
                    <a:prstGeom prst="rect">
                      <a:avLst/>
                    </a:prstGeom>
                    <a:noFill/>
                    <a:ln w="12700">
                      <a:solidFill>
                        <a:schemeClr val="tx1"/>
                      </a:solidFill>
                    </a:ln>
                  </pic:spPr>
                </pic:pic>
              </a:graphicData>
            </a:graphic>
          </wp:inline>
        </w:drawing>
      </w:r>
    </w:p>
    <w:p w14:paraId="4574D6BD" w14:textId="686696DB" w:rsidR="00F35655" w:rsidRDefault="003F00BC" w:rsidP="005C1D57">
      <w:pPr>
        <w:pStyle w:val="CapstoneFiguresandTables"/>
      </w:pPr>
      <w:bookmarkStart w:id="174" w:name="_Ref530327328"/>
      <w:bookmarkStart w:id="175" w:name="_Toc531452957"/>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30</w:t>
      </w:r>
      <w:r w:rsidR="00E762DC">
        <w:rPr>
          <w:noProof/>
        </w:rPr>
        <w:fldChar w:fldCharType="end"/>
      </w:r>
      <w:bookmarkEnd w:id="174"/>
      <w:r>
        <w:t xml:space="preserve"> </w:t>
      </w:r>
      <w:r w:rsidRPr="00B72350">
        <w:t>Trial #</w:t>
      </w:r>
      <w:r>
        <w:t>3</w:t>
      </w:r>
      <w:r w:rsidRPr="00B72350">
        <w:t>: Base scene with a</w:t>
      </w:r>
      <w:r>
        <w:t xml:space="preserve"> maximal</w:t>
      </w:r>
      <w:r w:rsidRPr="00B72350">
        <w:t xml:space="preserve"> feature set enabled</w:t>
      </w:r>
      <w:bookmarkEnd w:id="175"/>
    </w:p>
    <w:p w14:paraId="2E5EF67D" w14:textId="6DD02B41" w:rsidR="00F35655" w:rsidRDefault="003F00BC" w:rsidP="00F35655">
      <w:pPr>
        <w:pStyle w:val="CapstoneNormal"/>
      </w:pPr>
      <w:r>
        <w:t xml:space="preserve">Using the maximal configuration, the system was </w:t>
      </w:r>
      <w:r w:rsidR="000806DA">
        <w:t>centered</w:t>
      </w:r>
      <w:r>
        <w:t xml:space="preserve"> around </w:t>
      </w:r>
      <w:r w:rsidR="00E97188">
        <w:t>10</w:t>
      </w:r>
      <w:r>
        <w:t xml:space="preserve"> frames per second, with the minimum frame rate of </w:t>
      </w:r>
      <w:r w:rsidR="00E97188">
        <w:t>9.7</w:t>
      </w:r>
      <w:r>
        <w:t xml:space="preserve"> FPS and the maximum frame rate of </w:t>
      </w:r>
      <w:r w:rsidR="00E97188">
        <w:t>12.2</w:t>
      </w:r>
      <w:r>
        <w:t xml:space="preserve"> FPS observed. </w:t>
      </w:r>
      <w:r>
        <w:fldChar w:fldCharType="begin"/>
      </w:r>
      <w:r>
        <w:instrText xml:space="preserve"> REF _Ref530327328 \h </w:instrText>
      </w:r>
      <w:r>
        <w:fldChar w:fldCharType="separate"/>
      </w:r>
      <w:r w:rsidR="00436480">
        <w:t xml:space="preserve">Figure </w:t>
      </w:r>
      <w:r w:rsidR="00436480">
        <w:rPr>
          <w:noProof/>
        </w:rPr>
        <w:t>30</w:t>
      </w:r>
      <w:r>
        <w:fldChar w:fldCharType="end"/>
      </w:r>
      <w:r>
        <w:t xml:space="preserve"> shows a screenshot from the trial run. The statistics window in the upper righthand corner of the image shows the screen size of 1920 by 1080 and a framerate of </w:t>
      </w:r>
      <w:r w:rsidR="00E97188">
        <w:t>10.1</w:t>
      </w:r>
      <w:r>
        <w:t xml:space="preserve"> FPS with </w:t>
      </w:r>
      <w:r w:rsidR="00E97188">
        <w:t>7439 of the</w:t>
      </w:r>
      <w:r>
        <w:t xml:space="preserve"> game objects (shadow casters) that make up our base scene in the viewing frustum. This is </w:t>
      </w:r>
      <w:r w:rsidR="002F5ECF">
        <w:t xml:space="preserve">significantly below the performance </w:t>
      </w:r>
      <w:r w:rsidR="00E97188">
        <w:t>of the first two trials</w:t>
      </w:r>
      <w:r>
        <w:t>.</w:t>
      </w:r>
    </w:p>
    <w:p w14:paraId="0C22ED7C" w14:textId="77777777" w:rsidR="002C3C09" w:rsidRPr="00383BEE" w:rsidRDefault="002C3C09" w:rsidP="002C3C09">
      <w:pPr>
        <w:pStyle w:val="CapstoneHeading3"/>
        <w:rPr>
          <w:color w:val="2F5496" w:themeColor="accent1" w:themeShade="BF"/>
        </w:rPr>
      </w:pPr>
      <w:bookmarkStart w:id="176" w:name="_Toc531452922"/>
      <w:r>
        <w:t>5.3.5 Comparison of the Three Trials</w:t>
      </w:r>
      <w:bookmarkEnd w:id="176"/>
    </w:p>
    <w:p w14:paraId="32FD59E2" w14:textId="24C5A9CE" w:rsidR="002C3C09" w:rsidRDefault="000806DA" w:rsidP="000806DA">
      <w:pPr>
        <w:pStyle w:val="CapstoneNormal"/>
      </w:pPr>
      <w:r>
        <w:t xml:space="preserve">The three trials presented in sections 5.3.2 to 5.3.4 were </w:t>
      </w:r>
      <w:r w:rsidR="00170B23">
        <w:t>performed</w:t>
      </w:r>
      <w:r>
        <w:t xml:space="preserve"> to demonstrate the capabilities of our system as it </w:t>
      </w:r>
      <w:r w:rsidR="00170B23">
        <w:t>ran</w:t>
      </w:r>
      <w:r>
        <w:t xml:space="preserve"> within the Unity game preview window on the development system. Just to recap</w:t>
      </w:r>
      <w:r w:rsidR="00A155DB">
        <w:t xml:space="preserve">, </w:t>
      </w:r>
      <w:r w:rsidR="00170B23">
        <w:fldChar w:fldCharType="begin"/>
      </w:r>
      <w:r w:rsidR="00170B23">
        <w:instrText xml:space="preserve"> REF _Ref530329035 \h </w:instrText>
      </w:r>
      <w:r w:rsidR="00170B23">
        <w:fldChar w:fldCharType="separate"/>
      </w:r>
      <w:r w:rsidR="00436480">
        <w:t xml:space="preserve">Table </w:t>
      </w:r>
      <w:r w:rsidR="00436480">
        <w:rPr>
          <w:noProof/>
        </w:rPr>
        <w:t>1</w:t>
      </w:r>
      <w:r w:rsidR="00170B23">
        <w:fldChar w:fldCharType="end"/>
      </w:r>
      <w:r w:rsidR="00A155DB">
        <w:t xml:space="preserve"> gives an overall performance recap for the three runs:</w:t>
      </w:r>
    </w:p>
    <w:p w14:paraId="3C6DF08B" w14:textId="665D2E74" w:rsidR="00A155DB" w:rsidRDefault="00A155DB" w:rsidP="005C1D57">
      <w:pPr>
        <w:pStyle w:val="CapstoneFiguresandTables"/>
        <w:keepNext/>
        <w:keepLines/>
      </w:pPr>
      <w:bookmarkStart w:id="177" w:name="_Ref530329035"/>
      <w:r>
        <w:lastRenderedPageBreak/>
        <w:t xml:space="preserve">Table </w:t>
      </w:r>
      <w:r w:rsidR="00E762DC">
        <w:rPr>
          <w:noProof/>
        </w:rPr>
        <w:fldChar w:fldCharType="begin"/>
      </w:r>
      <w:r w:rsidR="00E762DC">
        <w:rPr>
          <w:noProof/>
        </w:rPr>
        <w:instrText xml:space="preserve"> SEQ Table \* ARABIC </w:instrText>
      </w:r>
      <w:r w:rsidR="00E762DC">
        <w:rPr>
          <w:noProof/>
        </w:rPr>
        <w:fldChar w:fldCharType="separate"/>
      </w:r>
      <w:r w:rsidR="00436480">
        <w:rPr>
          <w:noProof/>
        </w:rPr>
        <w:t>1</w:t>
      </w:r>
      <w:r w:rsidR="00E762DC">
        <w:rPr>
          <w:noProof/>
        </w:rPr>
        <w:fldChar w:fldCharType="end"/>
      </w:r>
      <w:bookmarkEnd w:id="177"/>
      <w:r>
        <w:t xml:space="preserve"> Comparison of the three trial runs</w:t>
      </w:r>
      <w:r w:rsidR="00C66FF9">
        <w:t>, performed in the base scene with screen resolution of 1920 x 1080</w:t>
      </w:r>
    </w:p>
    <w:tbl>
      <w:tblPr>
        <w:tblW w:w="10353" w:type="dxa"/>
        <w:tblLook w:val="04A0" w:firstRow="1" w:lastRow="0" w:firstColumn="1" w:lastColumn="0" w:noHBand="0" w:noVBand="1"/>
      </w:tblPr>
      <w:tblGrid>
        <w:gridCol w:w="1000"/>
        <w:gridCol w:w="1263"/>
        <w:gridCol w:w="1111"/>
        <w:gridCol w:w="1311"/>
        <w:gridCol w:w="1148"/>
        <w:gridCol w:w="4520"/>
      </w:tblGrid>
      <w:tr w:rsidR="00A155DB" w:rsidRPr="00A155DB" w14:paraId="6E27DE93" w14:textId="77777777" w:rsidTr="00A155DB">
        <w:trPr>
          <w:trHeight w:val="288"/>
        </w:trPr>
        <w:tc>
          <w:tcPr>
            <w:tcW w:w="1000" w:type="dxa"/>
            <w:vMerge w:val="restart"/>
            <w:tcBorders>
              <w:top w:val="single" w:sz="8" w:space="0" w:color="auto"/>
              <w:left w:val="single" w:sz="8" w:space="0" w:color="auto"/>
              <w:bottom w:val="double" w:sz="6" w:space="0" w:color="000000"/>
              <w:right w:val="single" w:sz="4" w:space="0" w:color="auto"/>
            </w:tcBorders>
            <w:shd w:val="clear" w:color="auto" w:fill="auto"/>
            <w:noWrap/>
            <w:vAlign w:val="center"/>
            <w:hideMark/>
          </w:tcPr>
          <w:p w14:paraId="60B1DC3C" w14:textId="77777777" w:rsidR="00A155DB" w:rsidRPr="00A155DB" w:rsidRDefault="00A155DB" w:rsidP="005C1D57">
            <w:pPr>
              <w:keepNext/>
              <w:keepLines/>
              <w:spacing w:after="0" w:line="240" w:lineRule="auto"/>
              <w:jc w:val="center"/>
              <w:rPr>
                <w:rFonts w:ascii="Calibri" w:eastAsia="Times New Roman" w:hAnsi="Calibri" w:cs="Calibri"/>
                <w:b/>
                <w:bCs/>
                <w:color w:val="000000"/>
              </w:rPr>
            </w:pPr>
            <w:r w:rsidRPr="00A155DB">
              <w:rPr>
                <w:rFonts w:ascii="Calibri" w:eastAsia="Times New Roman" w:hAnsi="Calibri" w:cs="Calibri"/>
                <w:b/>
                <w:bCs/>
                <w:color w:val="000000"/>
              </w:rPr>
              <w:t>Trial #</w:t>
            </w:r>
          </w:p>
        </w:tc>
        <w:tc>
          <w:tcPr>
            <w:tcW w:w="1263" w:type="dxa"/>
            <w:vMerge w:val="restart"/>
            <w:tcBorders>
              <w:top w:val="single" w:sz="8" w:space="0" w:color="auto"/>
              <w:left w:val="single" w:sz="4" w:space="0" w:color="auto"/>
              <w:bottom w:val="double" w:sz="6" w:space="0" w:color="000000"/>
              <w:right w:val="single" w:sz="4" w:space="0" w:color="auto"/>
            </w:tcBorders>
            <w:shd w:val="clear" w:color="auto" w:fill="auto"/>
            <w:noWrap/>
            <w:vAlign w:val="center"/>
            <w:hideMark/>
          </w:tcPr>
          <w:p w14:paraId="225ADE8A" w14:textId="77777777" w:rsidR="00A155DB" w:rsidRPr="00A155DB" w:rsidRDefault="00A155DB" w:rsidP="005C1D57">
            <w:pPr>
              <w:keepNext/>
              <w:keepLines/>
              <w:spacing w:after="0" w:line="240" w:lineRule="auto"/>
              <w:jc w:val="center"/>
              <w:rPr>
                <w:rFonts w:ascii="Calibri" w:eastAsia="Times New Roman" w:hAnsi="Calibri" w:cs="Calibri"/>
                <w:b/>
                <w:bCs/>
                <w:color w:val="000000"/>
              </w:rPr>
            </w:pPr>
            <w:r w:rsidRPr="00A155DB">
              <w:rPr>
                <w:rFonts w:ascii="Calibri" w:eastAsia="Times New Roman" w:hAnsi="Calibri" w:cs="Calibri"/>
                <w:b/>
                <w:bCs/>
                <w:color w:val="000000"/>
              </w:rPr>
              <w:t>Description</w:t>
            </w:r>
          </w:p>
        </w:tc>
        <w:tc>
          <w:tcPr>
            <w:tcW w:w="3570" w:type="dxa"/>
            <w:gridSpan w:val="3"/>
            <w:tcBorders>
              <w:top w:val="single" w:sz="8" w:space="0" w:color="auto"/>
              <w:left w:val="nil"/>
              <w:bottom w:val="single" w:sz="4" w:space="0" w:color="auto"/>
              <w:right w:val="single" w:sz="4" w:space="0" w:color="auto"/>
            </w:tcBorders>
            <w:shd w:val="clear" w:color="auto" w:fill="auto"/>
            <w:noWrap/>
            <w:vAlign w:val="center"/>
            <w:hideMark/>
          </w:tcPr>
          <w:p w14:paraId="13180776" w14:textId="77777777" w:rsidR="00A155DB" w:rsidRPr="00A155DB" w:rsidRDefault="00A155DB" w:rsidP="005C1D57">
            <w:pPr>
              <w:keepNext/>
              <w:keepLines/>
              <w:spacing w:after="0" w:line="240" w:lineRule="auto"/>
              <w:jc w:val="center"/>
              <w:rPr>
                <w:rFonts w:ascii="Calibri" w:eastAsia="Times New Roman" w:hAnsi="Calibri" w:cs="Calibri"/>
                <w:b/>
                <w:bCs/>
                <w:color w:val="000000"/>
              </w:rPr>
            </w:pPr>
            <w:r w:rsidRPr="00A155DB">
              <w:rPr>
                <w:rFonts w:ascii="Calibri" w:eastAsia="Times New Roman" w:hAnsi="Calibri" w:cs="Calibri"/>
                <w:b/>
                <w:bCs/>
                <w:color w:val="000000"/>
              </w:rPr>
              <w:t>Framerates Observed [FPS]</w:t>
            </w:r>
          </w:p>
        </w:tc>
        <w:tc>
          <w:tcPr>
            <w:tcW w:w="4520" w:type="dxa"/>
            <w:vMerge w:val="restart"/>
            <w:tcBorders>
              <w:top w:val="single" w:sz="8" w:space="0" w:color="auto"/>
              <w:left w:val="single" w:sz="4" w:space="0" w:color="auto"/>
              <w:bottom w:val="double" w:sz="6" w:space="0" w:color="000000"/>
              <w:right w:val="single" w:sz="8" w:space="0" w:color="auto"/>
            </w:tcBorders>
            <w:shd w:val="clear" w:color="auto" w:fill="auto"/>
            <w:noWrap/>
            <w:vAlign w:val="center"/>
            <w:hideMark/>
          </w:tcPr>
          <w:p w14:paraId="1BE2FD9B" w14:textId="77777777" w:rsidR="00A155DB" w:rsidRPr="00A155DB" w:rsidRDefault="00A155DB" w:rsidP="005C1D57">
            <w:pPr>
              <w:keepNext/>
              <w:keepLines/>
              <w:spacing w:after="0" w:line="240" w:lineRule="auto"/>
              <w:jc w:val="center"/>
              <w:rPr>
                <w:rFonts w:ascii="Calibri" w:eastAsia="Times New Roman" w:hAnsi="Calibri" w:cs="Calibri"/>
                <w:b/>
                <w:bCs/>
                <w:color w:val="000000"/>
              </w:rPr>
            </w:pPr>
            <w:r w:rsidRPr="00A155DB">
              <w:rPr>
                <w:rFonts w:ascii="Calibri" w:eastAsia="Times New Roman" w:hAnsi="Calibri" w:cs="Calibri"/>
                <w:b/>
                <w:bCs/>
                <w:color w:val="000000"/>
              </w:rPr>
              <w:t>Features</w:t>
            </w:r>
          </w:p>
        </w:tc>
      </w:tr>
      <w:tr w:rsidR="00A155DB" w:rsidRPr="00A155DB" w14:paraId="532798B5" w14:textId="77777777" w:rsidTr="00A155DB">
        <w:trPr>
          <w:trHeight w:val="294"/>
        </w:trPr>
        <w:tc>
          <w:tcPr>
            <w:tcW w:w="1000" w:type="dxa"/>
            <w:vMerge/>
            <w:tcBorders>
              <w:top w:val="single" w:sz="8" w:space="0" w:color="auto"/>
              <w:left w:val="single" w:sz="8" w:space="0" w:color="auto"/>
              <w:bottom w:val="double" w:sz="6" w:space="0" w:color="000000"/>
              <w:right w:val="single" w:sz="4" w:space="0" w:color="auto"/>
            </w:tcBorders>
            <w:vAlign w:val="center"/>
            <w:hideMark/>
          </w:tcPr>
          <w:p w14:paraId="0A92A13F" w14:textId="77777777" w:rsidR="00A155DB" w:rsidRPr="00A155DB" w:rsidRDefault="00A155DB" w:rsidP="005C1D57">
            <w:pPr>
              <w:keepNext/>
              <w:keepLines/>
              <w:spacing w:after="0" w:line="240" w:lineRule="auto"/>
              <w:rPr>
                <w:rFonts w:ascii="Calibri" w:eastAsia="Times New Roman" w:hAnsi="Calibri" w:cs="Calibri"/>
                <w:b/>
                <w:bCs/>
                <w:color w:val="000000"/>
              </w:rPr>
            </w:pPr>
          </w:p>
        </w:tc>
        <w:tc>
          <w:tcPr>
            <w:tcW w:w="1263" w:type="dxa"/>
            <w:vMerge/>
            <w:tcBorders>
              <w:top w:val="single" w:sz="8" w:space="0" w:color="auto"/>
              <w:left w:val="single" w:sz="4" w:space="0" w:color="auto"/>
              <w:bottom w:val="double" w:sz="6" w:space="0" w:color="000000"/>
              <w:right w:val="single" w:sz="4" w:space="0" w:color="auto"/>
            </w:tcBorders>
            <w:vAlign w:val="center"/>
            <w:hideMark/>
          </w:tcPr>
          <w:p w14:paraId="36409A78" w14:textId="77777777" w:rsidR="00A155DB" w:rsidRPr="00A155DB" w:rsidRDefault="00A155DB" w:rsidP="005C1D57">
            <w:pPr>
              <w:keepNext/>
              <w:keepLines/>
              <w:spacing w:after="0" w:line="240" w:lineRule="auto"/>
              <w:rPr>
                <w:rFonts w:ascii="Calibri" w:eastAsia="Times New Roman" w:hAnsi="Calibri" w:cs="Calibri"/>
                <w:b/>
                <w:bCs/>
                <w:color w:val="000000"/>
              </w:rPr>
            </w:pPr>
          </w:p>
        </w:tc>
        <w:tc>
          <w:tcPr>
            <w:tcW w:w="1111" w:type="dxa"/>
            <w:tcBorders>
              <w:top w:val="nil"/>
              <w:left w:val="nil"/>
              <w:bottom w:val="double" w:sz="6" w:space="0" w:color="auto"/>
              <w:right w:val="single" w:sz="4" w:space="0" w:color="auto"/>
            </w:tcBorders>
            <w:shd w:val="clear" w:color="auto" w:fill="auto"/>
            <w:noWrap/>
            <w:vAlign w:val="center"/>
            <w:hideMark/>
          </w:tcPr>
          <w:p w14:paraId="6772CA5A" w14:textId="77777777" w:rsidR="00A155DB" w:rsidRPr="00A155DB" w:rsidRDefault="00A155DB" w:rsidP="005C1D57">
            <w:pPr>
              <w:keepNext/>
              <w:keepLines/>
              <w:spacing w:after="0" w:line="240" w:lineRule="auto"/>
              <w:jc w:val="center"/>
              <w:rPr>
                <w:rFonts w:ascii="Calibri" w:eastAsia="Times New Roman" w:hAnsi="Calibri" w:cs="Calibri"/>
                <w:b/>
                <w:bCs/>
                <w:color w:val="000000"/>
              </w:rPr>
            </w:pPr>
            <w:r w:rsidRPr="00A155DB">
              <w:rPr>
                <w:rFonts w:ascii="Calibri" w:eastAsia="Times New Roman" w:hAnsi="Calibri" w:cs="Calibri"/>
                <w:b/>
                <w:bCs/>
                <w:color w:val="000000"/>
              </w:rPr>
              <w:t>Minimum</w:t>
            </w:r>
          </w:p>
        </w:tc>
        <w:tc>
          <w:tcPr>
            <w:tcW w:w="1311" w:type="dxa"/>
            <w:tcBorders>
              <w:top w:val="nil"/>
              <w:left w:val="nil"/>
              <w:bottom w:val="double" w:sz="6" w:space="0" w:color="auto"/>
              <w:right w:val="single" w:sz="4" w:space="0" w:color="auto"/>
            </w:tcBorders>
            <w:shd w:val="clear" w:color="auto" w:fill="auto"/>
            <w:noWrap/>
            <w:vAlign w:val="center"/>
            <w:hideMark/>
          </w:tcPr>
          <w:p w14:paraId="39C9D9F4" w14:textId="77777777" w:rsidR="00A155DB" w:rsidRPr="00A155DB" w:rsidRDefault="00A155DB" w:rsidP="005C1D57">
            <w:pPr>
              <w:keepNext/>
              <w:keepLines/>
              <w:spacing w:after="0" w:line="240" w:lineRule="auto"/>
              <w:jc w:val="center"/>
              <w:rPr>
                <w:rFonts w:ascii="Calibri" w:eastAsia="Times New Roman" w:hAnsi="Calibri" w:cs="Calibri"/>
                <w:b/>
                <w:bCs/>
                <w:color w:val="000000"/>
              </w:rPr>
            </w:pPr>
            <w:r w:rsidRPr="00A155DB">
              <w:rPr>
                <w:rFonts w:ascii="Calibri" w:eastAsia="Times New Roman" w:hAnsi="Calibri" w:cs="Calibri"/>
                <w:b/>
                <w:bCs/>
                <w:color w:val="000000"/>
              </w:rPr>
              <w:t>Center Range</w:t>
            </w:r>
          </w:p>
        </w:tc>
        <w:tc>
          <w:tcPr>
            <w:tcW w:w="1148" w:type="dxa"/>
            <w:tcBorders>
              <w:top w:val="nil"/>
              <w:left w:val="nil"/>
              <w:bottom w:val="double" w:sz="6" w:space="0" w:color="auto"/>
              <w:right w:val="single" w:sz="4" w:space="0" w:color="auto"/>
            </w:tcBorders>
            <w:shd w:val="clear" w:color="auto" w:fill="auto"/>
            <w:noWrap/>
            <w:vAlign w:val="center"/>
            <w:hideMark/>
          </w:tcPr>
          <w:p w14:paraId="0FBB37C4" w14:textId="77777777" w:rsidR="00A155DB" w:rsidRPr="00A155DB" w:rsidRDefault="00A155DB" w:rsidP="005C1D57">
            <w:pPr>
              <w:keepNext/>
              <w:keepLines/>
              <w:spacing w:after="0" w:line="240" w:lineRule="auto"/>
              <w:jc w:val="center"/>
              <w:rPr>
                <w:rFonts w:ascii="Calibri" w:eastAsia="Times New Roman" w:hAnsi="Calibri" w:cs="Calibri"/>
                <w:b/>
                <w:bCs/>
                <w:color w:val="000000"/>
              </w:rPr>
            </w:pPr>
            <w:r w:rsidRPr="00A155DB">
              <w:rPr>
                <w:rFonts w:ascii="Calibri" w:eastAsia="Times New Roman" w:hAnsi="Calibri" w:cs="Calibri"/>
                <w:b/>
                <w:bCs/>
                <w:color w:val="000000"/>
              </w:rPr>
              <w:t>Maximum</w:t>
            </w:r>
          </w:p>
        </w:tc>
        <w:tc>
          <w:tcPr>
            <w:tcW w:w="4520" w:type="dxa"/>
            <w:vMerge/>
            <w:tcBorders>
              <w:top w:val="single" w:sz="8" w:space="0" w:color="auto"/>
              <w:left w:val="single" w:sz="4" w:space="0" w:color="auto"/>
              <w:bottom w:val="double" w:sz="6" w:space="0" w:color="000000"/>
              <w:right w:val="single" w:sz="8" w:space="0" w:color="auto"/>
            </w:tcBorders>
            <w:vAlign w:val="center"/>
            <w:hideMark/>
          </w:tcPr>
          <w:p w14:paraId="1C5710AE" w14:textId="77777777" w:rsidR="00A155DB" w:rsidRPr="00A155DB" w:rsidRDefault="00A155DB" w:rsidP="005C1D57">
            <w:pPr>
              <w:keepNext/>
              <w:keepLines/>
              <w:spacing w:after="0" w:line="240" w:lineRule="auto"/>
              <w:rPr>
                <w:rFonts w:ascii="Calibri" w:eastAsia="Times New Roman" w:hAnsi="Calibri" w:cs="Calibri"/>
                <w:b/>
                <w:bCs/>
                <w:color w:val="000000"/>
              </w:rPr>
            </w:pPr>
          </w:p>
        </w:tc>
      </w:tr>
      <w:tr w:rsidR="00A155DB" w:rsidRPr="00A155DB" w14:paraId="565716C4" w14:textId="77777777" w:rsidTr="00A155DB">
        <w:trPr>
          <w:trHeight w:val="294"/>
        </w:trPr>
        <w:tc>
          <w:tcPr>
            <w:tcW w:w="1000" w:type="dxa"/>
            <w:tcBorders>
              <w:top w:val="nil"/>
              <w:left w:val="single" w:sz="8" w:space="0" w:color="auto"/>
              <w:bottom w:val="single" w:sz="4" w:space="0" w:color="auto"/>
              <w:right w:val="single" w:sz="4" w:space="0" w:color="auto"/>
            </w:tcBorders>
            <w:shd w:val="clear" w:color="auto" w:fill="auto"/>
            <w:noWrap/>
            <w:vAlign w:val="center"/>
            <w:hideMark/>
          </w:tcPr>
          <w:p w14:paraId="311A4C1E"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1</w:t>
            </w:r>
          </w:p>
        </w:tc>
        <w:tc>
          <w:tcPr>
            <w:tcW w:w="1263" w:type="dxa"/>
            <w:tcBorders>
              <w:top w:val="nil"/>
              <w:left w:val="nil"/>
              <w:bottom w:val="single" w:sz="4" w:space="0" w:color="auto"/>
              <w:right w:val="single" w:sz="4" w:space="0" w:color="auto"/>
            </w:tcBorders>
            <w:shd w:val="clear" w:color="auto" w:fill="auto"/>
            <w:noWrap/>
            <w:vAlign w:val="center"/>
            <w:hideMark/>
          </w:tcPr>
          <w:p w14:paraId="58E6F81C"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Minimal</w:t>
            </w:r>
          </w:p>
        </w:tc>
        <w:tc>
          <w:tcPr>
            <w:tcW w:w="1111" w:type="dxa"/>
            <w:tcBorders>
              <w:top w:val="nil"/>
              <w:left w:val="nil"/>
              <w:bottom w:val="single" w:sz="4" w:space="0" w:color="auto"/>
              <w:right w:val="single" w:sz="4" w:space="0" w:color="auto"/>
            </w:tcBorders>
            <w:shd w:val="clear" w:color="auto" w:fill="auto"/>
            <w:noWrap/>
            <w:vAlign w:val="center"/>
            <w:hideMark/>
          </w:tcPr>
          <w:p w14:paraId="2FC92283" w14:textId="354BD32B"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7</w:t>
            </w:r>
            <w:r w:rsidR="00A71A0D">
              <w:rPr>
                <w:rFonts w:ascii="Calibri" w:eastAsia="Times New Roman" w:hAnsi="Calibri" w:cs="Calibri"/>
                <w:color w:val="000000"/>
              </w:rPr>
              <w:t>3</w:t>
            </w:r>
            <w:r w:rsidRPr="00A155DB">
              <w:rPr>
                <w:rFonts w:ascii="Calibri" w:eastAsia="Times New Roman" w:hAnsi="Calibri" w:cs="Calibri"/>
                <w:color w:val="000000"/>
              </w:rPr>
              <w:t>.0</w:t>
            </w:r>
          </w:p>
        </w:tc>
        <w:tc>
          <w:tcPr>
            <w:tcW w:w="1311" w:type="dxa"/>
            <w:tcBorders>
              <w:top w:val="nil"/>
              <w:left w:val="nil"/>
              <w:bottom w:val="single" w:sz="4" w:space="0" w:color="auto"/>
              <w:right w:val="single" w:sz="4" w:space="0" w:color="auto"/>
            </w:tcBorders>
            <w:shd w:val="clear" w:color="auto" w:fill="auto"/>
            <w:noWrap/>
            <w:vAlign w:val="center"/>
            <w:hideMark/>
          </w:tcPr>
          <w:p w14:paraId="523DDB59" w14:textId="2DB8F3CA" w:rsidR="00A155DB" w:rsidRPr="00A155DB" w:rsidRDefault="00A155DB" w:rsidP="00E97188">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77</w:t>
            </w:r>
            <w:r w:rsidR="00E97188">
              <w:rPr>
                <w:rFonts w:ascii="Calibri" w:eastAsia="Times New Roman" w:hAnsi="Calibri" w:cs="Calibri"/>
                <w:color w:val="000000"/>
              </w:rPr>
              <w:t xml:space="preserve"> –</w:t>
            </w:r>
            <w:r w:rsidRPr="00A155DB">
              <w:rPr>
                <w:rFonts w:ascii="Calibri" w:eastAsia="Times New Roman" w:hAnsi="Calibri" w:cs="Calibri"/>
                <w:color w:val="000000"/>
              </w:rPr>
              <w:t xml:space="preserve"> 78</w:t>
            </w:r>
          </w:p>
        </w:tc>
        <w:tc>
          <w:tcPr>
            <w:tcW w:w="1148" w:type="dxa"/>
            <w:tcBorders>
              <w:top w:val="nil"/>
              <w:left w:val="nil"/>
              <w:bottom w:val="single" w:sz="4" w:space="0" w:color="auto"/>
              <w:right w:val="single" w:sz="4" w:space="0" w:color="auto"/>
            </w:tcBorders>
            <w:shd w:val="clear" w:color="auto" w:fill="auto"/>
            <w:noWrap/>
            <w:vAlign w:val="center"/>
            <w:hideMark/>
          </w:tcPr>
          <w:p w14:paraId="2A14C46B" w14:textId="61A0D0ED" w:rsidR="00A155DB" w:rsidRPr="00A155DB" w:rsidRDefault="00A71A0D" w:rsidP="005C1D57">
            <w:pPr>
              <w:keepNext/>
              <w:keepLines/>
              <w:spacing w:after="0" w:line="240" w:lineRule="auto"/>
              <w:jc w:val="center"/>
              <w:rPr>
                <w:rFonts w:ascii="Calibri" w:eastAsia="Times New Roman" w:hAnsi="Calibri" w:cs="Calibri"/>
                <w:color w:val="000000"/>
              </w:rPr>
            </w:pPr>
            <w:r>
              <w:rPr>
                <w:rFonts w:ascii="Calibri" w:eastAsia="Times New Roman" w:hAnsi="Calibri" w:cs="Calibri"/>
                <w:color w:val="000000"/>
              </w:rPr>
              <w:t>82.1</w:t>
            </w:r>
          </w:p>
        </w:tc>
        <w:tc>
          <w:tcPr>
            <w:tcW w:w="4520" w:type="dxa"/>
            <w:tcBorders>
              <w:top w:val="nil"/>
              <w:left w:val="nil"/>
              <w:bottom w:val="single" w:sz="4" w:space="0" w:color="auto"/>
              <w:right w:val="single" w:sz="8" w:space="0" w:color="auto"/>
            </w:tcBorders>
            <w:shd w:val="clear" w:color="auto" w:fill="auto"/>
            <w:vAlign w:val="center"/>
            <w:hideMark/>
          </w:tcPr>
          <w:p w14:paraId="79C0039A"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Scene wide fog, 128 steps</w:t>
            </w:r>
          </w:p>
        </w:tc>
      </w:tr>
      <w:tr w:rsidR="00A155DB" w:rsidRPr="00A155DB" w14:paraId="38D47698" w14:textId="77777777" w:rsidTr="00A155DB">
        <w:trPr>
          <w:trHeight w:val="576"/>
        </w:trPr>
        <w:tc>
          <w:tcPr>
            <w:tcW w:w="1000" w:type="dxa"/>
            <w:tcBorders>
              <w:top w:val="nil"/>
              <w:left w:val="single" w:sz="8" w:space="0" w:color="auto"/>
              <w:bottom w:val="single" w:sz="4" w:space="0" w:color="auto"/>
              <w:right w:val="single" w:sz="4" w:space="0" w:color="auto"/>
            </w:tcBorders>
            <w:shd w:val="clear" w:color="auto" w:fill="auto"/>
            <w:noWrap/>
            <w:vAlign w:val="center"/>
            <w:hideMark/>
          </w:tcPr>
          <w:p w14:paraId="661145BA"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2</w:t>
            </w:r>
          </w:p>
        </w:tc>
        <w:tc>
          <w:tcPr>
            <w:tcW w:w="1263" w:type="dxa"/>
            <w:tcBorders>
              <w:top w:val="nil"/>
              <w:left w:val="nil"/>
              <w:bottom w:val="single" w:sz="4" w:space="0" w:color="auto"/>
              <w:right w:val="single" w:sz="4" w:space="0" w:color="auto"/>
            </w:tcBorders>
            <w:shd w:val="clear" w:color="auto" w:fill="auto"/>
            <w:noWrap/>
            <w:vAlign w:val="center"/>
            <w:hideMark/>
          </w:tcPr>
          <w:p w14:paraId="3FACD952"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Medium</w:t>
            </w:r>
          </w:p>
        </w:tc>
        <w:tc>
          <w:tcPr>
            <w:tcW w:w="1111" w:type="dxa"/>
            <w:tcBorders>
              <w:top w:val="nil"/>
              <w:left w:val="nil"/>
              <w:bottom w:val="single" w:sz="4" w:space="0" w:color="auto"/>
              <w:right w:val="single" w:sz="4" w:space="0" w:color="auto"/>
            </w:tcBorders>
            <w:shd w:val="clear" w:color="auto" w:fill="auto"/>
            <w:noWrap/>
            <w:vAlign w:val="center"/>
            <w:hideMark/>
          </w:tcPr>
          <w:p w14:paraId="6519F614" w14:textId="2B1F979B" w:rsidR="00A155DB" w:rsidRPr="00A155DB" w:rsidRDefault="00B16194" w:rsidP="005C1D57">
            <w:pPr>
              <w:keepNext/>
              <w:keepLines/>
              <w:spacing w:after="0" w:line="240" w:lineRule="auto"/>
              <w:jc w:val="center"/>
              <w:rPr>
                <w:rFonts w:ascii="Calibri" w:eastAsia="Times New Roman" w:hAnsi="Calibri" w:cs="Calibri"/>
                <w:color w:val="000000"/>
              </w:rPr>
            </w:pPr>
            <w:r>
              <w:rPr>
                <w:rFonts w:ascii="Calibri" w:eastAsia="Times New Roman" w:hAnsi="Calibri" w:cs="Calibri"/>
                <w:color w:val="000000"/>
              </w:rPr>
              <w:t>54.0</w:t>
            </w:r>
          </w:p>
        </w:tc>
        <w:tc>
          <w:tcPr>
            <w:tcW w:w="1311" w:type="dxa"/>
            <w:tcBorders>
              <w:top w:val="nil"/>
              <w:left w:val="nil"/>
              <w:bottom w:val="single" w:sz="4" w:space="0" w:color="auto"/>
              <w:right w:val="single" w:sz="4" w:space="0" w:color="auto"/>
            </w:tcBorders>
            <w:shd w:val="clear" w:color="auto" w:fill="auto"/>
            <w:noWrap/>
            <w:vAlign w:val="center"/>
            <w:hideMark/>
          </w:tcPr>
          <w:p w14:paraId="30024E8F" w14:textId="15B95000" w:rsidR="00A155DB" w:rsidRPr="00A155DB" w:rsidRDefault="00B16194" w:rsidP="004C2F25">
            <w:pPr>
              <w:keepNext/>
              <w:keepLines/>
              <w:spacing w:after="0" w:line="240" w:lineRule="auto"/>
              <w:jc w:val="center"/>
              <w:rPr>
                <w:rFonts w:ascii="Calibri" w:eastAsia="Times New Roman" w:hAnsi="Calibri" w:cs="Calibri"/>
                <w:color w:val="000000"/>
              </w:rPr>
            </w:pPr>
            <w:r>
              <w:rPr>
                <w:rFonts w:ascii="Calibri" w:eastAsia="Times New Roman" w:hAnsi="Calibri" w:cs="Calibri"/>
                <w:color w:val="000000"/>
              </w:rPr>
              <w:t>56</w:t>
            </w:r>
            <w:r w:rsidR="004C2F25">
              <w:rPr>
                <w:rFonts w:ascii="Calibri" w:eastAsia="Times New Roman" w:hAnsi="Calibri" w:cs="Calibri"/>
                <w:color w:val="000000"/>
              </w:rPr>
              <w:t xml:space="preserve"> – </w:t>
            </w:r>
            <w:r>
              <w:rPr>
                <w:rFonts w:ascii="Calibri" w:eastAsia="Times New Roman" w:hAnsi="Calibri" w:cs="Calibri"/>
                <w:color w:val="000000"/>
              </w:rPr>
              <w:t>58</w:t>
            </w:r>
          </w:p>
        </w:tc>
        <w:tc>
          <w:tcPr>
            <w:tcW w:w="1148" w:type="dxa"/>
            <w:tcBorders>
              <w:top w:val="nil"/>
              <w:left w:val="nil"/>
              <w:bottom w:val="single" w:sz="4" w:space="0" w:color="auto"/>
              <w:right w:val="single" w:sz="4" w:space="0" w:color="auto"/>
            </w:tcBorders>
            <w:shd w:val="clear" w:color="auto" w:fill="auto"/>
            <w:noWrap/>
            <w:vAlign w:val="center"/>
            <w:hideMark/>
          </w:tcPr>
          <w:p w14:paraId="638C9000" w14:textId="3AF73DE1" w:rsidR="00A155DB" w:rsidRPr="00A155DB" w:rsidRDefault="00B16194" w:rsidP="005C1D57">
            <w:pPr>
              <w:keepNext/>
              <w:keepLines/>
              <w:spacing w:after="0" w:line="240" w:lineRule="auto"/>
              <w:jc w:val="center"/>
              <w:rPr>
                <w:rFonts w:ascii="Calibri" w:eastAsia="Times New Roman" w:hAnsi="Calibri" w:cs="Calibri"/>
                <w:color w:val="000000"/>
              </w:rPr>
            </w:pPr>
            <w:r>
              <w:rPr>
                <w:rFonts w:ascii="Calibri" w:eastAsia="Times New Roman" w:hAnsi="Calibri" w:cs="Calibri"/>
                <w:color w:val="000000"/>
              </w:rPr>
              <w:t>63.0</w:t>
            </w:r>
          </w:p>
        </w:tc>
        <w:tc>
          <w:tcPr>
            <w:tcW w:w="4520" w:type="dxa"/>
            <w:tcBorders>
              <w:top w:val="nil"/>
              <w:left w:val="nil"/>
              <w:bottom w:val="single" w:sz="4" w:space="0" w:color="auto"/>
              <w:right w:val="single" w:sz="8" w:space="0" w:color="auto"/>
            </w:tcBorders>
            <w:shd w:val="clear" w:color="auto" w:fill="auto"/>
            <w:vAlign w:val="center"/>
            <w:hideMark/>
          </w:tcPr>
          <w:p w14:paraId="227D37DA"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Scene wide fog, 128 steps, Exponential height falloff, Shadows</w:t>
            </w:r>
          </w:p>
        </w:tc>
      </w:tr>
      <w:tr w:rsidR="00A155DB" w:rsidRPr="00A155DB" w14:paraId="1AAA58D6" w14:textId="77777777" w:rsidTr="00A155DB">
        <w:trPr>
          <w:trHeight w:val="582"/>
        </w:trPr>
        <w:tc>
          <w:tcPr>
            <w:tcW w:w="1000" w:type="dxa"/>
            <w:tcBorders>
              <w:top w:val="nil"/>
              <w:left w:val="single" w:sz="8" w:space="0" w:color="auto"/>
              <w:bottom w:val="single" w:sz="8" w:space="0" w:color="auto"/>
              <w:right w:val="single" w:sz="4" w:space="0" w:color="auto"/>
            </w:tcBorders>
            <w:shd w:val="clear" w:color="auto" w:fill="auto"/>
            <w:noWrap/>
            <w:vAlign w:val="center"/>
            <w:hideMark/>
          </w:tcPr>
          <w:p w14:paraId="49D67B3C"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3</w:t>
            </w:r>
          </w:p>
        </w:tc>
        <w:tc>
          <w:tcPr>
            <w:tcW w:w="1263" w:type="dxa"/>
            <w:tcBorders>
              <w:top w:val="nil"/>
              <w:left w:val="nil"/>
              <w:bottom w:val="single" w:sz="8" w:space="0" w:color="auto"/>
              <w:right w:val="single" w:sz="4" w:space="0" w:color="auto"/>
            </w:tcBorders>
            <w:shd w:val="clear" w:color="auto" w:fill="auto"/>
            <w:noWrap/>
            <w:vAlign w:val="center"/>
            <w:hideMark/>
          </w:tcPr>
          <w:p w14:paraId="44429AB7"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Maximal</w:t>
            </w:r>
          </w:p>
        </w:tc>
        <w:tc>
          <w:tcPr>
            <w:tcW w:w="1111" w:type="dxa"/>
            <w:tcBorders>
              <w:top w:val="nil"/>
              <w:left w:val="nil"/>
              <w:bottom w:val="single" w:sz="8" w:space="0" w:color="auto"/>
              <w:right w:val="single" w:sz="4" w:space="0" w:color="auto"/>
            </w:tcBorders>
            <w:shd w:val="clear" w:color="auto" w:fill="auto"/>
            <w:noWrap/>
            <w:vAlign w:val="center"/>
            <w:hideMark/>
          </w:tcPr>
          <w:p w14:paraId="4A364A3A" w14:textId="3E46732F" w:rsidR="00A155DB" w:rsidRPr="00A155DB" w:rsidRDefault="00E97188" w:rsidP="005C1D57">
            <w:pPr>
              <w:keepNext/>
              <w:keepLines/>
              <w:spacing w:after="0" w:line="240" w:lineRule="auto"/>
              <w:jc w:val="center"/>
              <w:rPr>
                <w:rFonts w:ascii="Calibri" w:eastAsia="Times New Roman" w:hAnsi="Calibri" w:cs="Calibri"/>
                <w:color w:val="000000"/>
              </w:rPr>
            </w:pPr>
            <w:r>
              <w:rPr>
                <w:rFonts w:ascii="Calibri" w:eastAsia="Times New Roman" w:hAnsi="Calibri" w:cs="Calibri"/>
                <w:color w:val="000000"/>
              </w:rPr>
              <w:t>9.7</w:t>
            </w:r>
          </w:p>
        </w:tc>
        <w:tc>
          <w:tcPr>
            <w:tcW w:w="1311" w:type="dxa"/>
            <w:tcBorders>
              <w:top w:val="nil"/>
              <w:left w:val="nil"/>
              <w:bottom w:val="single" w:sz="8" w:space="0" w:color="auto"/>
              <w:right w:val="single" w:sz="4" w:space="0" w:color="auto"/>
            </w:tcBorders>
            <w:shd w:val="clear" w:color="auto" w:fill="auto"/>
            <w:noWrap/>
            <w:vAlign w:val="center"/>
            <w:hideMark/>
          </w:tcPr>
          <w:p w14:paraId="1FCA748E" w14:textId="3F9A038A" w:rsidR="00A155DB" w:rsidRPr="00A155DB" w:rsidRDefault="004C2F25" w:rsidP="005C1D57">
            <w:pPr>
              <w:keepNext/>
              <w:keepLines/>
              <w:spacing w:after="0" w:line="240" w:lineRule="auto"/>
              <w:jc w:val="center"/>
              <w:rPr>
                <w:rFonts w:ascii="Calibri" w:eastAsia="Times New Roman" w:hAnsi="Calibri" w:cs="Calibri"/>
                <w:color w:val="000000"/>
              </w:rPr>
            </w:pPr>
            <w:r>
              <w:rPr>
                <w:rFonts w:ascii="Calibri" w:eastAsia="Times New Roman" w:hAnsi="Calibri" w:cs="Calibri"/>
                <w:color w:val="000000"/>
              </w:rPr>
              <w:t>9.9 – 10.1</w:t>
            </w:r>
          </w:p>
        </w:tc>
        <w:tc>
          <w:tcPr>
            <w:tcW w:w="1148" w:type="dxa"/>
            <w:tcBorders>
              <w:top w:val="nil"/>
              <w:left w:val="nil"/>
              <w:bottom w:val="single" w:sz="8" w:space="0" w:color="auto"/>
              <w:right w:val="single" w:sz="4" w:space="0" w:color="auto"/>
            </w:tcBorders>
            <w:shd w:val="clear" w:color="auto" w:fill="auto"/>
            <w:noWrap/>
            <w:vAlign w:val="center"/>
            <w:hideMark/>
          </w:tcPr>
          <w:p w14:paraId="34E62B20" w14:textId="09B5845B" w:rsidR="00A155DB" w:rsidRPr="00A155DB" w:rsidRDefault="00E97188" w:rsidP="005C1D57">
            <w:pPr>
              <w:keepNext/>
              <w:keepLines/>
              <w:spacing w:after="0" w:line="240" w:lineRule="auto"/>
              <w:jc w:val="center"/>
              <w:rPr>
                <w:rFonts w:ascii="Calibri" w:eastAsia="Times New Roman" w:hAnsi="Calibri" w:cs="Calibri"/>
                <w:color w:val="000000"/>
              </w:rPr>
            </w:pPr>
            <w:r>
              <w:rPr>
                <w:rFonts w:ascii="Calibri" w:eastAsia="Times New Roman" w:hAnsi="Calibri" w:cs="Calibri"/>
                <w:color w:val="000000"/>
              </w:rPr>
              <w:t>12.2</w:t>
            </w:r>
          </w:p>
        </w:tc>
        <w:tc>
          <w:tcPr>
            <w:tcW w:w="4520" w:type="dxa"/>
            <w:tcBorders>
              <w:top w:val="nil"/>
              <w:left w:val="nil"/>
              <w:bottom w:val="single" w:sz="8" w:space="0" w:color="auto"/>
              <w:right w:val="single" w:sz="8" w:space="0" w:color="auto"/>
            </w:tcBorders>
            <w:shd w:val="clear" w:color="auto" w:fill="auto"/>
            <w:vAlign w:val="center"/>
            <w:hideMark/>
          </w:tcPr>
          <w:p w14:paraId="7D1145A9" w14:textId="77777777" w:rsidR="00A155DB" w:rsidRPr="00A155DB" w:rsidRDefault="00A155DB" w:rsidP="005C1D57">
            <w:pPr>
              <w:keepNext/>
              <w:keepLines/>
              <w:spacing w:after="0" w:line="240" w:lineRule="auto"/>
              <w:jc w:val="center"/>
              <w:rPr>
                <w:rFonts w:ascii="Calibri" w:eastAsia="Times New Roman" w:hAnsi="Calibri" w:cs="Calibri"/>
                <w:color w:val="000000"/>
              </w:rPr>
            </w:pPr>
            <w:r w:rsidRPr="00A155DB">
              <w:rPr>
                <w:rFonts w:ascii="Calibri" w:eastAsia="Times New Roman" w:hAnsi="Calibri" w:cs="Calibri"/>
                <w:color w:val="000000"/>
              </w:rPr>
              <w:t>Boxed fog, 128 steps, Exponential height and edge falloffs, Shadows, Noise, Point light enabled</w:t>
            </w:r>
          </w:p>
        </w:tc>
      </w:tr>
    </w:tbl>
    <w:p w14:paraId="141EC7B6" w14:textId="77777777" w:rsidR="00170B23" w:rsidRDefault="00170B23" w:rsidP="000806DA">
      <w:pPr>
        <w:pStyle w:val="CapstoneNormal"/>
      </w:pPr>
    </w:p>
    <w:p w14:paraId="7BE04CE8" w14:textId="7D0BDC6F" w:rsidR="00150BF0" w:rsidRDefault="00170B23" w:rsidP="001379CE">
      <w:pPr>
        <w:pStyle w:val="CapstoneNormal"/>
      </w:pPr>
      <w:r>
        <w:fldChar w:fldCharType="begin"/>
      </w:r>
      <w:r>
        <w:instrText xml:space="preserve"> REF _Ref530329035 \h </w:instrText>
      </w:r>
      <w:r>
        <w:fldChar w:fldCharType="separate"/>
      </w:r>
      <w:r w:rsidR="00436480">
        <w:t xml:space="preserve">Table </w:t>
      </w:r>
      <w:r w:rsidR="00436480">
        <w:rPr>
          <w:noProof/>
        </w:rPr>
        <w:t>1</w:t>
      </w:r>
      <w:r>
        <w:fldChar w:fldCharType="end"/>
      </w:r>
      <w:r>
        <w:t xml:space="preserve"> </w:t>
      </w:r>
      <w:r w:rsidR="00A71A0D">
        <w:t>shows the performance of our system for three different configurations of varying feature use</w:t>
      </w:r>
      <w:r w:rsidR="00C66FF9">
        <w:t>.</w:t>
      </w:r>
      <w:r w:rsidR="00A71A0D">
        <w:t xml:space="preserve"> The first two trials have similar framerates, while the third trial shows significantly lower framerates.</w:t>
      </w:r>
      <w:r w:rsidR="00C66FF9">
        <w:t xml:space="preserve"> Most of this performance degradation is due to the</w:t>
      </w:r>
      <w:r w:rsidR="00A71A0D">
        <w:t xml:space="preserve"> use of the</w:t>
      </w:r>
      <w:r w:rsidR="00C66FF9">
        <w:t xml:space="preserve"> </w:t>
      </w:r>
      <w:r w:rsidR="00150BF0">
        <w:t xml:space="preserve">simplex </w:t>
      </w:r>
      <w:r w:rsidR="00C66FF9">
        <w:t xml:space="preserve">noise generation function in creating the variable density fog. </w:t>
      </w:r>
    </w:p>
    <w:p w14:paraId="66F35E89" w14:textId="5791D8A8" w:rsidR="002C3C09" w:rsidRDefault="00C66FF9" w:rsidP="001379CE">
      <w:pPr>
        <w:pStyle w:val="CapstoneNormal"/>
      </w:pPr>
      <w:r>
        <w:t>We chose to use th</w:t>
      </w:r>
      <w:r w:rsidR="00150BF0">
        <w:t>e simplex noise</w:t>
      </w:r>
      <w:r>
        <w:t xml:space="preserve"> function over </w:t>
      </w:r>
      <w:r w:rsidR="00150BF0">
        <w:t>the</w:t>
      </w:r>
      <w:r>
        <w:t xml:space="preserve"> </w:t>
      </w:r>
      <w:r w:rsidR="00150BF0">
        <w:t xml:space="preserve">Perlin </w:t>
      </w:r>
      <w:r>
        <w:t xml:space="preserve">noise function for </w:t>
      </w:r>
      <w:r w:rsidR="00150BF0">
        <w:t>three</w:t>
      </w:r>
      <w:r>
        <w:t xml:space="preserve"> reasons. First, Perlin noise is a 2D noise function. Using it to create a continuous 3D noise texture would create visible repetition in the visible fog, which is undesirable. Second, Unity does not provide a Perlin noise function in its shader language. This means that </w:t>
      </w:r>
      <w:r w:rsidR="00150BF0">
        <w:t xml:space="preserve">we would have to generate a 3D texture from the Perlin noise function and then pass it into the shader, which consumes memory resources in the GPU. Lastly, simplex noise was created as a superior replacement to Perlin noise by Ken Perlin himself </w:t>
      </w:r>
      <w:r w:rsidR="00150BF0">
        <w:fldChar w:fldCharType="begin"/>
      </w:r>
      <w:r w:rsidR="00D67E6E">
        <w:instrText xml:space="preserve"> ADDIN ZOTERO_ITEM CSL_CITATION {"citationID":"OfVDacdU","properties":{"formattedCitation":"[36]","plainCitation":"[36]","noteIndex":0},"citationItems":[{"id":146,"uris":["http://zotero.org/users/5011678/items/G6ZDSNJW"],"uri":["http://zotero.org/users/5011678/items/G6ZDSNJW"],"itemData":{"id":146,"type":"webpage","title":"Simplex noise demystified","container-title":"Linkoping University, Sweden","genre":"University","abstract":"In 2001, Ken Perlin presented \"simplex noise\", a replacement for his classic noise algorithm. Classic \"Perlin noise\" won him an academy award and has become an ubiquitous procedural primitive for computer graphics over the years, but in hindsight it has quite a few limitations. Ken Perlin himself designed simplex noise specifically to overcome those limitations, and he spent a lot of good thinking on it. Therefore, it is a better idea than his original algorithm...","URL":"http://webstaff.itn.liu.se/~stegu/simplexnoise/simplexnoise.pdf","language":"en","author":[{"family":"Gustavson","given":"Stefan"}],"issued":{"date-parts":[["2005",3,22]]},"accessed":{"date-parts":[["2018",10,27]]}}}],"schema":"https://github.com/citation-style-language/schema/raw/master/csl-citation.json"} </w:instrText>
      </w:r>
      <w:r w:rsidR="00150BF0">
        <w:fldChar w:fldCharType="separate"/>
      </w:r>
      <w:r w:rsidR="00D67E6E" w:rsidRPr="00D67E6E">
        <w:rPr>
          <w:rFonts w:ascii="Calibri" w:hAnsi="Calibri" w:cs="Calibri"/>
        </w:rPr>
        <w:t>[36]</w:t>
      </w:r>
      <w:r w:rsidR="00150BF0">
        <w:fldChar w:fldCharType="end"/>
      </w:r>
      <w:r w:rsidR="00150BF0">
        <w:t xml:space="preserve">. Simplex noise has better performance than simplex noise and supports the generation of 3D and 4D noise fields. And, we were able to find a library that already implements simplex noise in HLSL </w:t>
      </w:r>
      <w:r w:rsidR="00150BF0">
        <w:fldChar w:fldCharType="begin"/>
      </w:r>
      <w:r w:rsidR="00D67E6E">
        <w:instrText xml:space="preserve"> ADDIN ZOTERO_ITEM CSL_CITATION {"citationID":"JGaBAJth","properties":{"formattedCitation":"[37]","plainCitation":"[37]","noteIndex":0},"citationItems":[{"id":121,"uris":["http://zotero.org/users/5011678/items/GW7ZGGMF"],"uri":["http://zotero.org/users/5011678/items/GW7ZGGMF"],"itemData":{"id":121,"type":"webpage","title":"2D / 3D / 4D optimised Perlin Noise Cg/HLSL library (cginc) - Unity Forum","container-title":"Unity Forum","genre":"Forum","abstract":"Port of the simplex noise library, created originally by Stefan Gustavson of Ashima, into cG/HLSL library for use in Unity shaders.","URL":"https://forum.unity.com/threads/2d-3d-4d-optimised-perlin-noise-cg-hlsl-library-cginc.218372/","shortTitle":"2D / 3D / 4D optimised Perlin Noise Cg/HLSL library","language":"en-us","author":[{"family":"Lash","given":"Eliot"},{"family":"Gustavson, Stefan","given":""}],"issued":{"date-parts":[["2013",12,18]]},"accessed":{"date-parts":[["2018",9,23]]}}}],"schema":"https://github.com/citation-style-language/schema/raw/master/csl-citation.json"} </w:instrText>
      </w:r>
      <w:r w:rsidR="00150BF0">
        <w:fldChar w:fldCharType="separate"/>
      </w:r>
      <w:r w:rsidR="00D67E6E" w:rsidRPr="00D67E6E">
        <w:rPr>
          <w:rFonts w:ascii="Calibri" w:hAnsi="Calibri" w:cs="Calibri"/>
        </w:rPr>
        <w:t>[37]</w:t>
      </w:r>
      <w:r w:rsidR="00150BF0">
        <w:fldChar w:fldCharType="end"/>
      </w:r>
      <w:r w:rsidR="008F17A2">
        <w:t>, making this function readily available for use in our compute shader.</w:t>
      </w:r>
    </w:p>
    <w:p w14:paraId="217E8A29" w14:textId="03D338E9" w:rsidR="002C3C09" w:rsidRPr="001379CE" w:rsidRDefault="00891218" w:rsidP="001379CE">
      <w:pPr>
        <w:pStyle w:val="CapstoneNormal"/>
      </w:pPr>
      <w:r>
        <w:t xml:space="preserve">Future work on our system should include research into optimizing </w:t>
      </w:r>
      <w:r w:rsidR="000275C2">
        <w:t>the noise function used in the</w:t>
      </w:r>
      <w:r>
        <w:t xml:space="preserve"> variable density calculation. </w:t>
      </w:r>
      <w:r w:rsidR="00967F35">
        <w:t xml:space="preserve">While the use of the simplex noise function has </w:t>
      </w:r>
      <w:r>
        <w:t>led</w:t>
      </w:r>
      <w:r w:rsidR="00967F35">
        <w:t xml:space="preserve"> to a high</w:t>
      </w:r>
      <w:r>
        <w:t xml:space="preserve"> visual</w:t>
      </w:r>
      <w:r w:rsidR="00967F35">
        <w:t xml:space="preserve"> quality for</w:t>
      </w:r>
      <w:r>
        <w:t xml:space="preserve"> the</w:t>
      </w:r>
      <w:r w:rsidR="00967F35">
        <w:t xml:space="preserve"> variable density fog, </w:t>
      </w:r>
      <w:r>
        <w:t xml:space="preserve">the high cost of calling this function at every step evaluated within the fog volume makes it too expensive to use with our system in its current form in situations where framerate is a top concern. We have three suggestions for possible improvements to this system to improve performance. The first possible improvement is to </w:t>
      </w:r>
      <w:r w:rsidR="005575C3">
        <w:t xml:space="preserve">look at options such as caching that allow the results of previous calls to the noise function to be stored and recalled later. A simple lookup system would be much faster than the current system of constant recalculation. A second possible improvement could come from developing a method that uses a reduced number of calls to the noise function. This could be as simple as having every other step share the noise value from the previous step or could be more involved depending on the impact to visual quality. The third possible improvement is to limit the distance of the variable density to some finite depth in the scene. Beyond this depth, the function could switch to a constant density fog, eliminating all the expensive function calls. This would have an appreciable </w:t>
      </w:r>
      <w:r w:rsidR="005575C3">
        <w:lastRenderedPageBreak/>
        <w:t>effect on the overall rendering performance but may have a negative impact on the visual quality of the fog depending on the desired visuals of the developer.</w:t>
      </w:r>
    </w:p>
    <w:p w14:paraId="0E86F8F3" w14:textId="77777777" w:rsidR="009A5983" w:rsidRDefault="009A5983" w:rsidP="009A5983">
      <w:pPr>
        <w:pStyle w:val="Heading2"/>
      </w:pPr>
      <w:bookmarkStart w:id="178" w:name="_Toc531452923"/>
      <w:bookmarkStart w:id="179" w:name="_Toc529103581"/>
      <w:r>
        <w:t>5.4 Chapter Summary</w:t>
      </w:r>
      <w:bookmarkEnd w:id="178"/>
    </w:p>
    <w:p w14:paraId="6B0942A3" w14:textId="77777777" w:rsidR="009A5983" w:rsidRDefault="009A5983" w:rsidP="009A5983">
      <w:pPr>
        <w:pStyle w:val="CapstoneNormal"/>
      </w:pPr>
      <w:r>
        <w:t>This chapter summarizes the results of the volumetric fog system, comparing the quality and performance of the system to the design goals presented in Chapter 3.</w:t>
      </w:r>
    </w:p>
    <w:p w14:paraId="5D4E688A" w14:textId="77777777" w:rsidR="00DD4527" w:rsidRPr="009A5983" w:rsidRDefault="009A5983" w:rsidP="009A5983">
      <w:pPr>
        <w:pStyle w:val="CapstoneNormal"/>
      </w:pPr>
      <w:r>
        <w:t>The next chapter concludes this report, summarizing the volumetric fog system that we implemented, discussing some of the limitations of the system and presenting some ideas about future improvements that can be made.</w:t>
      </w:r>
      <w:r w:rsidR="00DD4527">
        <w:br w:type="page"/>
      </w:r>
    </w:p>
    <w:p w14:paraId="240D63C1" w14:textId="77777777" w:rsidR="0036623D" w:rsidRPr="0020165E" w:rsidRDefault="0020165E" w:rsidP="0020165E">
      <w:pPr>
        <w:pStyle w:val="Heading1"/>
      </w:pPr>
      <w:bookmarkStart w:id="180" w:name="_Toc531452924"/>
      <w:r>
        <w:lastRenderedPageBreak/>
        <w:t xml:space="preserve">6 </w:t>
      </w:r>
      <w:r w:rsidR="0036623D" w:rsidRPr="0020165E">
        <w:t>Conclusions</w:t>
      </w:r>
      <w:bookmarkEnd w:id="179"/>
      <w:bookmarkEnd w:id="180"/>
    </w:p>
    <w:p w14:paraId="30B8B2FD" w14:textId="16CC343A" w:rsidR="0036623D" w:rsidRPr="00DB58DE" w:rsidRDefault="0036623D" w:rsidP="00D96FF5">
      <w:pPr>
        <w:pStyle w:val="CapstoneNormal"/>
      </w:pPr>
      <w:r w:rsidRPr="000B1930">
        <w:t>In this project, we implemented a system for adding volumetric fog effects to a game project</w:t>
      </w:r>
      <w:r w:rsidR="000B1930">
        <w:t xml:space="preserve">. We accomplished this task using the </w:t>
      </w:r>
      <w:r>
        <w:t>cross-platform game engine, Unity.</w:t>
      </w:r>
      <w:r w:rsidR="000B1930">
        <w:t xml:space="preserve"> Our system currently provides several features for the developer, including the choice between using either a </w:t>
      </w:r>
      <w:r>
        <w:t xml:space="preserve">scene-wide </w:t>
      </w:r>
      <w:r w:rsidR="000B1930">
        <w:t xml:space="preserve">or a </w:t>
      </w:r>
      <w:r>
        <w:t>boxed volume of fo</w:t>
      </w:r>
      <w:r w:rsidR="000B1930">
        <w:t>g</w:t>
      </w:r>
      <w:r>
        <w:t xml:space="preserve">, </w:t>
      </w:r>
      <w:r w:rsidR="000B1930">
        <w:t xml:space="preserve">the ability to have the density fall off either linearly or exponentially as a function of </w:t>
      </w:r>
      <w:r>
        <w:t xml:space="preserve">height, </w:t>
      </w:r>
      <w:r w:rsidR="000B1930">
        <w:t xml:space="preserve">support for using an </w:t>
      </w:r>
      <w:r>
        <w:t xml:space="preserve">edge-based density falloff </w:t>
      </w:r>
      <w:r w:rsidR="000B1930">
        <w:t>when working with</w:t>
      </w:r>
      <w:r>
        <w:t xml:space="preserve"> boxed fog volumes, shadowed fog, noisy fog, and others.</w:t>
      </w:r>
      <w:r w:rsidR="000B1930">
        <w:t xml:space="preserve"> </w:t>
      </w:r>
      <w:r>
        <w:t>This system is available for immediate use as a starting point for researchers and enthusiasts looking to add volumetric fog to their movies, games, or other projects</w:t>
      </w:r>
      <w:r w:rsidR="008C63E1">
        <w:t xml:space="preserve"> </w:t>
      </w:r>
      <w:r w:rsidR="00AF1661">
        <w:fldChar w:fldCharType="begin"/>
      </w:r>
      <w:r w:rsidR="00D67E6E">
        <w:instrText xml:space="preserve"> ADDIN ZOTERO_ITEM CSL_CITATION {"citationID":"CEJzqnhV","properties":{"formattedCitation":"[41]","plainCitation":"[41]","noteIndex":0},"citationItems":[{"id":182,"uris":["http://zotero.org/users/5011678/items/VIZEBZYA"],"uri":["http://zotero.org/users/5011678/items/VIZEBZYA"],"itemData":{"id":182,"type":"webpage","title":"VolumetricFog","container-title":"GitHub","abstract":"Master's project studying the implementation of volumetric fog. Built using the Unity cross-platform game engine.: JoshuaLanman/VolumetricFog","URL":"https://github.com/JoshuaLanman/VolumetricFog","note":"original-date: 2018-11-17T02:55:13Z","shortTitle":"Master's project studying the implementation of volumetric fog. Built using the Unity cross-platform game engine.","author":[{"family":"Lanman","given":"Joshua"}],"issued":{"date-parts":[["2018",11,17]]},"accessed":{"date-parts":[["2018",11,17]]}}}],"schema":"https://github.com/citation-style-language/schema/raw/master/csl-citation.json"} </w:instrText>
      </w:r>
      <w:r w:rsidR="00AF1661">
        <w:fldChar w:fldCharType="separate"/>
      </w:r>
      <w:r w:rsidR="00D67E6E" w:rsidRPr="00D67E6E">
        <w:rPr>
          <w:rFonts w:ascii="Calibri" w:hAnsi="Calibri" w:cs="Calibri"/>
        </w:rPr>
        <w:t>[41]</w:t>
      </w:r>
      <w:r w:rsidR="00AF1661">
        <w:fldChar w:fldCharType="end"/>
      </w:r>
      <w:r w:rsidR="008C63E1">
        <w:t>.</w:t>
      </w:r>
      <w:r w:rsidR="00DB58DE">
        <w:t xml:space="preserve"> For</w:t>
      </w:r>
      <w:r w:rsidRPr="00DB58DE">
        <w:t xml:space="preserve"> example, the Digital Future Lab (DFL), an interactive media production studio operating as a part of the University of Washington Bothell</w:t>
      </w:r>
      <w:r w:rsidR="008C63E1">
        <w:t xml:space="preserve"> </w:t>
      </w:r>
      <w:r w:rsidR="003124FF">
        <w:fldChar w:fldCharType="begin"/>
      </w:r>
      <w:r w:rsidR="00D67E6E">
        <w:instrText xml:space="preserve"> ADDIN ZOTERO_ITEM CSL_CITATION {"citationID":"Cyobn2kd","properties":{"formattedCitation":"[42]","plainCitation":"[42]","noteIndex":0},"citationItems":[{"id":183,"uris":["http://zotero.org/users/5011678/items/ERURK6M2"],"uri":["http://zotero.org/users/5011678/items/ERURK6M2"],"itemData":{"id":183,"type":"webpage","title":"Digital Future Lab: an interactive media design studio (University of Washington Bothell)","container-title":"Digital Future Lab","genre":"Media","abstract":"Digital Future Lab: an interactive media design studio. Part of the University of Washington Bothell.","URL":"http://digitalfuturelab.com/","shortTitle":"Digital Future Lab","language":"en-US","accessed":{"date-parts":[["2018",11,17]]}}}],"schema":"https://github.com/citation-style-language/schema/raw/master/csl-citation.json"} </w:instrText>
      </w:r>
      <w:r w:rsidR="003124FF">
        <w:fldChar w:fldCharType="separate"/>
      </w:r>
      <w:r w:rsidR="00D67E6E" w:rsidRPr="00D67E6E">
        <w:rPr>
          <w:rFonts w:ascii="Calibri" w:hAnsi="Calibri" w:cs="Calibri"/>
        </w:rPr>
        <w:t>[42]</w:t>
      </w:r>
      <w:r w:rsidR="003124FF">
        <w:fldChar w:fldCharType="end"/>
      </w:r>
      <w:r w:rsidRPr="00DB58DE">
        <w:t xml:space="preserve"> is </w:t>
      </w:r>
      <w:r w:rsidR="00DB58DE">
        <w:t xml:space="preserve">already </w:t>
      </w:r>
      <w:r w:rsidRPr="00DB58DE">
        <w:t>exploring ways to use this system as a component in their upcoming game projects.</w:t>
      </w:r>
    </w:p>
    <w:p w14:paraId="38B75F83" w14:textId="77777777" w:rsidR="0036623D" w:rsidRPr="00054A87" w:rsidRDefault="0036623D" w:rsidP="00D96FF5">
      <w:pPr>
        <w:pStyle w:val="CapstoneNormal"/>
      </w:pPr>
      <w:r w:rsidRPr="00DB58DE">
        <w:t>I have learned much in the two quarters spent devoted to this project.</w:t>
      </w:r>
      <w:r w:rsidR="00DB58DE">
        <w:t xml:space="preserve"> </w:t>
      </w:r>
      <w:r w:rsidRPr="00DB58DE">
        <w:t>Through this project, I have gained valuable knowledge about how shaders and GPU’s are used as a part of the graphics pipeline to display content to the user</w:t>
      </w:r>
      <w:r w:rsidR="00DB58DE">
        <w:t xml:space="preserve">. </w:t>
      </w:r>
      <w:r>
        <w:t>Through my study of shaders, I have a greater understanding of the complex light and material interactions that get calculated</w:t>
      </w:r>
      <w:r w:rsidR="00DB58DE">
        <w:t xml:space="preserve">, culminating in </w:t>
      </w:r>
      <w:r>
        <w:t>the final frame that the user sees every 60</w:t>
      </w:r>
      <w:r w:rsidRPr="00B340C6">
        <w:rPr>
          <w:vertAlign w:val="superscript"/>
        </w:rPr>
        <w:t>th</w:t>
      </w:r>
      <w:r>
        <w:t xml:space="preserve"> of a second</w:t>
      </w:r>
      <w:r w:rsidR="00DB58DE">
        <w:t>. Furthermore, r</w:t>
      </w:r>
      <w:r>
        <w:t>esearching topics such as deferred rendering, compute shaders, and shadow maps has given me an understanding of how effects such as volumetric fog and other lighting techniques can be accomplished</w:t>
      </w:r>
      <w:r w:rsidR="00DB58DE">
        <w:t>. Secondly, this project</w:t>
      </w:r>
      <w:r>
        <w:t xml:space="preserve"> </w:t>
      </w:r>
      <w:r w:rsidR="00DB58DE">
        <w:t>has</w:t>
      </w:r>
      <w:r>
        <w:t xml:space="preserve"> reinforced my understanding of high-performance computing techniques, such as parallel programming using the single instruction multiple data (SIMD) paradigm.</w:t>
      </w:r>
      <w:r w:rsidR="00DB58DE">
        <w:t xml:space="preserve"> </w:t>
      </w:r>
      <w:r>
        <w:t>Lastly, this project helped me to put into practice many of the software engineering and management principles I studied during my time at the University of Washington</w:t>
      </w:r>
    </w:p>
    <w:p w14:paraId="6DD808FE" w14:textId="77777777" w:rsidR="0036623D" w:rsidRDefault="0036623D" w:rsidP="00D96FF5">
      <w:pPr>
        <w:pStyle w:val="CapstoneNormal"/>
      </w:pPr>
      <w:r w:rsidRPr="00DB58DE">
        <w:t>I have also gained an even greater appreciation for the teams of professionals that are able to create these amazing effects that are both visually stunning and highly performant.</w:t>
      </w:r>
      <w:r w:rsidR="00DB58DE">
        <w:t xml:space="preserve"> </w:t>
      </w:r>
      <w:r>
        <w:t>Effects like volumetric fog or shafts of light coming from an overhead skylight are not often important gameplay elements</w:t>
      </w:r>
      <w:r w:rsidR="00DB58DE">
        <w:t xml:space="preserve"> in and of themselves</w:t>
      </w:r>
      <w:r>
        <w:t>, but they are very important to the overall immersion a player experiences as they are tackling some game obstacle.</w:t>
      </w:r>
      <w:r w:rsidR="00DB58DE">
        <w:t xml:space="preserve"> The difficulty of c</w:t>
      </w:r>
      <w:r>
        <w:t>reating these effects for today’s gaming systems is often a balance between intense mathematical computation an approximation in order to achieve a compromise that gives the player the highest quality effect that can be had without degrading the performance of the gameplay.</w:t>
      </w:r>
    </w:p>
    <w:p w14:paraId="13DDE167" w14:textId="64DBAD35" w:rsidR="00B30166" w:rsidRDefault="00A5232E" w:rsidP="00D96FF5">
      <w:pPr>
        <w:pStyle w:val="CapstoneNormal"/>
      </w:pPr>
      <w:r>
        <w:t xml:space="preserve">Our system has </w:t>
      </w:r>
      <w:r w:rsidR="0036623D" w:rsidRPr="00DB58DE">
        <w:t xml:space="preserve">several </w:t>
      </w:r>
      <w:r w:rsidR="008C63E1">
        <w:t xml:space="preserve">limitations, which means that several </w:t>
      </w:r>
      <w:r w:rsidR="0036623D" w:rsidRPr="00DB58DE">
        <w:t>opportunities exist for improving the system going forward. Due to the time constraints for completing this project, here are three of the opportunities we have identified where quality and performance gains can be made</w:t>
      </w:r>
      <w:r w:rsidR="00DB58DE">
        <w:t>. First, when shadow calculations are enabled, visible a</w:t>
      </w:r>
      <w:r w:rsidR="0036623D">
        <w:t>rtifacts</w:t>
      </w:r>
      <w:r>
        <w:t xml:space="preserve"> may </w:t>
      </w:r>
      <w:r w:rsidR="004D402A">
        <w:t>occur</w:t>
      </w:r>
      <w:r w:rsidR="0036623D">
        <w:t xml:space="preserve"> at the boundaries between shadow cascades </w:t>
      </w:r>
      <w:r w:rsidR="00DB58DE">
        <w:t xml:space="preserve">when multiple shadow maps are enabled. </w:t>
      </w:r>
      <w:r w:rsidR="0036623D">
        <w:t>These</w:t>
      </w:r>
      <w:r w:rsidR="00DB58DE">
        <w:t xml:space="preserve"> artifacts</w:t>
      </w:r>
      <w:r w:rsidR="0036623D">
        <w:t xml:space="preserve"> appear to be due to polling for data</w:t>
      </w:r>
      <w:r w:rsidR="00DB58DE">
        <w:t xml:space="preserve"> at locations that lie</w:t>
      </w:r>
      <w:r w:rsidR="0036623D">
        <w:t xml:space="preserve"> outside of </w:t>
      </w:r>
      <w:r w:rsidR="00DB58DE">
        <w:t>the shadow</w:t>
      </w:r>
      <w:r w:rsidR="0036623D">
        <w:t xml:space="preserve"> cascades</w:t>
      </w:r>
      <w:r w:rsidR="00DB58DE">
        <w:t>.</w:t>
      </w:r>
    </w:p>
    <w:p w14:paraId="421CD9E6" w14:textId="77777777" w:rsidR="00EB3739" w:rsidRDefault="0036623D" w:rsidP="00EB3739">
      <w:pPr>
        <w:keepNext/>
        <w:jc w:val="center"/>
      </w:pPr>
      <w:r>
        <w:rPr>
          <w:noProof/>
        </w:rPr>
        <w:lastRenderedPageBreak/>
        <w:drawing>
          <wp:inline distT="0" distB="0" distL="0" distR="0" wp14:anchorId="65B5F414" wp14:editId="10618127">
            <wp:extent cx="2093595" cy="194458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2112508" cy="1962152"/>
                    </a:xfrm>
                    <a:prstGeom prst="rect">
                      <a:avLst/>
                    </a:prstGeom>
                  </pic:spPr>
                </pic:pic>
              </a:graphicData>
            </a:graphic>
          </wp:inline>
        </w:drawing>
      </w:r>
    </w:p>
    <w:p w14:paraId="67E03035" w14:textId="7F273115" w:rsidR="0036623D" w:rsidRDefault="00EB3739" w:rsidP="005C1D57">
      <w:pPr>
        <w:pStyle w:val="CapstoneFiguresandTables"/>
      </w:pPr>
      <w:bookmarkStart w:id="181" w:name="_Ref530333654"/>
      <w:bookmarkStart w:id="182" w:name="_Toc531452958"/>
      <w:bookmarkStart w:id="183" w:name="_Ref530333650"/>
      <w:r>
        <w:t xml:space="preserve">Figure </w:t>
      </w:r>
      <w:r w:rsidR="00E762DC">
        <w:rPr>
          <w:noProof/>
        </w:rPr>
        <w:fldChar w:fldCharType="begin"/>
      </w:r>
      <w:r w:rsidR="00E762DC">
        <w:rPr>
          <w:noProof/>
        </w:rPr>
        <w:instrText xml:space="preserve"> SEQ Figure \* ARABIC </w:instrText>
      </w:r>
      <w:r w:rsidR="00E762DC">
        <w:rPr>
          <w:noProof/>
        </w:rPr>
        <w:fldChar w:fldCharType="separate"/>
      </w:r>
      <w:r w:rsidR="00436480">
        <w:rPr>
          <w:noProof/>
        </w:rPr>
        <w:t>31</w:t>
      </w:r>
      <w:r w:rsidR="00E762DC">
        <w:rPr>
          <w:noProof/>
        </w:rPr>
        <w:fldChar w:fldCharType="end"/>
      </w:r>
      <w:bookmarkEnd w:id="181"/>
      <w:r>
        <w:t xml:space="preserve"> Unity manual: Shadow cascades in Unity </w:t>
      </w:r>
      <w:r>
        <w:fldChar w:fldCharType="begin"/>
      </w:r>
      <w:r w:rsidR="00D67E6E">
        <w:instrText xml:space="preserve"> ADDIN ZOTERO_ITEM CSL_CITATION {"citationID":"LVve1sxv","properties":{"formattedCitation":"[43]","plainCitation":"[43]","noteIndex":0},"citationItems":[{"id":95,"uris":["http://zotero.org/users/5011678/items/ZPHCSLAA"],"uri":["http://zotero.org/users/5011678/items/ZPHCSLAA"],"itemData":{"id":95,"type":"webpage","title":"Unity - Manual: Directional light shadows","URL":"https://docs.unity3d.com/Manual/DirLightShadows.html","shortTitle":"Unity - Manual","language":"en","author":[{"family":"Technologies","given":"Unity"}],"accessed":{"date-parts":[["2018",7,22]]}}}],"schema":"https://github.com/citation-style-language/schema/raw/master/csl-citation.json"} </w:instrText>
      </w:r>
      <w:r>
        <w:fldChar w:fldCharType="separate"/>
      </w:r>
      <w:r w:rsidR="00D67E6E" w:rsidRPr="00D67E6E">
        <w:rPr>
          <w:rFonts w:ascii="Calibri" w:hAnsi="Calibri" w:cs="Calibri"/>
          <w:sz w:val="18"/>
        </w:rPr>
        <w:t>[43]</w:t>
      </w:r>
      <w:bookmarkEnd w:id="182"/>
      <w:r>
        <w:fldChar w:fldCharType="end"/>
      </w:r>
      <w:bookmarkEnd w:id="183"/>
    </w:p>
    <w:p w14:paraId="1EA6516D" w14:textId="3F76CD62" w:rsidR="00B30166" w:rsidRPr="00B30166" w:rsidRDefault="00B30166" w:rsidP="00B30166">
      <w:pPr>
        <w:pStyle w:val="CapstoneNormal"/>
      </w:pPr>
      <w:r>
        <w:fldChar w:fldCharType="begin"/>
      </w:r>
      <w:r>
        <w:instrText xml:space="preserve"> REF _Ref530333654 \h </w:instrText>
      </w:r>
      <w:r>
        <w:fldChar w:fldCharType="separate"/>
      </w:r>
      <w:r w:rsidR="00436480">
        <w:t xml:space="preserve">Figure </w:t>
      </w:r>
      <w:r w:rsidR="00436480">
        <w:rPr>
          <w:noProof/>
        </w:rPr>
        <w:t>31</w:t>
      </w:r>
      <w:r>
        <w:fldChar w:fldCharType="end"/>
      </w:r>
      <w:r>
        <w:t xml:space="preserve"> shows how shadow cascades are configured in Unity. The cascades, up to 4 in all, all have the</w:t>
      </w:r>
      <w:r w:rsidR="005733FC">
        <w:t xml:space="preserve"> same</w:t>
      </w:r>
      <w:r>
        <w:t xml:space="preserve"> resolution. That means that the cascade closest to the camera has smaller pixels than the cascades farther away, allowing it to depict shadows with greater detail than all other cascades.</w:t>
      </w:r>
    </w:p>
    <w:p w14:paraId="6D8E72D9" w14:textId="7704FB47" w:rsidR="0036623D" w:rsidRDefault="0036623D" w:rsidP="00D96FF5">
      <w:pPr>
        <w:pStyle w:val="CapstoneNormal"/>
      </w:pPr>
      <w:r w:rsidRPr="00DB58DE">
        <w:t xml:space="preserve">Our solution </w:t>
      </w:r>
      <w:r w:rsidR="00DB58DE">
        <w:t xml:space="preserve">to this problem </w:t>
      </w:r>
      <w:r w:rsidR="00A5232E">
        <w:t>is</w:t>
      </w:r>
      <w:r w:rsidRPr="00DB58DE">
        <w:t xml:space="preserve"> to only use a single shadow cascade to cover the entire viewing frustum</w:t>
      </w:r>
      <w:r w:rsidR="00DB58DE">
        <w:t>. This does eliminate the artifacts at the boundaries, with the tradeoff being that this</w:t>
      </w:r>
      <w:r>
        <w:t xml:space="preserve"> leads to noticeably lower quality of </w:t>
      </w:r>
      <w:r w:rsidR="00DB58DE">
        <w:t xml:space="preserve">the </w:t>
      </w:r>
      <w:r>
        <w:t>shadows when objects are close to the camera due to perspective aliasing</w:t>
      </w:r>
      <w:r w:rsidR="00DB58DE">
        <w:t>.</w:t>
      </w:r>
    </w:p>
    <w:p w14:paraId="0CD8EE23" w14:textId="77777777" w:rsidR="0036623D" w:rsidRDefault="00DB58DE" w:rsidP="00D96FF5">
      <w:pPr>
        <w:pStyle w:val="CapstoneNormal"/>
      </w:pPr>
      <w:r>
        <w:t>The second opportunity for improvement is to enable s</w:t>
      </w:r>
      <w:r w:rsidR="0036623D" w:rsidRPr="00DB58DE">
        <w:t>upport for more light sources and types</w:t>
      </w:r>
      <w:r>
        <w:t xml:space="preserve">. Our system implements support for two light sources, </w:t>
      </w:r>
      <w:r w:rsidR="0036623D">
        <w:t>the main directed light source and an optional second point light source.</w:t>
      </w:r>
      <w:r w:rsidR="00F21C52">
        <w:t xml:space="preserve"> </w:t>
      </w:r>
      <w:r w:rsidR="0036623D">
        <w:t>In the future, support could</w:t>
      </w:r>
      <w:r w:rsidR="00F21C52">
        <w:t xml:space="preserve"> and should</w:t>
      </w:r>
      <w:r w:rsidR="0036623D">
        <w:t xml:space="preserve"> be extended for spot lights and for all scene light sources</w:t>
      </w:r>
      <w:r w:rsidR="00F21C52">
        <w:t>.</w:t>
      </w:r>
    </w:p>
    <w:p w14:paraId="79347F91" w14:textId="4D344249" w:rsidR="00373567" w:rsidRPr="00383BEE" w:rsidRDefault="00F21C52" w:rsidP="00D96FF5">
      <w:pPr>
        <w:pStyle w:val="CapstoneNormal"/>
      </w:pPr>
      <w:r>
        <w:t>Lastly, t</w:t>
      </w:r>
      <w:r w:rsidR="0036623D" w:rsidRPr="00F21C52">
        <w:t>his project supports multiple fog volumes by attaching more copies of the fog script to the camera</w:t>
      </w:r>
      <w:r>
        <w:t xml:space="preserve">. </w:t>
      </w:r>
      <w:r w:rsidR="0036623D">
        <w:t>On the positive side, this allows each fog volume to be configured independently</w:t>
      </w:r>
      <w:r>
        <w:t xml:space="preserve">. </w:t>
      </w:r>
      <w:r w:rsidR="00A5232E">
        <w:t>The</w:t>
      </w:r>
      <w:r>
        <w:t xml:space="preserve"> downside</w:t>
      </w:r>
      <w:r w:rsidR="0036623D">
        <w:t xml:space="preserve"> to this approach </w:t>
      </w:r>
      <w:r w:rsidR="00A5232E">
        <w:t>is that the order of the script execution is important and non-trivial. The most distant fog volumes must be executed first, with the results of each fog being added to the final frame</w:t>
      </w:r>
      <w:r w:rsidR="00AA3E3E">
        <w:t xml:space="preserve"> before the next closer fog volume gets calculated</w:t>
      </w:r>
      <w:r>
        <w:t xml:space="preserve">. </w:t>
      </w:r>
      <w:r w:rsidR="0036623D">
        <w:t xml:space="preserve">One possible fix for this is to </w:t>
      </w:r>
      <w:r>
        <w:t>add support within the script for an</w:t>
      </w:r>
      <w:r w:rsidR="0036623D">
        <w:t xml:space="preserve"> array of fog volume</w:t>
      </w:r>
      <w:r>
        <w:t>s instead of a single instance. This would allow for the system to perform the raymarching once for the entire scene, checking each evaluation point against all fog volumes in the array at each step.</w:t>
      </w:r>
      <w:r w:rsidR="00AA3E3E">
        <w:t xml:space="preserve"> Another option would be to add a higher-level script to manage all the individual fog scripts.</w:t>
      </w:r>
      <w:r w:rsidR="00373567" w:rsidRPr="00383BEE">
        <w:br w:type="page"/>
      </w:r>
    </w:p>
    <w:p w14:paraId="6E0EC91F" w14:textId="77777777" w:rsidR="00373567" w:rsidRPr="00B22328" w:rsidRDefault="00373567" w:rsidP="00373567">
      <w:pPr>
        <w:pStyle w:val="Heading1"/>
      </w:pPr>
      <w:bookmarkStart w:id="184" w:name="_Toc531452925"/>
      <w:r w:rsidRPr="00B22328">
        <w:lastRenderedPageBreak/>
        <w:t>Bibliography</w:t>
      </w:r>
      <w:bookmarkEnd w:id="184"/>
    </w:p>
    <w:p w14:paraId="6986877D" w14:textId="77777777" w:rsidR="00D67E6E" w:rsidRPr="00D67E6E" w:rsidRDefault="00373567" w:rsidP="00D67E6E">
      <w:pPr>
        <w:pStyle w:val="Bibliography"/>
        <w:rPr>
          <w:rFonts w:ascii="Calibri" w:hAnsi="Calibri" w:cs="Calibri"/>
        </w:rPr>
      </w:pPr>
      <w:r w:rsidRPr="00383BEE">
        <w:fldChar w:fldCharType="begin"/>
      </w:r>
      <w:r w:rsidRPr="00383BEE">
        <w:instrText xml:space="preserve"> ADDIN ZOTERO_BIBL {"uncited":[],"omitted":[],"custom":[]} CSL_BIBLIOGRAPHY </w:instrText>
      </w:r>
      <w:r w:rsidRPr="00383BEE">
        <w:fldChar w:fldCharType="separate"/>
      </w:r>
      <w:r w:rsidR="00D67E6E" w:rsidRPr="00D67E6E">
        <w:rPr>
          <w:rFonts w:ascii="Calibri" w:hAnsi="Calibri" w:cs="Calibri"/>
        </w:rPr>
        <w:t>[1]</w:t>
      </w:r>
      <w:r w:rsidR="00D67E6E" w:rsidRPr="00D67E6E">
        <w:rPr>
          <w:rFonts w:ascii="Calibri" w:hAnsi="Calibri" w:cs="Calibri"/>
        </w:rPr>
        <w:tab/>
        <w:t xml:space="preserve">J. Sacranie, “Consumer Perceptions &amp; Video Game Sales: A Meeting of the Minds,” </w:t>
      </w:r>
      <w:r w:rsidR="00D67E6E" w:rsidRPr="00D67E6E">
        <w:rPr>
          <w:rFonts w:ascii="Calibri" w:hAnsi="Calibri" w:cs="Calibri"/>
          <w:i/>
          <w:iCs/>
        </w:rPr>
        <w:t>Illinois Wesleyan University Digital Commons</w:t>
      </w:r>
      <w:r w:rsidR="00D67E6E" w:rsidRPr="00D67E6E">
        <w:rPr>
          <w:rFonts w:ascii="Calibri" w:hAnsi="Calibri" w:cs="Calibri"/>
        </w:rPr>
        <w:t>, 2010. [Online]. Available: http://digitalcommons.iwu.edu/econ_honproj/108.</w:t>
      </w:r>
    </w:p>
    <w:p w14:paraId="6908A9C4" w14:textId="77777777" w:rsidR="00D67E6E" w:rsidRPr="00D67E6E" w:rsidRDefault="00D67E6E" w:rsidP="00D67E6E">
      <w:pPr>
        <w:pStyle w:val="Bibliography"/>
        <w:rPr>
          <w:rFonts w:ascii="Calibri" w:hAnsi="Calibri" w:cs="Calibri"/>
        </w:rPr>
      </w:pPr>
      <w:r w:rsidRPr="00D67E6E">
        <w:rPr>
          <w:rFonts w:ascii="Calibri" w:hAnsi="Calibri" w:cs="Calibri"/>
        </w:rPr>
        <w:t>[2]</w:t>
      </w:r>
      <w:r w:rsidRPr="00D67E6E">
        <w:rPr>
          <w:rFonts w:ascii="Calibri" w:hAnsi="Calibri" w:cs="Calibri"/>
        </w:rPr>
        <w:tab/>
        <w:t xml:space="preserve">R. Verrier, “Visual-effects firms get a boost from video games - Los Angeles Times,” </w:t>
      </w:r>
      <w:r w:rsidRPr="00D67E6E">
        <w:rPr>
          <w:rFonts w:ascii="Calibri" w:hAnsi="Calibri" w:cs="Calibri"/>
          <w:i/>
          <w:iCs/>
        </w:rPr>
        <w:t>Los Angeles Times</w:t>
      </w:r>
      <w:r w:rsidRPr="00D67E6E">
        <w:rPr>
          <w:rFonts w:ascii="Calibri" w:hAnsi="Calibri" w:cs="Calibri"/>
        </w:rPr>
        <w:t>, 23-Jul-2013. [Online]. Available: http://www.latimes.com/entertainment/envelope/cotown/la-fi-ct-vfx-games-20130723-story.html. [Accessed: 10-Nov-2018].</w:t>
      </w:r>
    </w:p>
    <w:p w14:paraId="0C65A3F7" w14:textId="77777777" w:rsidR="00D67E6E" w:rsidRPr="00D67E6E" w:rsidRDefault="00D67E6E" w:rsidP="00D67E6E">
      <w:pPr>
        <w:pStyle w:val="Bibliography"/>
        <w:rPr>
          <w:rFonts w:ascii="Calibri" w:hAnsi="Calibri" w:cs="Calibri"/>
        </w:rPr>
      </w:pPr>
      <w:r w:rsidRPr="00D67E6E">
        <w:rPr>
          <w:rFonts w:ascii="Calibri" w:hAnsi="Calibri" w:cs="Calibri"/>
        </w:rPr>
        <w:t>[3]</w:t>
      </w:r>
      <w:r w:rsidRPr="00D67E6E">
        <w:rPr>
          <w:rFonts w:ascii="Calibri" w:hAnsi="Calibri" w:cs="Calibri"/>
        </w:rPr>
        <w:tab/>
        <w:t xml:space="preserve">C. Wenzel, “Real-time Atmospheric Effects in Games Revisited,” </w:t>
      </w:r>
      <w:r w:rsidRPr="00D67E6E">
        <w:rPr>
          <w:rFonts w:ascii="Calibri" w:hAnsi="Calibri" w:cs="Calibri"/>
          <w:i/>
          <w:iCs/>
        </w:rPr>
        <w:t>Presented at the Game Developers Conference, San Francisco (March 5-9, 2007)</w:t>
      </w:r>
      <w:r w:rsidRPr="00D67E6E">
        <w:rPr>
          <w:rFonts w:ascii="Calibri" w:hAnsi="Calibri" w:cs="Calibri"/>
        </w:rPr>
        <w:t>. [Online]. Available: http://developer.download.nvidia.com/presentations/2007/D3DTutorial_Crytek.pdf.</w:t>
      </w:r>
    </w:p>
    <w:p w14:paraId="324FF374" w14:textId="77777777" w:rsidR="00D67E6E" w:rsidRPr="00D67E6E" w:rsidRDefault="00D67E6E" w:rsidP="00D67E6E">
      <w:pPr>
        <w:pStyle w:val="Bibliography"/>
        <w:rPr>
          <w:rFonts w:ascii="Calibri" w:hAnsi="Calibri" w:cs="Calibri"/>
        </w:rPr>
      </w:pPr>
      <w:r w:rsidRPr="00D67E6E">
        <w:rPr>
          <w:rFonts w:ascii="Calibri" w:hAnsi="Calibri" w:cs="Calibri"/>
        </w:rPr>
        <w:t>[4]</w:t>
      </w:r>
      <w:r w:rsidRPr="00D67E6E">
        <w:rPr>
          <w:rFonts w:ascii="Calibri" w:hAnsi="Calibri" w:cs="Calibri"/>
        </w:rPr>
        <w:tab/>
        <w:t>“GPU Gems - Chapter 39. Volume Rendering Techniques.” [Online]. Available: http://developer.download.nvidia.com/books/HTML/gpugems/gpugems_ch39.html. [Accessed: 10-Nov-2018].</w:t>
      </w:r>
    </w:p>
    <w:p w14:paraId="403B6FE0" w14:textId="77777777" w:rsidR="00D67E6E" w:rsidRPr="00D67E6E" w:rsidRDefault="00D67E6E" w:rsidP="00D67E6E">
      <w:pPr>
        <w:pStyle w:val="Bibliography"/>
        <w:rPr>
          <w:rFonts w:ascii="Calibri" w:hAnsi="Calibri" w:cs="Calibri"/>
        </w:rPr>
      </w:pPr>
      <w:r w:rsidRPr="00D67E6E">
        <w:rPr>
          <w:rFonts w:ascii="Calibri" w:hAnsi="Calibri" w:cs="Calibri"/>
        </w:rPr>
        <w:t>[5]</w:t>
      </w:r>
      <w:r w:rsidRPr="00D67E6E">
        <w:rPr>
          <w:rFonts w:ascii="Calibri" w:hAnsi="Calibri" w:cs="Calibri"/>
        </w:rPr>
        <w:tab/>
        <w:t xml:space="preserve">D. Zorin, “Lighting,” </w:t>
      </w:r>
      <w:r w:rsidRPr="00D67E6E">
        <w:rPr>
          <w:rFonts w:ascii="Calibri" w:hAnsi="Calibri" w:cs="Calibri"/>
          <w:i/>
          <w:iCs/>
        </w:rPr>
        <w:t>New York University</w:t>
      </w:r>
      <w:r w:rsidRPr="00D67E6E">
        <w:rPr>
          <w:rFonts w:ascii="Calibri" w:hAnsi="Calibri" w:cs="Calibri"/>
        </w:rPr>
        <w:t>, 2005. [Online]. Available: https://mrl.nyu.edu/~dzorin/cg05/lecture08.pdf. [Accessed: 28-Oct-2018].</w:t>
      </w:r>
    </w:p>
    <w:p w14:paraId="433FA9D5" w14:textId="77777777" w:rsidR="00D67E6E" w:rsidRPr="00D67E6E" w:rsidRDefault="00D67E6E" w:rsidP="00D67E6E">
      <w:pPr>
        <w:pStyle w:val="Bibliography"/>
        <w:rPr>
          <w:rFonts w:ascii="Calibri" w:hAnsi="Calibri" w:cs="Calibri"/>
        </w:rPr>
      </w:pPr>
      <w:r w:rsidRPr="00D67E6E">
        <w:rPr>
          <w:rFonts w:ascii="Calibri" w:hAnsi="Calibri" w:cs="Calibri"/>
        </w:rPr>
        <w:t>[6]</w:t>
      </w:r>
      <w:r w:rsidRPr="00D67E6E">
        <w:rPr>
          <w:rFonts w:ascii="Calibri" w:hAnsi="Calibri" w:cs="Calibri"/>
        </w:rPr>
        <w:tab/>
        <w:t>Singh, Karan, “CSC418 Computer Graphics: Illumination,” Fall-2007. [Online]. Available: http://www.dgp.toronto.edu/~karan/courses/csc418/lectures/l15.pdf. [Accessed: 09-Nov-2018].</w:t>
      </w:r>
    </w:p>
    <w:p w14:paraId="7C6338D3" w14:textId="77777777" w:rsidR="00D67E6E" w:rsidRPr="00D67E6E" w:rsidRDefault="00D67E6E" w:rsidP="00D67E6E">
      <w:pPr>
        <w:pStyle w:val="Bibliography"/>
        <w:rPr>
          <w:rFonts w:ascii="Calibri" w:hAnsi="Calibri" w:cs="Calibri"/>
        </w:rPr>
      </w:pPr>
      <w:r w:rsidRPr="00D67E6E">
        <w:rPr>
          <w:rFonts w:ascii="Calibri" w:hAnsi="Calibri" w:cs="Calibri"/>
        </w:rPr>
        <w:t>[7]</w:t>
      </w:r>
      <w:r w:rsidRPr="00D67E6E">
        <w:rPr>
          <w:rFonts w:ascii="Calibri" w:hAnsi="Calibri" w:cs="Calibri"/>
        </w:rPr>
        <w:tab/>
        <w:t xml:space="preserve">Owen, G. Scott, “Illumination Models - Introduction,” </w:t>
      </w:r>
      <w:r w:rsidRPr="00D67E6E">
        <w:rPr>
          <w:rFonts w:ascii="Calibri" w:hAnsi="Calibri" w:cs="Calibri"/>
          <w:i/>
          <w:iCs/>
        </w:rPr>
        <w:t>Illumination Models</w:t>
      </w:r>
      <w:r w:rsidRPr="00D67E6E">
        <w:rPr>
          <w:rFonts w:ascii="Calibri" w:hAnsi="Calibri" w:cs="Calibri"/>
        </w:rPr>
        <w:t>. [Online]. Available: https://www.siggraph.org/education/materials/HyperGraph/illumin/illum1.htm. [Accessed: 10-Nov-2018].</w:t>
      </w:r>
    </w:p>
    <w:p w14:paraId="0587FECD" w14:textId="77777777" w:rsidR="00D67E6E" w:rsidRPr="00D67E6E" w:rsidRDefault="00D67E6E" w:rsidP="00D67E6E">
      <w:pPr>
        <w:pStyle w:val="Bibliography"/>
        <w:rPr>
          <w:rFonts w:ascii="Calibri" w:hAnsi="Calibri" w:cs="Calibri"/>
        </w:rPr>
      </w:pPr>
      <w:r w:rsidRPr="00D67E6E">
        <w:rPr>
          <w:rFonts w:ascii="Calibri" w:hAnsi="Calibri" w:cs="Calibri"/>
        </w:rPr>
        <w:t>[8]</w:t>
      </w:r>
      <w:r w:rsidRPr="00D67E6E">
        <w:rPr>
          <w:rFonts w:ascii="Calibri" w:hAnsi="Calibri" w:cs="Calibri"/>
        </w:rPr>
        <w:tab/>
        <w:t xml:space="preserve">W. Jarosz, “Efficient Monte Carlo Methods for Light Transport in Scattering Media,” </w:t>
      </w:r>
      <w:r w:rsidRPr="00D67E6E">
        <w:rPr>
          <w:rFonts w:ascii="Calibri" w:hAnsi="Calibri" w:cs="Calibri"/>
          <w:i/>
          <w:iCs/>
        </w:rPr>
        <w:t>Dartmouth University</w:t>
      </w:r>
      <w:r w:rsidRPr="00D67E6E">
        <w:rPr>
          <w:rFonts w:ascii="Calibri" w:hAnsi="Calibri" w:cs="Calibri"/>
        </w:rPr>
        <w:t>, Sep-2008. [Online]. Available: https://cs.dartmouth.edu/~wjarosz/publications/dissertation/chapter4.pdf. [Accessed: 01-Jul-2018].</w:t>
      </w:r>
    </w:p>
    <w:p w14:paraId="4D46B399" w14:textId="77777777" w:rsidR="00D67E6E" w:rsidRPr="00D67E6E" w:rsidRDefault="00D67E6E" w:rsidP="00D67E6E">
      <w:pPr>
        <w:pStyle w:val="Bibliography"/>
        <w:rPr>
          <w:rFonts w:ascii="Calibri" w:hAnsi="Calibri" w:cs="Calibri"/>
        </w:rPr>
      </w:pPr>
      <w:r w:rsidRPr="00D67E6E">
        <w:rPr>
          <w:rFonts w:ascii="Calibri" w:hAnsi="Calibri" w:cs="Calibri"/>
        </w:rPr>
        <w:t>[9]</w:t>
      </w:r>
      <w:r w:rsidRPr="00D67E6E">
        <w:rPr>
          <w:rFonts w:ascii="Calibri" w:hAnsi="Calibri" w:cs="Calibri"/>
        </w:rPr>
        <w:tab/>
        <w:t>Wronski, Bartlomiej, “Volumetric Fog: Unified Compute Shader Based Solution to Atmospheric Scattering (Presented at Siggraph 2014),” 2014. [Online]. Available: https://bartwronski.files.wordpress.com/2014/08/bwronski_volumetric_fog_siggraph2014.pdf.</w:t>
      </w:r>
    </w:p>
    <w:p w14:paraId="2C64C61B" w14:textId="77777777" w:rsidR="00D67E6E" w:rsidRPr="00D67E6E" w:rsidRDefault="00D67E6E" w:rsidP="00D67E6E">
      <w:pPr>
        <w:pStyle w:val="Bibliography"/>
        <w:rPr>
          <w:rFonts w:ascii="Calibri" w:hAnsi="Calibri" w:cs="Calibri"/>
        </w:rPr>
      </w:pPr>
      <w:r w:rsidRPr="00D67E6E">
        <w:rPr>
          <w:rFonts w:ascii="Calibri" w:hAnsi="Calibri" w:cs="Calibri"/>
        </w:rPr>
        <w:t>[10]</w:t>
      </w:r>
      <w:r w:rsidRPr="00D67E6E">
        <w:rPr>
          <w:rFonts w:ascii="Calibri" w:hAnsi="Calibri" w:cs="Calibri"/>
        </w:rPr>
        <w:tab/>
        <w:t>“Gamasutra: Bartlomiej Wronski’s Blog - Atmospheric scattering and ‘volumetric fog’ algorithm – part 1.” [Online]. Available: https://www.gamasutra.com/blogs/BartlomiejWronski/20141208/226295/Atmospheric_scattering_and_volumetric_fog_algorithm__part_1.php. [Accessed: 15-Jul-2018].</w:t>
      </w:r>
    </w:p>
    <w:p w14:paraId="3110C543" w14:textId="77777777" w:rsidR="00D67E6E" w:rsidRPr="00D67E6E" w:rsidRDefault="00D67E6E" w:rsidP="00D67E6E">
      <w:pPr>
        <w:pStyle w:val="Bibliography"/>
        <w:rPr>
          <w:rFonts w:ascii="Calibri" w:hAnsi="Calibri" w:cs="Calibri"/>
        </w:rPr>
      </w:pPr>
      <w:r w:rsidRPr="00D67E6E">
        <w:rPr>
          <w:rFonts w:ascii="Calibri" w:hAnsi="Calibri" w:cs="Calibri"/>
        </w:rPr>
        <w:t>[11]</w:t>
      </w:r>
      <w:r w:rsidRPr="00D67E6E">
        <w:rPr>
          <w:rFonts w:ascii="Calibri" w:hAnsi="Calibri" w:cs="Calibri"/>
        </w:rPr>
        <w:tab/>
        <w:t xml:space="preserve">Owens, Brent, “Forward Rendering vs. Deferred Rendering,” </w:t>
      </w:r>
      <w:r w:rsidRPr="00D67E6E">
        <w:rPr>
          <w:rFonts w:ascii="Calibri" w:hAnsi="Calibri" w:cs="Calibri"/>
          <w:i/>
          <w:iCs/>
        </w:rPr>
        <w:t>Forward Rendering vs. Deferred Rendering</w:t>
      </w:r>
      <w:r w:rsidRPr="00D67E6E">
        <w:rPr>
          <w:rFonts w:ascii="Calibri" w:hAnsi="Calibri" w:cs="Calibri"/>
        </w:rPr>
        <w:t>, 28-Oct-2013. [Online]. Available: https://gamedevelopment.tutsplus.com/articles/forward-rendering-vs-deferred-rendering--gamedev-12342. [Accessed: 13-Jul-2018].</w:t>
      </w:r>
    </w:p>
    <w:p w14:paraId="6B6C71CE" w14:textId="77777777" w:rsidR="00D67E6E" w:rsidRPr="00D67E6E" w:rsidRDefault="00D67E6E" w:rsidP="00D67E6E">
      <w:pPr>
        <w:pStyle w:val="Bibliography"/>
        <w:rPr>
          <w:rFonts w:ascii="Calibri" w:hAnsi="Calibri" w:cs="Calibri"/>
        </w:rPr>
      </w:pPr>
      <w:r w:rsidRPr="00D67E6E">
        <w:rPr>
          <w:rFonts w:ascii="Calibri" w:hAnsi="Calibri" w:cs="Calibri"/>
        </w:rPr>
        <w:t>[12]</w:t>
      </w:r>
      <w:r w:rsidRPr="00D67E6E">
        <w:rPr>
          <w:rFonts w:ascii="Calibri" w:hAnsi="Calibri" w:cs="Calibri"/>
        </w:rPr>
        <w:tab/>
        <w:t xml:space="preserve">Perez-Diaz, Jose L., Ivanov, Ognyan, Peshev, Zahary, and Alvarez-Valenzuela, Marco A., “Fogs: Physical Basis, Characteristic Properties, and Impacts on the Environment and Human Health,” </w:t>
      </w:r>
      <w:r w:rsidRPr="00D67E6E">
        <w:rPr>
          <w:rFonts w:ascii="Calibri" w:hAnsi="Calibri" w:cs="Calibri"/>
          <w:i/>
          <w:iCs/>
        </w:rPr>
        <w:t>ResearchGate</w:t>
      </w:r>
      <w:r w:rsidRPr="00D67E6E">
        <w:rPr>
          <w:rFonts w:ascii="Calibri" w:hAnsi="Calibri" w:cs="Calibri"/>
        </w:rPr>
        <w:t>, 20-Oct-2017. [Online]. Available: https://www.researchgate.net/publication/320531889_Fogs_Physical_Basis_Characteristic_Properties_and_Impacts_on_the_Environment_and_Human_Health. [Accessed: 11-Nov-2018].</w:t>
      </w:r>
    </w:p>
    <w:p w14:paraId="3A56DD34" w14:textId="77777777" w:rsidR="00D67E6E" w:rsidRPr="00D67E6E" w:rsidRDefault="00D67E6E" w:rsidP="00D67E6E">
      <w:pPr>
        <w:pStyle w:val="Bibliography"/>
        <w:rPr>
          <w:rFonts w:ascii="Calibri" w:hAnsi="Calibri" w:cs="Calibri"/>
        </w:rPr>
      </w:pPr>
      <w:r w:rsidRPr="00D67E6E">
        <w:rPr>
          <w:rFonts w:ascii="Calibri" w:hAnsi="Calibri" w:cs="Calibri"/>
        </w:rPr>
        <w:t>[13]</w:t>
      </w:r>
      <w:r w:rsidRPr="00D67E6E">
        <w:rPr>
          <w:rFonts w:ascii="Calibri" w:hAnsi="Calibri" w:cs="Calibri"/>
        </w:rPr>
        <w:tab/>
        <w:t xml:space="preserve">Croft, P J and University of Louisiana at Monroe, “Fog,” </w:t>
      </w:r>
      <w:r w:rsidRPr="00D67E6E">
        <w:rPr>
          <w:rFonts w:ascii="Calibri" w:hAnsi="Calibri" w:cs="Calibri"/>
          <w:i/>
          <w:iCs/>
        </w:rPr>
        <w:t>Fog</w:t>
      </w:r>
      <w:r w:rsidRPr="00D67E6E">
        <w:rPr>
          <w:rFonts w:ascii="Calibri" w:hAnsi="Calibri" w:cs="Calibri"/>
        </w:rPr>
        <w:t>, 2003. [Online]. Available: http://curry.eas.gatech.edu/Courses/6140/ency/Chapter8/Ency_Atmos/Fog.pdf. [Accessed: 10-Nov-2018].</w:t>
      </w:r>
    </w:p>
    <w:p w14:paraId="3170E6FD" w14:textId="77777777" w:rsidR="00D67E6E" w:rsidRPr="00D67E6E" w:rsidRDefault="00D67E6E" w:rsidP="00D67E6E">
      <w:pPr>
        <w:pStyle w:val="Bibliography"/>
        <w:rPr>
          <w:rFonts w:ascii="Calibri" w:hAnsi="Calibri" w:cs="Calibri"/>
        </w:rPr>
      </w:pPr>
      <w:r w:rsidRPr="00D67E6E">
        <w:rPr>
          <w:rFonts w:ascii="Calibri" w:hAnsi="Calibri" w:cs="Calibri"/>
        </w:rPr>
        <w:t>[14]</w:t>
      </w:r>
      <w:r w:rsidRPr="00D67E6E">
        <w:rPr>
          <w:rFonts w:ascii="Calibri" w:hAnsi="Calibri" w:cs="Calibri"/>
        </w:rPr>
        <w:tab/>
        <w:t xml:space="preserve">J. Mackay, “In Praise of Video Gaming’s Old Dalliance with Distance Fog,” </w:t>
      </w:r>
      <w:r w:rsidRPr="00D67E6E">
        <w:rPr>
          <w:rFonts w:ascii="Calibri" w:hAnsi="Calibri" w:cs="Calibri"/>
          <w:i/>
          <w:iCs/>
        </w:rPr>
        <w:t>Waypoint</w:t>
      </w:r>
      <w:r w:rsidRPr="00D67E6E">
        <w:rPr>
          <w:rFonts w:ascii="Calibri" w:hAnsi="Calibri" w:cs="Calibri"/>
        </w:rPr>
        <w:t>, 07-Feb-2017. [Online]. Available: https://waypoint.vice.com/en_us/article/mg9p3a/in-praise-of-video-gamings-old-dalliance-with-distance-fog. [Accessed: 29-Sep-2018].</w:t>
      </w:r>
    </w:p>
    <w:p w14:paraId="535A3C3E" w14:textId="77777777" w:rsidR="00D67E6E" w:rsidRPr="00D67E6E" w:rsidRDefault="00D67E6E" w:rsidP="00D67E6E">
      <w:pPr>
        <w:pStyle w:val="Bibliography"/>
        <w:rPr>
          <w:rFonts w:ascii="Calibri" w:hAnsi="Calibri" w:cs="Calibri"/>
        </w:rPr>
      </w:pPr>
      <w:r w:rsidRPr="00D67E6E">
        <w:rPr>
          <w:rFonts w:ascii="Calibri" w:hAnsi="Calibri" w:cs="Calibri"/>
        </w:rPr>
        <w:lastRenderedPageBreak/>
        <w:t>[15]</w:t>
      </w:r>
      <w:r w:rsidRPr="00D67E6E">
        <w:rPr>
          <w:rFonts w:ascii="Calibri" w:hAnsi="Calibri" w:cs="Calibri"/>
        </w:rPr>
        <w:tab/>
        <w:t>Jasper Flick, “Rendering 14, Fog, a Unity Tutorial.” [Online]. Available: https://catlikecoding.com/unity/tutorials/rendering/part-14/. [Accessed: 30-Jun-2018].</w:t>
      </w:r>
    </w:p>
    <w:p w14:paraId="47C6098A" w14:textId="77777777" w:rsidR="00D67E6E" w:rsidRPr="00D67E6E" w:rsidRDefault="00D67E6E" w:rsidP="00D67E6E">
      <w:pPr>
        <w:pStyle w:val="Bibliography"/>
        <w:rPr>
          <w:rFonts w:ascii="Calibri" w:hAnsi="Calibri" w:cs="Calibri"/>
        </w:rPr>
      </w:pPr>
      <w:r w:rsidRPr="00D67E6E">
        <w:rPr>
          <w:rFonts w:ascii="Calibri" w:hAnsi="Calibri" w:cs="Calibri"/>
        </w:rPr>
        <w:t>[16]</w:t>
      </w:r>
      <w:r w:rsidRPr="00D67E6E">
        <w:rPr>
          <w:rFonts w:ascii="Calibri" w:hAnsi="Calibri" w:cs="Calibri"/>
        </w:rPr>
        <w:tab/>
        <w:t>“Soft Particles - Wolfire Games Blog.” [Online]. Available: http://blog.wolfire.com/2010/04/Soft-Particles. [Accessed: 30-Jun-2018].</w:t>
      </w:r>
    </w:p>
    <w:p w14:paraId="1368C602" w14:textId="77777777" w:rsidR="00D67E6E" w:rsidRPr="00D67E6E" w:rsidRDefault="00D67E6E" w:rsidP="00D67E6E">
      <w:pPr>
        <w:pStyle w:val="Bibliography"/>
        <w:rPr>
          <w:rFonts w:ascii="Calibri" w:hAnsi="Calibri" w:cs="Calibri"/>
        </w:rPr>
      </w:pPr>
      <w:r w:rsidRPr="00D67E6E">
        <w:rPr>
          <w:rFonts w:ascii="Calibri" w:hAnsi="Calibri" w:cs="Calibri"/>
        </w:rPr>
        <w:t>[17]</w:t>
      </w:r>
      <w:r w:rsidRPr="00D67E6E">
        <w:rPr>
          <w:rFonts w:ascii="Calibri" w:hAnsi="Calibri" w:cs="Calibri"/>
        </w:rPr>
        <w:tab/>
        <w:t>“Mist System - Highly efficient flowing mist, fog or dust - Unity Forum.” [Online]. Available: https://forum.unity.com/threads/mist-system-highly-efficient-flowing-mist-fog-or-dust.269187/. [Accessed: 29-Sep-2018].</w:t>
      </w:r>
    </w:p>
    <w:p w14:paraId="3580EA28" w14:textId="77777777" w:rsidR="00D67E6E" w:rsidRPr="00D67E6E" w:rsidRDefault="00D67E6E" w:rsidP="00D67E6E">
      <w:pPr>
        <w:pStyle w:val="Bibliography"/>
        <w:rPr>
          <w:rFonts w:ascii="Calibri" w:hAnsi="Calibri" w:cs="Calibri"/>
        </w:rPr>
      </w:pPr>
      <w:r w:rsidRPr="00D67E6E">
        <w:rPr>
          <w:rFonts w:ascii="Calibri" w:hAnsi="Calibri" w:cs="Calibri"/>
        </w:rPr>
        <w:t>[18]</w:t>
      </w:r>
      <w:r w:rsidRPr="00D67E6E">
        <w:rPr>
          <w:rFonts w:ascii="Calibri" w:hAnsi="Calibri" w:cs="Calibri"/>
        </w:rPr>
        <w:tab/>
        <w:t xml:space="preserve">A. Zanjiran, “[Tutorial] Volumetric Fog in Unity 2017 using New Particle Shader,” </w:t>
      </w:r>
      <w:r w:rsidRPr="00D67E6E">
        <w:rPr>
          <w:rFonts w:ascii="Calibri" w:hAnsi="Calibri" w:cs="Calibri"/>
          <w:i/>
          <w:iCs/>
        </w:rPr>
        <w:t>YouTube</w:t>
      </w:r>
      <w:r w:rsidRPr="00D67E6E">
        <w:rPr>
          <w:rFonts w:ascii="Calibri" w:hAnsi="Calibri" w:cs="Calibri"/>
        </w:rPr>
        <w:t>, 03-Jan-2018. [Online]. Available: https://www.youtube.com/watch?v=STugI38kD8c. [Accessed: 30-Jun-2018].</w:t>
      </w:r>
    </w:p>
    <w:p w14:paraId="2DA3D98C" w14:textId="77777777" w:rsidR="00D67E6E" w:rsidRPr="00D67E6E" w:rsidRDefault="00D67E6E" w:rsidP="00D67E6E">
      <w:pPr>
        <w:pStyle w:val="Bibliography"/>
        <w:rPr>
          <w:rFonts w:ascii="Calibri" w:hAnsi="Calibri" w:cs="Calibri"/>
        </w:rPr>
      </w:pPr>
      <w:r w:rsidRPr="00D67E6E">
        <w:rPr>
          <w:rFonts w:ascii="Calibri" w:hAnsi="Calibri" w:cs="Calibri"/>
        </w:rPr>
        <w:t>[19]</w:t>
      </w:r>
      <w:r w:rsidRPr="00D67E6E">
        <w:rPr>
          <w:rFonts w:ascii="Calibri" w:hAnsi="Calibri" w:cs="Calibri"/>
        </w:rPr>
        <w:tab/>
        <w:t xml:space="preserve">SpeedTutor, “[Unity3D] Creating a mist / fog particle effect with shuriken,” </w:t>
      </w:r>
      <w:r w:rsidRPr="00D67E6E">
        <w:rPr>
          <w:rFonts w:ascii="Calibri" w:hAnsi="Calibri" w:cs="Calibri"/>
          <w:i/>
          <w:iCs/>
        </w:rPr>
        <w:t>YouTube</w:t>
      </w:r>
      <w:r w:rsidRPr="00D67E6E">
        <w:rPr>
          <w:rFonts w:ascii="Calibri" w:hAnsi="Calibri" w:cs="Calibri"/>
        </w:rPr>
        <w:t>, 26-Jun-2014. [Online]. Available: https://www.youtube.com/watch?v=lekE0Ez_go0. [Accessed: 30-Jun-2018].</w:t>
      </w:r>
    </w:p>
    <w:p w14:paraId="01DDA19C" w14:textId="77777777" w:rsidR="00D67E6E" w:rsidRPr="00D67E6E" w:rsidRDefault="00D67E6E" w:rsidP="00D67E6E">
      <w:pPr>
        <w:pStyle w:val="Bibliography"/>
        <w:rPr>
          <w:rFonts w:ascii="Calibri" w:hAnsi="Calibri" w:cs="Calibri"/>
        </w:rPr>
      </w:pPr>
      <w:r w:rsidRPr="00D67E6E">
        <w:rPr>
          <w:rFonts w:ascii="Calibri" w:hAnsi="Calibri" w:cs="Calibri"/>
        </w:rPr>
        <w:t>[20]</w:t>
      </w:r>
      <w:r w:rsidRPr="00D67E6E">
        <w:rPr>
          <w:rFonts w:ascii="Calibri" w:hAnsi="Calibri" w:cs="Calibri"/>
        </w:rPr>
        <w:tab/>
        <w:t xml:space="preserve">Gökhan Karadayı, “Unreal Engine 4 Volumetric Fog,” </w:t>
      </w:r>
      <w:r w:rsidRPr="00D67E6E">
        <w:rPr>
          <w:rFonts w:ascii="Calibri" w:hAnsi="Calibri" w:cs="Calibri"/>
          <w:i/>
          <w:iCs/>
        </w:rPr>
        <w:t>Gökhan Karadayı - Environment Artist | World Creator</w:t>
      </w:r>
      <w:r w:rsidRPr="00D67E6E">
        <w:rPr>
          <w:rFonts w:ascii="Calibri" w:hAnsi="Calibri" w:cs="Calibri"/>
        </w:rPr>
        <w:t>. [Online]. Available: https://gkan.artstation.com/projects/o1bRO. [Accessed: 12-Nov-2018].</w:t>
      </w:r>
    </w:p>
    <w:p w14:paraId="2E8D97AB" w14:textId="77777777" w:rsidR="00D67E6E" w:rsidRPr="00D67E6E" w:rsidRDefault="00D67E6E" w:rsidP="00D67E6E">
      <w:pPr>
        <w:pStyle w:val="Bibliography"/>
        <w:rPr>
          <w:rFonts w:ascii="Calibri" w:hAnsi="Calibri" w:cs="Calibri"/>
        </w:rPr>
      </w:pPr>
      <w:r w:rsidRPr="00D67E6E">
        <w:rPr>
          <w:rFonts w:ascii="Calibri" w:hAnsi="Calibri" w:cs="Calibri"/>
        </w:rPr>
        <w:t>[21]</w:t>
      </w:r>
      <w:r w:rsidRPr="00D67E6E">
        <w:rPr>
          <w:rFonts w:ascii="Calibri" w:hAnsi="Calibri" w:cs="Calibri"/>
        </w:rPr>
        <w:tab/>
        <w:t>U. Technologies, “Unity - Manual: Deferred shading rendering path.” [Online]. Available: https://docs.unity3d.com/Manual/RenderTech-DeferredShading.html. [Accessed: 05-Jul-2018].</w:t>
      </w:r>
    </w:p>
    <w:p w14:paraId="0900453B" w14:textId="77777777" w:rsidR="00D67E6E" w:rsidRPr="00D67E6E" w:rsidRDefault="00D67E6E" w:rsidP="00D67E6E">
      <w:pPr>
        <w:pStyle w:val="Bibliography"/>
        <w:rPr>
          <w:rFonts w:ascii="Calibri" w:hAnsi="Calibri" w:cs="Calibri"/>
        </w:rPr>
      </w:pPr>
      <w:r w:rsidRPr="00D67E6E">
        <w:rPr>
          <w:rFonts w:ascii="Calibri" w:hAnsi="Calibri" w:cs="Calibri"/>
        </w:rPr>
        <w:t>[22]</w:t>
      </w:r>
      <w:r w:rsidRPr="00D67E6E">
        <w:rPr>
          <w:rFonts w:ascii="Calibri" w:hAnsi="Calibri" w:cs="Calibri"/>
        </w:rPr>
        <w:tab/>
        <w:t xml:space="preserve">“Deferred shading,” </w:t>
      </w:r>
      <w:r w:rsidRPr="00D67E6E">
        <w:rPr>
          <w:rFonts w:ascii="Calibri" w:hAnsi="Calibri" w:cs="Calibri"/>
          <w:i/>
          <w:iCs/>
        </w:rPr>
        <w:t>Wikipedia</w:t>
      </w:r>
      <w:r w:rsidRPr="00D67E6E">
        <w:rPr>
          <w:rFonts w:ascii="Calibri" w:hAnsi="Calibri" w:cs="Calibri"/>
        </w:rPr>
        <w:t>, 21-Aug-2018. [Online]. Available: https://en.wikipedia.org/w/index.php?title=Deferred_shading&amp;oldid=855824168. [Accessed: 30-Sep-2018].</w:t>
      </w:r>
    </w:p>
    <w:p w14:paraId="6A6CA533" w14:textId="77777777" w:rsidR="00D67E6E" w:rsidRPr="00D67E6E" w:rsidRDefault="00D67E6E" w:rsidP="00D67E6E">
      <w:pPr>
        <w:pStyle w:val="Bibliography"/>
        <w:rPr>
          <w:rFonts w:ascii="Calibri" w:hAnsi="Calibri" w:cs="Calibri"/>
        </w:rPr>
      </w:pPr>
      <w:r w:rsidRPr="00D67E6E">
        <w:rPr>
          <w:rFonts w:ascii="Calibri" w:hAnsi="Calibri" w:cs="Calibri"/>
        </w:rPr>
        <w:t>[23]</w:t>
      </w:r>
      <w:r w:rsidRPr="00D67E6E">
        <w:rPr>
          <w:rFonts w:ascii="Calibri" w:hAnsi="Calibri" w:cs="Calibri"/>
        </w:rPr>
        <w:tab/>
        <w:t>Mykhaylo Kotys, “Fast per-pixel lit volumetric fog without depth pre-pass,” 28-Apr-2015. [Online]. Available: https://www.gamasutra.com/blogs/MykhayloKotys/20150428/242150/Fast_perpixel_lit_volumetric_fog_without_depth_prepass.php. [Accessed: 11-Nov-2018].</w:t>
      </w:r>
    </w:p>
    <w:p w14:paraId="650A7B47" w14:textId="77777777" w:rsidR="00D67E6E" w:rsidRPr="00D67E6E" w:rsidRDefault="00D67E6E" w:rsidP="00D67E6E">
      <w:pPr>
        <w:pStyle w:val="Bibliography"/>
        <w:rPr>
          <w:rFonts w:ascii="Calibri" w:hAnsi="Calibri" w:cs="Calibri"/>
        </w:rPr>
      </w:pPr>
      <w:r w:rsidRPr="00D67E6E">
        <w:rPr>
          <w:rFonts w:ascii="Calibri" w:hAnsi="Calibri" w:cs="Calibri"/>
        </w:rPr>
        <w:t>[24]</w:t>
      </w:r>
      <w:r w:rsidRPr="00D67E6E">
        <w:rPr>
          <w:rFonts w:ascii="Calibri" w:hAnsi="Calibri" w:cs="Calibri"/>
        </w:rPr>
        <w:tab/>
        <w:t xml:space="preserve">Carn, Dr. Simon A., “Fundamentals of Remote Sensing - Atmospheric Transmission,” </w:t>
      </w:r>
      <w:r w:rsidRPr="00D67E6E">
        <w:rPr>
          <w:rFonts w:ascii="Calibri" w:hAnsi="Calibri" w:cs="Calibri"/>
          <w:i/>
          <w:iCs/>
        </w:rPr>
        <w:t>Michigan Technological University</w:t>
      </w:r>
      <w:r w:rsidRPr="00D67E6E">
        <w:rPr>
          <w:rFonts w:ascii="Calibri" w:hAnsi="Calibri" w:cs="Calibri"/>
        </w:rPr>
        <w:t>, 31-Mar-2010. [Online]. Available: http://pages.mtu.edu/~scarn/teaching/GE4250/transmission_lecture.pdf. [Accessed: 11-Nov-2018].</w:t>
      </w:r>
    </w:p>
    <w:p w14:paraId="5E284642" w14:textId="77777777" w:rsidR="00D67E6E" w:rsidRPr="00D67E6E" w:rsidRDefault="00D67E6E" w:rsidP="00D67E6E">
      <w:pPr>
        <w:pStyle w:val="Bibliography"/>
        <w:rPr>
          <w:rFonts w:ascii="Calibri" w:hAnsi="Calibri" w:cs="Calibri"/>
        </w:rPr>
      </w:pPr>
      <w:r w:rsidRPr="00D67E6E">
        <w:rPr>
          <w:rFonts w:ascii="Calibri" w:hAnsi="Calibri" w:cs="Calibri"/>
        </w:rPr>
        <w:t>[25]</w:t>
      </w:r>
      <w:r w:rsidRPr="00D67E6E">
        <w:rPr>
          <w:rFonts w:ascii="Calibri" w:hAnsi="Calibri" w:cs="Calibri"/>
        </w:rPr>
        <w:tab/>
        <w:t xml:space="preserve">Prof. Glenn H. Chapman: SFU Eng. Science, “Lesson 7: Absorption &amp; Scattering,” </w:t>
      </w:r>
      <w:r w:rsidRPr="00D67E6E">
        <w:rPr>
          <w:rFonts w:ascii="Calibri" w:hAnsi="Calibri" w:cs="Calibri"/>
          <w:i/>
          <w:iCs/>
        </w:rPr>
        <w:t>ENSC 376: Introduction to Optical Engineering and Design</w:t>
      </w:r>
      <w:r w:rsidRPr="00D67E6E">
        <w:rPr>
          <w:rFonts w:ascii="Calibri" w:hAnsi="Calibri" w:cs="Calibri"/>
        </w:rPr>
        <w:t>, 30-Jan-2008. [Online]. Available: http://www2.ensc.sfu.ca/~glennc/e376/e376l7.pdf. [Accessed: 01-Oct-2018].</w:t>
      </w:r>
    </w:p>
    <w:p w14:paraId="4A1C284B" w14:textId="77777777" w:rsidR="00D67E6E" w:rsidRPr="00D67E6E" w:rsidRDefault="00D67E6E" w:rsidP="00D67E6E">
      <w:pPr>
        <w:pStyle w:val="Bibliography"/>
        <w:rPr>
          <w:rFonts w:ascii="Calibri" w:hAnsi="Calibri" w:cs="Calibri"/>
        </w:rPr>
      </w:pPr>
      <w:r w:rsidRPr="00D67E6E">
        <w:rPr>
          <w:rFonts w:ascii="Calibri" w:hAnsi="Calibri" w:cs="Calibri"/>
        </w:rPr>
        <w:t>[26]</w:t>
      </w:r>
      <w:r w:rsidRPr="00D67E6E">
        <w:rPr>
          <w:rFonts w:ascii="Calibri" w:hAnsi="Calibri" w:cs="Calibri"/>
        </w:rPr>
        <w:tab/>
        <w:t xml:space="preserve">B. Kuchera, “1080p will come to Xbox One games, but at a cost - Polygon,” </w:t>
      </w:r>
      <w:r w:rsidRPr="00D67E6E">
        <w:rPr>
          <w:rFonts w:ascii="Calibri" w:hAnsi="Calibri" w:cs="Calibri"/>
          <w:i/>
          <w:iCs/>
        </w:rPr>
        <w:t>Polygon</w:t>
      </w:r>
      <w:r w:rsidRPr="00D67E6E">
        <w:rPr>
          <w:rFonts w:ascii="Calibri" w:hAnsi="Calibri" w:cs="Calibri"/>
        </w:rPr>
        <w:t>, 19-Aug-2014. [Online]. Available: https://www.polygon.com/2014/8/19/6045141/diablo-microsoft-resolution. [Accessed: 22-Sep-2018].</w:t>
      </w:r>
    </w:p>
    <w:p w14:paraId="3542A8AD" w14:textId="77777777" w:rsidR="00D67E6E" w:rsidRPr="00D67E6E" w:rsidRDefault="00D67E6E" w:rsidP="00D67E6E">
      <w:pPr>
        <w:pStyle w:val="Bibliography"/>
        <w:rPr>
          <w:rFonts w:ascii="Calibri" w:hAnsi="Calibri" w:cs="Calibri"/>
        </w:rPr>
      </w:pPr>
      <w:r w:rsidRPr="00D67E6E">
        <w:rPr>
          <w:rFonts w:ascii="Calibri" w:hAnsi="Calibri" w:cs="Calibri"/>
        </w:rPr>
        <w:t>[27]</w:t>
      </w:r>
      <w:r w:rsidRPr="00D67E6E">
        <w:rPr>
          <w:rFonts w:ascii="Calibri" w:hAnsi="Calibri" w:cs="Calibri"/>
        </w:rPr>
        <w:tab/>
        <w:t xml:space="preserve">“Unity,” </w:t>
      </w:r>
      <w:r w:rsidRPr="00D67E6E">
        <w:rPr>
          <w:rFonts w:ascii="Calibri" w:hAnsi="Calibri" w:cs="Calibri"/>
          <w:i/>
          <w:iCs/>
        </w:rPr>
        <w:t>Unity</w:t>
      </w:r>
      <w:r w:rsidRPr="00D67E6E">
        <w:rPr>
          <w:rFonts w:ascii="Calibri" w:hAnsi="Calibri" w:cs="Calibri"/>
        </w:rPr>
        <w:t>. [Online]. Available: https://unity3d.com. [Accessed: 29-Sep-2018].</w:t>
      </w:r>
    </w:p>
    <w:p w14:paraId="594DD01C" w14:textId="77777777" w:rsidR="00D67E6E" w:rsidRPr="00D67E6E" w:rsidRDefault="00D67E6E" w:rsidP="00D67E6E">
      <w:pPr>
        <w:pStyle w:val="Bibliography"/>
        <w:rPr>
          <w:rFonts w:ascii="Calibri" w:hAnsi="Calibri" w:cs="Calibri"/>
        </w:rPr>
      </w:pPr>
      <w:r w:rsidRPr="00D67E6E">
        <w:rPr>
          <w:rFonts w:ascii="Calibri" w:hAnsi="Calibri" w:cs="Calibri"/>
        </w:rPr>
        <w:t>[28]</w:t>
      </w:r>
      <w:r w:rsidRPr="00D67E6E">
        <w:rPr>
          <w:rFonts w:ascii="Calibri" w:hAnsi="Calibri" w:cs="Calibri"/>
        </w:rPr>
        <w:tab/>
        <w:t>“What is Unreal Engine 4.” [Online]. Available: https://www.unrealengine.com/en-US/what-is-unreal-engine-4. [Accessed: 29-Sep-2018].</w:t>
      </w:r>
    </w:p>
    <w:p w14:paraId="1935A528" w14:textId="77777777" w:rsidR="00D67E6E" w:rsidRPr="00D67E6E" w:rsidRDefault="00D67E6E" w:rsidP="00D67E6E">
      <w:pPr>
        <w:pStyle w:val="Bibliography"/>
        <w:rPr>
          <w:rFonts w:ascii="Calibri" w:hAnsi="Calibri" w:cs="Calibri"/>
        </w:rPr>
      </w:pPr>
      <w:r w:rsidRPr="00D67E6E">
        <w:rPr>
          <w:rFonts w:ascii="Calibri" w:hAnsi="Calibri" w:cs="Calibri"/>
        </w:rPr>
        <w:t>[29]</w:t>
      </w:r>
      <w:r w:rsidRPr="00D67E6E">
        <w:rPr>
          <w:rFonts w:ascii="Calibri" w:hAnsi="Calibri" w:cs="Calibri"/>
        </w:rPr>
        <w:tab/>
        <w:t xml:space="preserve">NivCube, “Working Tractor in the Distance During the Fog,” </w:t>
      </w:r>
      <w:r w:rsidRPr="00D67E6E">
        <w:rPr>
          <w:rFonts w:ascii="Calibri" w:hAnsi="Calibri" w:cs="Calibri"/>
          <w:i/>
          <w:iCs/>
        </w:rPr>
        <w:t>Storyblocks: Videoblocks</w:t>
      </w:r>
      <w:r w:rsidRPr="00D67E6E">
        <w:rPr>
          <w:rFonts w:ascii="Calibri" w:hAnsi="Calibri" w:cs="Calibri"/>
        </w:rPr>
        <w:t>. [Online]. Available: https://www.videoblocks.com/video/working-tractor-in-the-distance-during-the-fog-rvdxkvbggivx9p4pv. [Accessed: 17-Nov-2018].</w:t>
      </w:r>
    </w:p>
    <w:p w14:paraId="3A0DA0FC" w14:textId="77777777" w:rsidR="00D67E6E" w:rsidRPr="00D67E6E" w:rsidRDefault="00D67E6E" w:rsidP="00D67E6E">
      <w:pPr>
        <w:pStyle w:val="Bibliography"/>
        <w:rPr>
          <w:rFonts w:ascii="Calibri" w:hAnsi="Calibri" w:cs="Calibri"/>
        </w:rPr>
      </w:pPr>
      <w:r w:rsidRPr="00D67E6E">
        <w:rPr>
          <w:rFonts w:ascii="Calibri" w:hAnsi="Calibri" w:cs="Calibri"/>
        </w:rPr>
        <w:t>[30]</w:t>
      </w:r>
      <w:r w:rsidRPr="00D67E6E">
        <w:rPr>
          <w:rFonts w:ascii="Calibri" w:hAnsi="Calibri" w:cs="Calibri"/>
        </w:rPr>
        <w:tab/>
        <w:t>G. Schollwöck, “Blaue Stunde ND (Forum für Naturfotografen),” 20-Oct-2005. [Online]. Available: https://naturfotografen-forum.de/o21898-Blaue%20Stunde%20ND. [Accessed: 17-Nov-2018].</w:t>
      </w:r>
    </w:p>
    <w:p w14:paraId="37E5B8E4" w14:textId="77777777" w:rsidR="00D67E6E" w:rsidRPr="00D67E6E" w:rsidRDefault="00D67E6E" w:rsidP="00D67E6E">
      <w:pPr>
        <w:pStyle w:val="Bibliography"/>
        <w:rPr>
          <w:rFonts w:ascii="Calibri" w:hAnsi="Calibri" w:cs="Calibri"/>
        </w:rPr>
      </w:pPr>
      <w:r w:rsidRPr="00D67E6E">
        <w:rPr>
          <w:rFonts w:ascii="Calibri" w:hAnsi="Calibri" w:cs="Calibri"/>
        </w:rPr>
        <w:t>[31]</w:t>
      </w:r>
      <w:r w:rsidRPr="00D67E6E">
        <w:rPr>
          <w:rFonts w:ascii="Calibri" w:hAnsi="Calibri" w:cs="Calibri"/>
        </w:rPr>
        <w:tab/>
        <w:t xml:space="preserve">F. Nakaya, “Celebrating Our 20th Anniversary - The Emerald Necklace Conservancy,” </w:t>
      </w:r>
      <w:r w:rsidRPr="00D67E6E">
        <w:rPr>
          <w:rFonts w:ascii="Calibri" w:hAnsi="Calibri" w:cs="Calibri"/>
          <w:i/>
          <w:iCs/>
        </w:rPr>
        <w:t>The Emerald Necklace Conservancy</w:t>
      </w:r>
      <w:r w:rsidRPr="00D67E6E">
        <w:rPr>
          <w:rFonts w:ascii="Calibri" w:hAnsi="Calibri" w:cs="Calibri"/>
        </w:rPr>
        <w:t>. [Online]. Available: https://www.emeraldnecklace.org/20th/. [Accessed: 17-Nov-2018].</w:t>
      </w:r>
    </w:p>
    <w:p w14:paraId="02F2D866" w14:textId="77777777" w:rsidR="00D67E6E" w:rsidRPr="00D67E6E" w:rsidRDefault="00D67E6E" w:rsidP="00D67E6E">
      <w:pPr>
        <w:pStyle w:val="Bibliography"/>
        <w:rPr>
          <w:rFonts w:ascii="Calibri" w:hAnsi="Calibri" w:cs="Calibri"/>
        </w:rPr>
      </w:pPr>
      <w:r w:rsidRPr="00D67E6E">
        <w:rPr>
          <w:rFonts w:ascii="Calibri" w:hAnsi="Calibri" w:cs="Calibri"/>
        </w:rPr>
        <w:t>[32]</w:t>
      </w:r>
      <w:r w:rsidRPr="00D67E6E">
        <w:rPr>
          <w:rFonts w:ascii="Calibri" w:hAnsi="Calibri" w:cs="Calibri"/>
        </w:rPr>
        <w:tab/>
        <w:t xml:space="preserve">M. Shainblum, “San Francisco Photography and Fog Timelapse,” </w:t>
      </w:r>
      <w:r w:rsidRPr="00D67E6E">
        <w:rPr>
          <w:rFonts w:ascii="Calibri" w:hAnsi="Calibri" w:cs="Calibri"/>
          <w:i/>
          <w:iCs/>
        </w:rPr>
        <w:t>Symphony of Fog</w:t>
      </w:r>
      <w:r w:rsidRPr="00D67E6E">
        <w:rPr>
          <w:rFonts w:ascii="Calibri" w:hAnsi="Calibri" w:cs="Calibri"/>
        </w:rPr>
        <w:t>, 11-May-2017. [Online]. Available: http://www.shainblumphoto.com/project/symphony-of-the-fog/. [Accessed: 17-Nov-2018].</w:t>
      </w:r>
    </w:p>
    <w:p w14:paraId="3964852A" w14:textId="77777777" w:rsidR="00D67E6E" w:rsidRPr="00D67E6E" w:rsidRDefault="00D67E6E" w:rsidP="00D67E6E">
      <w:pPr>
        <w:pStyle w:val="Bibliography"/>
        <w:rPr>
          <w:rFonts w:ascii="Calibri" w:hAnsi="Calibri" w:cs="Calibri"/>
        </w:rPr>
      </w:pPr>
      <w:r w:rsidRPr="00D67E6E">
        <w:rPr>
          <w:rFonts w:ascii="Calibri" w:hAnsi="Calibri" w:cs="Calibri"/>
        </w:rPr>
        <w:lastRenderedPageBreak/>
        <w:t>[33]</w:t>
      </w:r>
      <w:r w:rsidRPr="00D67E6E">
        <w:rPr>
          <w:rFonts w:ascii="Calibri" w:hAnsi="Calibri" w:cs="Calibri"/>
        </w:rPr>
        <w:tab/>
        <w:t xml:space="preserve">Astrobob, “Crepuscular rays – a tale of sunbeams diverging in the blue sky – Astro Bob,” </w:t>
      </w:r>
      <w:r w:rsidRPr="00D67E6E">
        <w:rPr>
          <w:rFonts w:ascii="Calibri" w:hAnsi="Calibri" w:cs="Calibri"/>
          <w:i/>
          <w:iCs/>
        </w:rPr>
        <w:t>Crepuscular Rays</w:t>
      </w:r>
      <w:r w:rsidRPr="00D67E6E">
        <w:rPr>
          <w:rFonts w:ascii="Calibri" w:hAnsi="Calibri" w:cs="Calibri"/>
        </w:rPr>
        <w:t>, 10-Jul-2011. [Online]. Available: https://astrobob.areavoices.com/2011/07/10/crepuscular-rays-a-tale-of-sunbeams-diverging-in-the-blue-sky/. [Accessed: 17-Nov-2018].</w:t>
      </w:r>
    </w:p>
    <w:p w14:paraId="60557A5E" w14:textId="77777777" w:rsidR="00D67E6E" w:rsidRPr="00D67E6E" w:rsidRDefault="00D67E6E" w:rsidP="00D67E6E">
      <w:pPr>
        <w:pStyle w:val="Bibliography"/>
        <w:rPr>
          <w:rFonts w:ascii="Calibri" w:hAnsi="Calibri" w:cs="Calibri"/>
        </w:rPr>
      </w:pPr>
      <w:r w:rsidRPr="00D67E6E">
        <w:rPr>
          <w:rFonts w:ascii="Calibri" w:hAnsi="Calibri" w:cs="Calibri"/>
        </w:rPr>
        <w:t>[34]</w:t>
      </w:r>
      <w:r w:rsidRPr="00D67E6E">
        <w:rPr>
          <w:rFonts w:ascii="Calibri" w:hAnsi="Calibri" w:cs="Calibri"/>
        </w:rPr>
        <w:tab/>
        <w:t xml:space="preserve">Nexus Mods, “Darker Interior Ambient Fog,” </w:t>
      </w:r>
      <w:r w:rsidRPr="00D67E6E">
        <w:rPr>
          <w:rFonts w:ascii="Calibri" w:hAnsi="Calibri" w:cs="Calibri"/>
          <w:i/>
          <w:iCs/>
        </w:rPr>
        <w:t>Nexus Mods :: Skyrim Special Edition</w:t>
      </w:r>
      <w:r w:rsidRPr="00D67E6E">
        <w:rPr>
          <w:rFonts w:ascii="Calibri" w:hAnsi="Calibri" w:cs="Calibri"/>
        </w:rPr>
        <w:t>. [Online]. Available: https://www.nexusmods.com/skyrimspecialedition/mods/11197/. [Accessed: 17-Nov-2018].</w:t>
      </w:r>
    </w:p>
    <w:p w14:paraId="4A445E63" w14:textId="77777777" w:rsidR="00D67E6E" w:rsidRPr="00D67E6E" w:rsidRDefault="00D67E6E" w:rsidP="00D67E6E">
      <w:pPr>
        <w:pStyle w:val="Bibliography"/>
        <w:rPr>
          <w:rFonts w:ascii="Calibri" w:hAnsi="Calibri" w:cs="Calibri"/>
        </w:rPr>
      </w:pPr>
      <w:r w:rsidRPr="00D67E6E">
        <w:rPr>
          <w:rFonts w:ascii="Calibri" w:hAnsi="Calibri" w:cs="Calibri"/>
        </w:rPr>
        <w:t>[35]</w:t>
      </w:r>
      <w:r w:rsidRPr="00D67E6E">
        <w:rPr>
          <w:rFonts w:ascii="Calibri" w:hAnsi="Calibri" w:cs="Calibri"/>
        </w:rPr>
        <w:tab/>
        <w:t xml:space="preserve">L. Voropai, “WLE 2015 – Cloudy and Foggy Nature – Wiki Loves Earth,” </w:t>
      </w:r>
      <w:r w:rsidRPr="00D67E6E">
        <w:rPr>
          <w:rFonts w:ascii="Calibri" w:hAnsi="Calibri" w:cs="Calibri"/>
          <w:i/>
          <w:iCs/>
        </w:rPr>
        <w:t>Wiki Loves Earth</w:t>
      </w:r>
      <w:r w:rsidRPr="00D67E6E">
        <w:rPr>
          <w:rFonts w:ascii="Calibri" w:hAnsi="Calibri" w:cs="Calibri"/>
        </w:rPr>
        <w:t>, 19-May-2015. [Online]. Available: http://wikilovesearth.org/wle-2015-cloudy-and-foggy-nature/. [Accessed: 17-Nov-2018].</w:t>
      </w:r>
    </w:p>
    <w:p w14:paraId="3BE5C791" w14:textId="77777777" w:rsidR="00D67E6E" w:rsidRPr="00D67E6E" w:rsidRDefault="00D67E6E" w:rsidP="00D67E6E">
      <w:pPr>
        <w:pStyle w:val="Bibliography"/>
        <w:rPr>
          <w:rFonts w:ascii="Calibri" w:hAnsi="Calibri" w:cs="Calibri"/>
        </w:rPr>
      </w:pPr>
      <w:r w:rsidRPr="00D67E6E">
        <w:rPr>
          <w:rFonts w:ascii="Calibri" w:hAnsi="Calibri" w:cs="Calibri"/>
        </w:rPr>
        <w:t>[36]</w:t>
      </w:r>
      <w:r w:rsidRPr="00D67E6E">
        <w:rPr>
          <w:rFonts w:ascii="Calibri" w:hAnsi="Calibri" w:cs="Calibri"/>
        </w:rPr>
        <w:tab/>
        <w:t xml:space="preserve">S. Gustavson, “Simplex noise demystified,” </w:t>
      </w:r>
      <w:r w:rsidRPr="00D67E6E">
        <w:rPr>
          <w:rFonts w:ascii="Calibri" w:hAnsi="Calibri" w:cs="Calibri"/>
          <w:i/>
          <w:iCs/>
        </w:rPr>
        <w:t>Linkoping University, Sweden</w:t>
      </w:r>
      <w:r w:rsidRPr="00D67E6E">
        <w:rPr>
          <w:rFonts w:ascii="Calibri" w:hAnsi="Calibri" w:cs="Calibri"/>
        </w:rPr>
        <w:t>, 22-Mar-2005. [Online]. Available: http://webstaff.itn.liu.se/~stegu/simplexnoise/simplexnoise.pdf. [Accessed: 27-Oct-2018].</w:t>
      </w:r>
    </w:p>
    <w:p w14:paraId="7925EA14" w14:textId="77777777" w:rsidR="00D67E6E" w:rsidRPr="00D67E6E" w:rsidRDefault="00D67E6E" w:rsidP="00D67E6E">
      <w:pPr>
        <w:pStyle w:val="Bibliography"/>
        <w:rPr>
          <w:rFonts w:ascii="Calibri" w:hAnsi="Calibri" w:cs="Calibri"/>
        </w:rPr>
      </w:pPr>
      <w:r w:rsidRPr="00D67E6E">
        <w:rPr>
          <w:rFonts w:ascii="Calibri" w:hAnsi="Calibri" w:cs="Calibri"/>
        </w:rPr>
        <w:t>[37]</w:t>
      </w:r>
      <w:r w:rsidRPr="00D67E6E">
        <w:rPr>
          <w:rFonts w:ascii="Calibri" w:hAnsi="Calibri" w:cs="Calibri"/>
        </w:rPr>
        <w:tab/>
        <w:t xml:space="preserve">E. Lash and Gustavson, Stefan, “2D / 3D / 4D optimised Perlin Noise Cg/HLSL library (cginc) - Unity Forum,” </w:t>
      </w:r>
      <w:r w:rsidRPr="00D67E6E">
        <w:rPr>
          <w:rFonts w:ascii="Calibri" w:hAnsi="Calibri" w:cs="Calibri"/>
          <w:i/>
          <w:iCs/>
        </w:rPr>
        <w:t>Unity Forum</w:t>
      </w:r>
      <w:r w:rsidRPr="00D67E6E">
        <w:rPr>
          <w:rFonts w:ascii="Calibri" w:hAnsi="Calibri" w:cs="Calibri"/>
        </w:rPr>
        <w:t>, 18-Dec-2013. [Online]. Available: https://forum.unity.com/threads/2d-3d-4d-optimised-perlin-noise-cg-hlsl-library-cginc.218372/. [Accessed: 23-Sep-2018].</w:t>
      </w:r>
    </w:p>
    <w:p w14:paraId="3E91EA64" w14:textId="77777777" w:rsidR="00D67E6E" w:rsidRPr="00D67E6E" w:rsidRDefault="00D67E6E" w:rsidP="00D67E6E">
      <w:pPr>
        <w:pStyle w:val="Bibliography"/>
        <w:rPr>
          <w:rFonts w:ascii="Calibri" w:hAnsi="Calibri" w:cs="Calibri"/>
        </w:rPr>
      </w:pPr>
      <w:r w:rsidRPr="00D67E6E">
        <w:rPr>
          <w:rFonts w:ascii="Calibri" w:hAnsi="Calibri" w:cs="Calibri"/>
        </w:rPr>
        <w:t>[38]</w:t>
      </w:r>
      <w:r w:rsidRPr="00D67E6E">
        <w:rPr>
          <w:rFonts w:ascii="Calibri" w:hAnsi="Calibri" w:cs="Calibri"/>
        </w:rPr>
        <w:tab/>
        <w:t xml:space="preserve">S. Gustavson and Ashima, “Procedural Noise Shader Routines compatible with WebGL: ashima/webgl-noise,” </w:t>
      </w:r>
      <w:r w:rsidRPr="00D67E6E">
        <w:rPr>
          <w:rFonts w:ascii="Calibri" w:hAnsi="Calibri" w:cs="Calibri"/>
          <w:i/>
          <w:iCs/>
        </w:rPr>
        <w:t>GitHub</w:t>
      </w:r>
      <w:r w:rsidRPr="00D67E6E">
        <w:rPr>
          <w:rFonts w:ascii="Calibri" w:hAnsi="Calibri" w:cs="Calibri"/>
        </w:rPr>
        <w:t>, 16-Nov-2018. [Online]. Available: https://github.com/ashima/webgl-noise. [Accessed: 17-Nov-2018].</w:t>
      </w:r>
    </w:p>
    <w:p w14:paraId="7ED9D22B" w14:textId="77777777" w:rsidR="00D67E6E" w:rsidRPr="00D67E6E" w:rsidRDefault="00D67E6E" w:rsidP="00D67E6E">
      <w:pPr>
        <w:pStyle w:val="Bibliography"/>
        <w:rPr>
          <w:rFonts w:ascii="Calibri" w:hAnsi="Calibri" w:cs="Calibri"/>
        </w:rPr>
      </w:pPr>
      <w:r w:rsidRPr="00D67E6E">
        <w:rPr>
          <w:rFonts w:ascii="Calibri" w:hAnsi="Calibri" w:cs="Calibri"/>
        </w:rPr>
        <w:t>[39]</w:t>
      </w:r>
      <w:r w:rsidRPr="00D67E6E">
        <w:rPr>
          <w:rFonts w:ascii="Calibri" w:hAnsi="Calibri" w:cs="Calibri"/>
        </w:rPr>
        <w:tab/>
        <w:t xml:space="preserve">M. Abeln, “Rome of the West,” </w:t>
      </w:r>
      <w:r w:rsidRPr="00D67E6E">
        <w:rPr>
          <w:rFonts w:ascii="Calibri" w:hAnsi="Calibri" w:cs="Calibri"/>
          <w:i/>
          <w:iCs/>
        </w:rPr>
        <w:t>Dense Fog</w:t>
      </w:r>
      <w:r w:rsidRPr="00D67E6E">
        <w:rPr>
          <w:rFonts w:ascii="Calibri" w:hAnsi="Calibri" w:cs="Calibri"/>
        </w:rPr>
        <w:t>, 04-Jan-2009. [Online]. Available: http://www.romeofthewest.com/2009/01/dense-fog.html. [Accessed: 17-Nov-2018].</w:t>
      </w:r>
    </w:p>
    <w:p w14:paraId="0560C5A5" w14:textId="77777777" w:rsidR="00D67E6E" w:rsidRPr="00D67E6E" w:rsidRDefault="00D67E6E" w:rsidP="00D67E6E">
      <w:pPr>
        <w:pStyle w:val="Bibliography"/>
        <w:rPr>
          <w:rFonts w:ascii="Calibri" w:hAnsi="Calibri" w:cs="Calibri"/>
        </w:rPr>
      </w:pPr>
      <w:r w:rsidRPr="00D67E6E">
        <w:rPr>
          <w:rFonts w:ascii="Calibri" w:hAnsi="Calibri" w:cs="Calibri"/>
        </w:rPr>
        <w:t>[40]</w:t>
      </w:r>
      <w:r w:rsidRPr="00D67E6E">
        <w:rPr>
          <w:rFonts w:ascii="Calibri" w:hAnsi="Calibri" w:cs="Calibri"/>
        </w:rPr>
        <w:tab/>
        <w:t xml:space="preserve">D. Collier, “Tutorial 20 - Point Light,” </w:t>
      </w:r>
      <w:r w:rsidRPr="00D67E6E">
        <w:rPr>
          <w:rFonts w:ascii="Calibri" w:hAnsi="Calibri" w:cs="Calibri"/>
          <w:i/>
          <w:iCs/>
        </w:rPr>
        <w:t>OGLdev - Modern OpenGL Tutorials</w:t>
      </w:r>
      <w:r w:rsidRPr="00D67E6E">
        <w:rPr>
          <w:rFonts w:ascii="Calibri" w:hAnsi="Calibri" w:cs="Calibri"/>
        </w:rPr>
        <w:t>, 2015. [Online]. Available: http://ogldev.atspace.co.uk/www/tutorial20/tutorial20.html. [Accessed: 18-Nov-2018].</w:t>
      </w:r>
    </w:p>
    <w:p w14:paraId="6C8AEE88" w14:textId="77777777" w:rsidR="00D67E6E" w:rsidRPr="00D67E6E" w:rsidRDefault="00D67E6E" w:rsidP="00D67E6E">
      <w:pPr>
        <w:pStyle w:val="Bibliography"/>
        <w:rPr>
          <w:rFonts w:ascii="Calibri" w:hAnsi="Calibri" w:cs="Calibri"/>
        </w:rPr>
      </w:pPr>
      <w:r w:rsidRPr="00D67E6E">
        <w:rPr>
          <w:rFonts w:ascii="Calibri" w:hAnsi="Calibri" w:cs="Calibri"/>
        </w:rPr>
        <w:t>[41]</w:t>
      </w:r>
      <w:r w:rsidRPr="00D67E6E">
        <w:rPr>
          <w:rFonts w:ascii="Calibri" w:hAnsi="Calibri" w:cs="Calibri"/>
        </w:rPr>
        <w:tab/>
        <w:t xml:space="preserve">J. Lanman, “VolumetricFog,” </w:t>
      </w:r>
      <w:r w:rsidRPr="00D67E6E">
        <w:rPr>
          <w:rFonts w:ascii="Calibri" w:hAnsi="Calibri" w:cs="Calibri"/>
          <w:i/>
          <w:iCs/>
        </w:rPr>
        <w:t>GitHub</w:t>
      </w:r>
      <w:r w:rsidRPr="00D67E6E">
        <w:rPr>
          <w:rFonts w:ascii="Calibri" w:hAnsi="Calibri" w:cs="Calibri"/>
        </w:rPr>
        <w:t>, 17-Nov-2018. [Online]. Available: https://github.com/JoshuaLanman/VolumetricFog. [Accessed: 17-Nov-2018].</w:t>
      </w:r>
    </w:p>
    <w:p w14:paraId="28EDBBF6" w14:textId="77777777" w:rsidR="00D67E6E" w:rsidRPr="00D67E6E" w:rsidRDefault="00D67E6E" w:rsidP="00D67E6E">
      <w:pPr>
        <w:pStyle w:val="Bibliography"/>
        <w:rPr>
          <w:rFonts w:ascii="Calibri" w:hAnsi="Calibri" w:cs="Calibri"/>
        </w:rPr>
      </w:pPr>
      <w:r w:rsidRPr="00D67E6E">
        <w:rPr>
          <w:rFonts w:ascii="Calibri" w:hAnsi="Calibri" w:cs="Calibri"/>
        </w:rPr>
        <w:t>[42]</w:t>
      </w:r>
      <w:r w:rsidRPr="00D67E6E">
        <w:rPr>
          <w:rFonts w:ascii="Calibri" w:hAnsi="Calibri" w:cs="Calibri"/>
        </w:rPr>
        <w:tab/>
        <w:t xml:space="preserve">“Digital Future Lab: an interactive media design studio (University of Washington Bothell),” </w:t>
      </w:r>
      <w:r w:rsidRPr="00D67E6E">
        <w:rPr>
          <w:rFonts w:ascii="Calibri" w:hAnsi="Calibri" w:cs="Calibri"/>
          <w:i/>
          <w:iCs/>
        </w:rPr>
        <w:t>Digital Future Lab</w:t>
      </w:r>
      <w:r w:rsidRPr="00D67E6E">
        <w:rPr>
          <w:rFonts w:ascii="Calibri" w:hAnsi="Calibri" w:cs="Calibri"/>
        </w:rPr>
        <w:t>. [Online]. Available: http://digitalfuturelab.com/. [Accessed: 17-Nov-2018].</w:t>
      </w:r>
    </w:p>
    <w:p w14:paraId="43509D37" w14:textId="77777777" w:rsidR="00D67E6E" w:rsidRPr="00D67E6E" w:rsidRDefault="00D67E6E" w:rsidP="00D67E6E">
      <w:pPr>
        <w:pStyle w:val="Bibliography"/>
        <w:rPr>
          <w:rFonts w:ascii="Calibri" w:hAnsi="Calibri" w:cs="Calibri"/>
        </w:rPr>
      </w:pPr>
      <w:r w:rsidRPr="00D67E6E">
        <w:rPr>
          <w:rFonts w:ascii="Calibri" w:hAnsi="Calibri" w:cs="Calibri"/>
        </w:rPr>
        <w:t>[43]</w:t>
      </w:r>
      <w:r w:rsidRPr="00D67E6E">
        <w:rPr>
          <w:rFonts w:ascii="Calibri" w:hAnsi="Calibri" w:cs="Calibri"/>
        </w:rPr>
        <w:tab/>
        <w:t>U. Technologies, “Unity - Manual: Directional light shadows.” [Online]. Available: https://docs.unity3d.com/Manual/DirLightShadows.html. [Accessed: 22-Jul-2018].</w:t>
      </w:r>
    </w:p>
    <w:p w14:paraId="06F00E68" w14:textId="06AC2073" w:rsidR="00373567" w:rsidRDefault="00373567" w:rsidP="00373567">
      <w:pPr>
        <w:rPr>
          <w:sz w:val="24"/>
          <w:szCs w:val="24"/>
        </w:rPr>
      </w:pPr>
      <w:r w:rsidRPr="00383BEE">
        <w:rPr>
          <w:sz w:val="24"/>
          <w:szCs w:val="24"/>
        </w:rPr>
        <w:fldChar w:fldCharType="end"/>
      </w:r>
    </w:p>
    <w:p w14:paraId="42655E35" w14:textId="77777777" w:rsidR="00373567" w:rsidRDefault="00373567" w:rsidP="00373567">
      <w:pPr>
        <w:rPr>
          <w:sz w:val="24"/>
          <w:szCs w:val="24"/>
        </w:rPr>
      </w:pPr>
      <w:r>
        <w:rPr>
          <w:sz w:val="24"/>
          <w:szCs w:val="24"/>
        </w:rPr>
        <w:br w:type="page"/>
      </w:r>
    </w:p>
    <w:p w14:paraId="45DBFA75" w14:textId="77777777" w:rsidR="00373567" w:rsidRDefault="0080204B" w:rsidP="001F27D0">
      <w:pPr>
        <w:pStyle w:val="Heading1"/>
      </w:pPr>
      <w:bookmarkStart w:id="185" w:name="_Ref530416571"/>
      <w:bookmarkStart w:id="186" w:name="_Toc531452926"/>
      <w:r>
        <w:lastRenderedPageBreak/>
        <w:t>Appendix A – Development System</w:t>
      </w:r>
      <w:bookmarkEnd w:id="185"/>
      <w:bookmarkEnd w:id="186"/>
    </w:p>
    <w:p w14:paraId="6B81CACD" w14:textId="77777777" w:rsidR="00213A16" w:rsidRDefault="00213A16" w:rsidP="00213A16">
      <w:pPr>
        <w:tabs>
          <w:tab w:val="left" w:pos="2160"/>
        </w:tabs>
        <w:autoSpaceDE w:val="0"/>
        <w:autoSpaceDN w:val="0"/>
        <w:adjustRightInd w:val="0"/>
        <w:spacing w:line="240" w:lineRule="auto"/>
        <w:rPr>
          <w:rFonts w:cstheme="minorHAnsi"/>
          <w:b/>
          <w:sz w:val="24"/>
          <w:szCs w:val="24"/>
        </w:rPr>
      </w:pPr>
    </w:p>
    <w:p w14:paraId="0994766B" w14:textId="768BC7ED" w:rsidR="0076733F" w:rsidRPr="00FC4BF2" w:rsidRDefault="0076733F" w:rsidP="00213A16">
      <w:pPr>
        <w:tabs>
          <w:tab w:val="left" w:pos="2160"/>
        </w:tabs>
        <w:autoSpaceDE w:val="0"/>
        <w:autoSpaceDN w:val="0"/>
        <w:adjustRightInd w:val="0"/>
        <w:spacing w:line="240" w:lineRule="auto"/>
        <w:rPr>
          <w:rFonts w:cstheme="minorHAnsi"/>
          <w:sz w:val="24"/>
          <w:szCs w:val="24"/>
        </w:rPr>
      </w:pPr>
      <w:r w:rsidRPr="00FC4BF2">
        <w:rPr>
          <w:rFonts w:cstheme="minorHAnsi"/>
          <w:b/>
          <w:sz w:val="24"/>
          <w:szCs w:val="24"/>
        </w:rPr>
        <w:t>Computer</w:t>
      </w:r>
      <w:r w:rsidRPr="00FC4BF2">
        <w:rPr>
          <w:rFonts w:cstheme="minorHAnsi"/>
          <w:sz w:val="24"/>
          <w:szCs w:val="24"/>
        </w:rPr>
        <w:tab/>
        <w:t>ASUS VivoBook Pro 15 N580VD</w:t>
      </w:r>
    </w:p>
    <w:p w14:paraId="1F8FA810" w14:textId="4F68A62D" w:rsidR="0076733F" w:rsidRPr="00FC4BF2" w:rsidRDefault="0076733F" w:rsidP="00213A16">
      <w:pPr>
        <w:tabs>
          <w:tab w:val="left" w:pos="2160"/>
        </w:tabs>
        <w:autoSpaceDE w:val="0"/>
        <w:autoSpaceDN w:val="0"/>
        <w:adjustRightInd w:val="0"/>
        <w:spacing w:line="240" w:lineRule="auto"/>
        <w:rPr>
          <w:rFonts w:cstheme="minorHAnsi"/>
          <w:sz w:val="24"/>
          <w:szCs w:val="24"/>
        </w:rPr>
      </w:pPr>
      <w:r w:rsidRPr="00FC4BF2">
        <w:rPr>
          <w:rFonts w:cstheme="minorHAnsi"/>
          <w:b/>
          <w:sz w:val="24"/>
          <w:szCs w:val="24"/>
        </w:rPr>
        <w:t>Operating System</w:t>
      </w:r>
      <w:r w:rsidRPr="00FC4BF2">
        <w:rPr>
          <w:rFonts w:cstheme="minorHAnsi"/>
          <w:sz w:val="24"/>
          <w:szCs w:val="24"/>
        </w:rPr>
        <w:tab/>
        <w:t xml:space="preserve">Microsoft Windows 10 </w:t>
      </w:r>
      <w:r w:rsidR="0027721D" w:rsidRPr="00FC4BF2">
        <w:rPr>
          <w:rFonts w:cstheme="minorHAnsi"/>
          <w:sz w:val="24"/>
          <w:szCs w:val="24"/>
        </w:rPr>
        <w:t>Home</w:t>
      </w:r>
    </w:p>
    <w:p w14:paraId="652F2256" w14:textId="2D481DC9" w:rsidR="0076733F" w:rsidRPr="00FC4BF2" w:rsidRDefault="0076733F" w:rsidP="00213A16">
      <w:pPr>
        <w:tabs>
          <w:tab w:val="left" w:pos="2160"/>
        </w:tabs>
        <w:autoSpaceDE w:val="0"/>
        <w:autoSpaceDN w:val="0"/>
        <w:adjustRightInd w:val="0"/>
        <w:spacing w:line="240" w:lineRule="auto"/>
        <w:rPr>
          <w:rFonts w:cstheme="minorHAnsi"/>
          <w:sz w:val="24"/>
          <w:szCs w:val="24"/>
        </w:rPr>
      </w:pPr>
      <w:r w:rsidRPr="00FC4BF2">
        <w:rPr>
          <w:rFonts w:cstheme="minorHAnsi"/>
          <w:b/>
          <w:sz w:val="24"/>
          <w:szCs w:val="24"/>
        </w:rPr>
        <w:t>Version</w:t>
      </w:r>
      <w:r w:rsidRPr="00FC4BF2">
        <w:rPr>
          <w:rFonts w:cstheme="minorHAnsi"/>
          <w:sz w:val="24"/>
          <w:szCs w:val="24"/>
        </w:rPr>
        <w:tab/>
        <w:t>10.0.1</w:t>
      </w:r>
      <w:r w:rsidR="0027721D" w:rsidRPr="00FC4BF2">
        <w:rPr>
          <w:rFonts w:cstheme="minorHAnsi"/>
          <w:sz w:val="24"/>
          <w:szCs w:val="24"/>
        </w:rPr>
        <w:t>7763.134</w:t>
      </w:r>
    </w:p>
    <w:p w14:paraId="427897FC" w14:textId="77777777" w:rsidR="0027721D" w:rsidRPr="00FC4BF2" w:rsidRDefault="0076733F" w:rsidP="00213A16">
      <w:pPr>
        <w:tabs>
          <w:tab w:val="left" w:pos="2160"/>
        </w:tabs>
        <w:autoSpaceDE w:val="0"/>
        <w:autoSpaceDN w:val="0"/>
        <w:adjustRightInd w:val="0"/>
        <w:spacing w:line="240" w:lineRule="auto"/>
        <w:rPr>
          <w:rFonts w:cstheme="minorHAnsi"/>
          <w:sz w:val="24"/>
          <w:szCs w:val="24"/>
        </w:rPr>
      </w:pPr>
      <w:r w:rsidRPr="00FC4BF2">
        <w:rPr>
          <w:rFonts w:cstheme="minorHAnsi"/>
          <w:b/>
          <w:sz w:val="24"/>
          <w:szCs w:val="24"/>
        </w:rPr>
        <w:t>CPU</w:t>
      </w:r>
      <w:r w:rsidRPr="00FC4BF2">
        <w:rPr>
          <w:rFonts w:cstheme="minorHAnsi"/>
          <w:sz w:val="24"/>
          <w:szCs w:val="24"/>
        </w:rPr>
        <w:tab/>
      </w:r>
      <w:r w:rsidR="0027721D" w:rsidRPr="00FC4BF2">
        <w:rPr>
          <w:rFonts w:cstheme="minorHAnsi"/>
          <w:sz w:val="24"/>
          <w:szCs w:val="24"/>
        </w:rPr>
        <w:t xml:space="preserve">7th Gen. Intel Core i7-7700HQ at 2.80GHz (6M Cache, up to 3.80 GHz) </w:t>
      </w:r>
    </w:p>
    <w:p w14:paraId="2324473A" w14:textId="5289A2CB" w:rsidR="0080204B" w:rsidRPr="00FC4BF2" w:rsidRDefault="0076733F" w:rsidP="00213A16">
      <w:pPr>
        <w:tabs>
          <w:tab w:val="left" w:pos="2160"/>
        </w:tabs>
        <w:autoSpaceDE w:val="0"/>
        <w:autoSpaceDN w:val="0"/>
        <w:adjustRightInd w:val="0"/>
        <w:spacing w:line="240" w:lineRule="auto"/>
        <w:rPr>
          <w:rFonts w:cstheme="minorHAnsi"/>
          <w:sz w:val="24"/>
          <w:szCs w:val="24"/>
        </w:rPr>
      </w:pPr>
      <w:r w:rsidRPr="00FC4BF2">
        <w:rPr>
          <w:rFonts w:cstheme="minorHAnsi"/>
          <w:b/>
          <w:sz w:val="24"/>
          <w:szCs w:val="24"/>
        </w:rPr>
        <w:t>RAM</w:t>
      </w:r>
      <w:r w:rsidRPr="00FC4BF2">
        <w:rPr>
          <w:rFonts w:cstheme="minorHAnsi"/>
          <w:sz w:val="24"/>
          <w:szCs w:val="24"/>
        </w:rPr>
        <w:tab/>
      </w:r>
      <w:r w:rsidR="0027721D" w:rsidRPr="00FC4BF2">
        <w:rPr>
          <w:rFonts w:cstheme="minorHAnsi"/>
          <w:sz w:val="24"/>
          <w:szCs w:val="24"/>
        </w:rPr>
        <w:t>32GB DDR4 at 2400MHz Memory</w:t>
      </w:r>
    </w:p>
    <w:p w14:paraId="05371B8B" w14:textId="29F0B2CE" w:rsidR="0027721D" w:rsidRPr="00FC4BF2" w:rsidRDefault="0027721D" w:rsidP="00213A16">
      <w:pPr>
        <w:tabs>
          <w:tab w:val="left" w:pos="2160"/>
        </w:tabs>
        <w:autoSpaceDE w:val="0"/>
        <w:autoSpaceDN w:val="0"/>
        <w:adjustRightInd w:val="0"/>
        <w:spacing w:line="240" w:lineRule="auto"/>
        <w:rPr>
          <w:rFonts w:cstheme="minorHAnsi"/>
          <w:color w:val="111111"/>
          <w:sz w:val="24"/>
          <w:szCs w:val="24"/>
          <w:shd w:val="clear" w:color="auto" w:fill="FFFFFF"/>
        </w:rPr>
      </w:pPr>
      <w:r w:rsidRPr="00FC4BF2">
        <w:rPr>
          <w:rFonts w:cstheme="minorHAnsi"/>
          <w:b/>
          <w:sz w:val="24"/>
          <w:szCs w:val="24"/>
        </w:rPr>
        <w:t>GPU</w:t>
      </w:r>
      <w:r w:rsidRPr="00FC4BF2">
        <w:rPr>
          <w:rFonts w:cstheme="minorHAnsi"/>
          <w:sz w:val="24"/>
          <w:szCs w:val="24"/>
        </w:rPr>
        <w:tab/>
      </w:r>
      <w:r w:rsidRPr="00FC4BF2">
        <w:rPr>
          <w:rFonts w:cstheme="minorHAnsi"/>
          <w:color w:val="111111"/>
          <w:sz w:val="24"/>
          <w:szCs w:val="24"/>
          <w:shd w:val="clear" w:color="auto" w:fill="FFFFFF"/>
        </w:rPr>
        <w:t>NVIDIA GeForce GTX 1050 with 4GB GDDR5</w:t>
      </w:r>
    </w:p>
    <w:p w14:paraId="12084F46" w14:textId="40346A36" w:rsidR="00FC4BF2" w:rsidRPr="00FC4BF2" w:rsidRDefault="00FC4BF2" w:rsidP="00213A16">
      <w:pPr>
        <w:tabs>
          <w:tab w:val="left" w:pos="2160"/>
        </w:tabs>
        <w:autoSpaceDE w:val="0"/>
        <w:autoSpaceDN w:val="0"/>
        <w:adjustRightInd w:val="0"/>
        <w:spacing w:line="240" w:lineRule="auto"/>
        <w:rPr>
          <w:rFonts w:cstheme="minorHAnsi"/>
          <w:sz w:val="24"/>
          <w:szCs w:val="24"/>
        </w:rPr>
      </w:pPr>
      <w:r w:rsidRPr="00FC4BF2">
        <w:rPr>
          <w:rFonts w:cstheme="minorHAnsi"/>
          <w:b/>
          <w:sz w:val="24"/>
          <w:szCs w:val="24"/>
        </w:rPr>
        <w:t>HDD</w:t>
      </w:r>
      <w:r w:rsidRPr="00FC4BF2">
        <w:rPr>
          <w:rFonts w:cstheme="minorHAnsi"/>
          <w:sz w:val="24"/>
          <w:szCs w:val="24"/>
        </w:rPr>
        <w:tab/>
        <w:t>1 TB Solid State</w:t>
      </w:r>
    </w:p>
    <w:p w14:paraId="41CD450D" w14:textId="77777777" w:rsidR="0080204B" w:rsidRDefault="0080204B">
      <w:pPr>
        <w:rPr>
          <w:sz w:val="24"/>
          <w:szCs w:val="24"/>
        </w:rPr>
      </w:pPr>
      <w:r>
        <w:br w:type="page"/>
      </w:r>
    </w:p>
    <w:p w14:paraId="7ADEDA69" w14:textId="36BA9B99" w:rsidR="0080204B" w:rsidRDefault="0080204B" w:rsidP="001F27D0">
      <w:pPr>
        <w:pStyle w:val="Heading1"/>
      </w:pPr>
      <w:bookmarkStart w:id="187" w:name="_Ref530416618"/>
      <w:bookmarkStart w:id="188" w:name="_Toc531452927"/>
      <w:r>
        <w:lastRenderedPageBreak/>
        <w:t>Appendix B</w:t>
      </w:r>
      <w:r w:rsidR="001F27D0">
        <w:t xml:space="preserve"> </w:t>
      </w:r>
      <w:r>
        <w:t>– Bas</w:t>
      </w:r>
      <w:r w:rsidR="00213A16">
        <w:t>e</w:t>
      </w:r>
      <w:r>
        <w:t xml:space="preserve"> Scene</w:t>
      </w:r>
      <w:bookmarkEnd w:id="187"/>
      <w:bookmarkEnd w:id="188"/>
    </w:p>
    <w:p w14:paraId="1D5E61CC" w14:textId="2FB8FA7B" w:rsidR="00D7704B" w:rsidRDefault="00D7704B" w:rsidP="006555A9">
      <w:pPr>
        <w:pStyle w:val="CapstoneNormal"/>
      </w:pPr>
      <w:r>
        <w:rPr>
          <w:noProof/>
        </w:rPr>
        <w:drawing>
          <wp:inline distT="0" distB="0" distL="0" distR="0" wp14:anchorId="666E023E" wp14:editId="1E770430">
            <wp:extent cx="5457469" cy="2981960"/>
            <wp:effectExtent l="19050" t="19050" r="1016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se Scene - Configuratio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57469" cy="2981960"/>
                    </a:xfrm>
                    <a:prstGeom prst="rect">
                      <a:avLst/>
                    </a:prstGeom>
                    <a:ln w="12700">
                      <a:solidFill>
                        <a:schemeClr val="tx1"/>
                      </a:solidFill>
                    </a:ln>
                  </pic:spPr>
                </pic:pic>
              </a:graphicData>
            </a:graphic>
          </wp:inline>
        </w:drawing>
      </w:r>
    </w:p>
    <w:p w14:paraId="526DF46A" w14:textId="0A769544" w:rsidR="00C12028" w:rsidRDefault="00AA5C15" w:rsidP="006555A9">
      <w:pPr>
        <w:pStyle w:val="CapstoneNormal"/>
      </w:pPr>
      <w:r>
        <w:t>The scene is composed of the following Unity 3D primitives</w:t>
      </w:r>
      <w:r w:rsidR="00910432">
        <w:t xml:space="preserve"> (9087 total)</w:t>
      </w:r>
      <w:r>
        <w:t>:</w:t>
      </w:r>
    </w:p>
    <w:p w14:paraId="21F9D61E" w14:textId="1A83ED7D" w:rsidR="00AA5C15" w:rsidRPr="00006551" w:rsidRDefault="00AA5C15" w:rsidP="00006551">
      <w:pPr>
        <w:pStyle w:val="CapstoneNormal"/>
        <w:tabs>
          <w:tab w:val="left" w:pos="2160"/>
        </w:tabs>
        <w:spacing w:after="120"/>
        <w:rPr>
          <w:b/>
        </w:rPr>
      </w:pPr>
      <w:r w:rsidRPr="00006551">
        <w:rPr>
          <w:b/>
        </w:rPr>
        <w:t>Ground</w:t>
      </w:r>
      <w:r w:rsidR="00006551" w:rsidRPr="00006551">
        <w:rPr>
          <w:b/>
        </w:rPr>
        <w:t xml:space="preserve"> (1 total)</w:t>
      </w:r>
      <w:r w:rsidRPr="00006551">
        <w:rPr>
          <w:b/>
        </w:rPr>
        <w:t xml:space="preserve">: </w:t>
      </w:r>
    </w:p>
    <w:p w14:paraId="212372F5" w14:textId="3E39BCE5" w:rsidR="00643A37" w:rsidRDefault="00AA5C15" w:rsidP="00006551">
      <w:pPr>
        <w:pStyle w:val="CapstoneNormal"/>
        <w:tabs>
          <w:tab w:val="left" w:pos="2160"/>
        </w:tabs>
        <w:spacing w:after="120" w:line="240" w:lineRule="auto"/>
        <w:ind w:firstLine="720"/>
      </w:pPr>
      <w:r>
        <w:t xml:space="preserve">Primitive: </w:t>
      </w:r>
      <w:r w:rsidR="00006551">
        <w:tab/>
      </w:r>
      <w:r>
        <w:t>Plane</w:t>
      </w:r>
      <w:r w:rsidR="00643A37">
        <w:t xml:space="preserve"> </w:t>
      </w:r>
    </w:p>
    <w:p w14:paraId="511614F9" w14:textId="48351641" w:rsidR="00AA5C15" w:rsidRPr="00006551" w:rsidRDefault="00AA5C15" w:rsidP="00006551">
      <w:pPr>
        <w:pStyle w:val="CapstoneNormal"/>
        <w:tabs>
          <w:tab w:val="left" w:pos="2160"/>
        </w:tabs>
        <w:spacing w:after="120"/>
        <w:rPr>
          <w:b/>
        </w:rPr>
      </w:pPr>
      <w:r w:rsidRPr="00006551">
        <w:rPr>
          <w:b/>
        </w:rPr>
        <w:t>Trees</w:t>
      </w:r>
      <w:r w:rsidR="00006551" w:rsidRPr="00006551">
        <w:rPr>
          <w:b/>
        </w:rPr>
        <w:t xml:space="preserve"> (1501 total)</w:t>
      </w:r>
      <w:r w:rsidRPr="00006551">
        <w:rPr>
          <w:b/>
        </w:rPr>
        <w:t>:</w:t>
      </w:r>
    </w:p>
    <w:p w14:paraId="5C27572D" w14:textId="5093A704" w:rsidR="00AA5C15" w:rsidRDefault="00AA5C15" w:rsidP="00006551">
      <w:pPr>
        <w:pStyle w:val="CapstoneNormal"/>
        <w:tabs>
          <w:tab w:val="left" w:pos="2160"/>
        </w:tabs>
        <w:spacing w:after="120"/>
        <w:ind w:left="720"/>
      </w:pPr>
      <w:r>
        <w:t xml:space="preserve">Primitives: </w:t>
      </w:r>
      <w:r w:rsidR="00006551">
        <w:tab/>
      </w:r>
      <w:r>
        <w:t>Cylinders</w:t>
      </w:r>
      <w:r w:rsidR="00006551">
        <w:t xml:space="preserve"> (</w:t>
      </w:r>
      <w:r>
        <w:t>6 per tree</w:t>
      </w:r>
      <w:r w:rsidR="00006551">
        <w:t xml:space="preserve">: </w:t>
      </w:r>
      <w:r w:rsidR="005651BB">
        <w:t>1 trunk, 5 branch layers</w:t>
      </w:r>
      <w:r w:rsidR="00006551">
        <w:t xml:space="preserve"> – 9006 total</w:t>
      </w:r>
      <w:r w:rsidR="005651BB">
        <w:t>)</w:t>
      </w:r>
    </w:p>
    <w:p w14:paraId="1010B764" w14:textId="36C6902B" w:rsidR="00AA5C15" w:rsidRDefault="00AA5C15" w:rsidP="00006551">
      <w:pPr>
        <w:pStyle w:val="CapstoneNormal"/>
        <w:tabs>
          <w:tab w:val="left" w:pos="2160"/>
        </w:tabs>
        <w:spacing w:after="120"/>
        <w:ind w:left="720"/>
      </w:pPr>
      <w:r>
        <w:t xml:space="preserve">Short Trees: </w:t>
      </w:r>
      <w:r w:rsidR="00006551">
        <w:tab/>
      </w:r>
      <w:r>
        <w:t>859</w:t>
      </w:r>
    </w:p>
    <w:p w14:paraId="61D07F07" w14:textId="05D3F9C8" w:rsidR="005651BB" w:rsidRDefault="00AA5C15" w:rsidP="00006551">
      <w:pPr>
        <w:pStyle w:val="CapstoneNormal"/>
        <w:tabs>
          <w:tab w:val="left" w:pos="2160"/>
        </w:tabs>
        <w:spacing w:after="120"/>
        <w:ind w:left="720"/>
      </w:pPr>
      <w:r>
        <w:t xml:space="preserve">Tall Trees: </w:t>
      </w:r>
      <w:r w:rsidR="00006551">
        <w:tab/>
      </w:r>
      <w:r>
        <w:t>642</w:t>
      </w:r>
    </w:p>
    <w:p w14:paraId="6F757D8C" w14:textId="01120EDA" w:rsidR="005651BB" w:rsidRPr="00006551" w:rsidRDefault="005651BB" w:rsidP="00006551">
      <w:pPr>
        <w:pStyle w:val="CapstoneNormal"/>
        <w:tabs>
          <w:tab w:val="left" w:pos="2160"/>
        </w:tabs>
        <w:spacing w:after="120"/>
        <w:rPr>
          <w:b/>
        </w:rPr>
      </w:pPr>
      <w:r w:rsidRPr="00006551">
        <w:rPr>
          <w:b/>
        </w:rPr>
        <w:t>Mountains</w:t>
      </w:r>
      <w:r w:rsidR="00006551" w:rsidRPr="00006551">
        <w:rPr>
          <w:b/>
        </w:rPr>
        <w:t xml:space="preserve"> (4 total)</w:t>
      </w:r>
      <w:r w:rsidRPr="00006551">
        <w:rPr>
          <w:b/>
        </w:rPr>
        <w:t>:</w:t>
      </w:r>
    </w:p>
    <w:p w14:paraId="72A3F36E" w14:textId="5701ACB8" w:rsidR="00006551" w:rsidRDefault="005651BB" w:rsidP="00006551">
      <w:pPr>
        <w:pStyle w:val="CapstoneNormal"/>
        <w:tabs>
          <w:tab w:val="left" w:pos="2160"/>
        </w:tabs>
        <w:spacing w:after="120"/>
        <w:ind w:firstLine="720"/>
      </w:pPr>
      <w:r>
        <w:t xml:space="preserve">Primitives: </w:t>
      </w:r>
      <w:r w:rsidR="00006551">
        <w:tab/>
      </w:r>
      <w:r>
        <w:t>Cylinders (4 per mountain</w:t>
      </w:r>
      <w:r w:rsidR="00006551">
        <w:t xml:space="preserve"> – 16 total</w:t>
      </w:r>
      <w:r>
        <w:t>)</w:t>
      </w:r>
    </w:p>
    <w:p w14:paraId="565BDE72" w14:textId="10CE4A03" w:rsidR="005651BB" w:rsidRDefault="00006551" w:rsidP="00006551">
      <w:pPr>
        <w:pStyle w:val="CapstoneNormal"/>
        <w:tabs>
          <w:tab w:val="left" w:pos="2160"/>
        </w:tabs>
        <w:spacing w:after="120"/>
        <w:ind w:left="720" w:firstLine="720"/>
      </w:pPr>
      <w:r>
        <w:t xml:space="preserve">       </w:t>
      </w:r>
      <w:r>
        <w:tab/>
      </w:r>
      <w:r w:rsidR="005651BB">
        <w:t>Spheres (3 per mountain</w:t>
      </w:r>
      <w:r>
        <w:t xml:space="preserve"> – 12 total</w:t>
      </w:r>
      <w:r w:rsidR="005651BB">
        <w:t>)</w:t>
      </w:r>
    </w:p>
    <w:p w14:paraId="535C8FE5" w14:textId="044B07D4" w:rsidR="00643A37" w:rsidRPr="00006551" w:rsidRDefault="00643A37" w:rsidP="00006551">
      <w:pPr>
        <w:pStyle w:val="CapstoneNormal"/>
        <w:tabs>
          <w:tab w:val="left" w:pos="2160"/>
        </w:tabs>
        <w:spacing w:after="120"/>
        <w:rPr>
          <w:b/>
        </w:rPr>
      </w:pPr>
      <w:r w:rsidRPr="00006551">
        <w:rPr>
          <w:b/>
        </w:rPr>
        <w:t>Shed:</w:t>
      </w:r>
    </w:p>
    <w:p w14:paraId="4D77FDDF" w14:textId="2F6F069B" w:rsidR="00643A37" w:rsidRDefault="00643A37" w:rsidP="00006551">
      <w:pPr>
        <w:pStyle w:val="CapstoneNormal"/>
        <w:tabs>
          <w:tab w:val="left" w:pos="2160"/>
        </w:tabs>
        <w:spacing w:after="120"/>
        <w:ind w:firstLine="720"/>
      </w:pPr>
      <w:r>
        <w:t>Primitives:</w:t>
      </w:r>
      <w:r w:rsidR="00006551">
        <w:t xml:space="preserve"> </w:t>
      </w:r>
      <w:r w:rsidR="00006551">
        <w:tab/>
        <w:t>Cubes (12 total)</w:t>
      </w:r>
    </w:p>
    <w:p w14:paraId="2B058D18" w14:textId="0F9D5EF4" w:rsidR="00643A37" w:rsidRPr="00006551" w:rsidRDefault="00643A37" w:rsidP="00006551">
      <w:pPr>
        <w:pStyle w:val="CapstoneNormal"/>
        <w:tabs>
          <w:tab w:val="left" w:pos="2160"/>
        </w:tabs>
        <w:spacing w:after="120"/>
        <w:rPr>
          <w:b/>
        </w:rPr>
      </w:pPr>
      <w:r w:rsidRPr="00006551">
        <w:rPr>
          <w:b/>
        </w:rPr>
        <w:t>Lamp Post:</w:t>
      </w:r>
      <w:bookmarkStart w:id="189" w:name="_GoBack"/>
      <w:bookmarkEnd w:id="189"/>
    </w:p>
    <w:p w14:paraId="2681B8C8" w14:textId="77777777" w:rsidR="00006551" w:rsidRDefault="00643A37" w:rsidP="00006551">
      <w:pPr>
        <w:pStyle w:val="CapstoneNormal"/>
        <w:tabs>
          <w:tab w:val="left" w:pos="2160"/>
        </w:tabs>
        <w:spacing w:after="120"/>
        <w:ind w:firstLine="720"/>
      </w:pPr>
      <w:r>
        <w:t>Primitives:</w:t>
      </w:r>
      <w:r w:rsidR="00006551">
        <w:t xml:space="preserve"> </w:t>
      </w:r>
      <w:r w:rsidR="00006551">
        <w:tab/>
        <w:t>Cylinders (2 total)</w:t>
      </w:r>
    </w:p>
    <w:p w14:paraId="51BFE1B1" w14:textId="77777777" w:rsidR="00006551" w:rsidRDefault="00006551" w:rsidP="00006551">
      <w:pPr>
        <w:pStyle w:val="CapstoneNormal"/>
        <w:tabs>
          <w:tab w:val="left" w:pos="2160"/>
        </w:tabs>
        <w:spacing w:after="120"/>
        <w:ind w:firstLine="720"/>
      </w:pPr>
      <w:r>
        <w:tab/>
        <w:t>Sphere (1 total)</w:t>
      </w:r>
    </w:p>
    <w:p w14:paraId="235079DA" w14:textId="5B691D3B" w:rsidR="00643A37" w:rsidRDefault="00006551" w:rsidP="00006551">
      <w:pPr>
        <w:pStyle w:val="CapstoneNormal"/>
        <w:tabs>
          <w:tab w:val="left" w:pos="2160"/>
        </w:tabs>
        <w:spacing w:after="120"/>
        <w:ind w:firstLine="720"/>
      </w:pPr>
      <w:r>
        <w:tab/>
        <w:t>Point Light (1 total)</w:t>
      </w:r>
    </w:p>
    <w:p w14:paraId="0178E852" w14:textId="4836DD94" w:rsidR="00006551" w:rsidRPr="00006551" w:rsidRDefault="00006551" w:rsidP="00006551">
      <w:pPr>
        <w:pStyle w:val="CapstoneNormal"/>
        <w:tabs>
          <w:tab w:val="left" w:pos="2160"/>
        </w:tabs>
        <w:spacing w:after="120"/>
        <w:rPr>
          <w:b/>
        </w:rPr>
      </w:pPr>
      <w:r w:rsidRPr="00006551">
        <w:rPr>
          <w:b/>
        </w:rPr>
        <w:t>Cookie Trail:</w:t>
      </w:r>
    </w:p>
    <w:p w14:paraId="699B7E2C" w14:textId="0B2747EB" w:rsidR="00643A37" w:rsidRPr="006555A9" w:rsidRDefault="00006551" w:rsidP="007F4A86">
      <w:pPr>
        <w:pStyle w:val="CapstoneNormal"/>
        <w:tabs>
          <w:tab w:val="left" w:pos="2160"/>
        </w:tabs>
        <w:spacing w:after="120"/>
        <w:ind w:firstLine="720"/>
      </w:pPr>
      <w:r>
        <w:t xml:space="preserve">Primitives: </w:t>
      </w:r>
      <w:r>
        <w:tab/>
        <w:t>Spheres (1 each, 36 total)</w:t>
      </w:r>
    </w:p>
    <w:sectPr w:rsidR="00643A37" w:rsidRPr="006555A9" w:rsidSect="00EA7A42">
      <w:footerReference w:type="default" r:id="rId45"/>
      <w:footerReference w:type="first" r:id="rId46"/>
      <w:type w:val="continuous"/>
      <w:pgSz w:w="12240" w:h="15840"/>
      <w:pgMar w:top="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6CD06" w14:textId="77777777" w:rsidR="00FC4F2E" w:rsidRDefault="00FC4F2E">
      <w:pPr>
        <w:spacing w:after="0" w:line="240" w:lineRule="auto"/>
      </w:pPr>
      <w:r>
        <w:separator/>
      </w:r>
    </w:p>
  </w:endnote>
  <w:endnote w:type="continuationSeparator" w:id="0">
    <w:p w14:paraId="2B54E61A" w14:textId="77777777" w:rsidR="00FC4F2E" w:rsidRDefault="00FC4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3751470"/>
      <w:docPartObj>
        <w:docPartGallery w:val="Page Numbers (Bottom of Page)"/>
        <w:docPartUnique/>
      </w:docPartObj>
    </w:sdtPr>
    <w:sdtContent>
      <w:sdt>
        <w:sdtPr>
          <w:id w:val="-2110038263"/>
          <w:docPartObj>
            <w:docPartGallery w:val="Page Numbers (Top of Page)"/>
            <w:docPartUnique/>
          </w:docPartObj>
        </w:sdtPr>
        <w:sdtContent>
          <w:p w14:paraId="3CBA02E8" w14:textId="77777777" w:rsidR="00FF2C43" w:rsidRDefault="00FF2C43">
            <w:pPr>
              <w:pStyle w:val="Footer"/>
              <w:jc w:val="right"/>
            </w:pPr>
            <w:r>
              <w:t xml:space="preserve">Page </w:t>
            </w:r>
            <w:r>
              <w:rPr>
                <w:b/>
                <w:bCs/>
                <w:sz w:val="24"/>
                <w:szCs w:val="24"/>
              </w:rPr>
              <w:fldChar w:fldCharType="begin"/>
            </w:r>
            <w:r>
              <w:rPr>
                <w:b/>
                <w:bCs/>
                <w:sz w:val="24"/>
                <w:szCs w:val="24"/>
              </w:rPr>
              <w:instrText xml:space="preserve"> PAGE  \* ROMAN </w:instrText>
            </w:r>
            <w:r>
              <w:rPr>
                <w:b/>
                <w:bCs/>
                <w:sz w:val="24"/>
                <w:szCs w:val="24"/>
              </w:rPr>
              <w:fldChar w:fldCharType="separate"/>
            </w:r>
            <w:r>
              <w:rPr>
                <w:b/>
                <w:bCs/>
                <w:noProof/>
                <w:sz w:val="24"/>
                <w:szCs w:val="24"/>
              </w:rPr>
              <w:t>V</w:t>
            </w:r>
            <w:r>
              <w:rPr>
                <w:b/>
                <w:bCs/>
                <w:sz w:val="24"/>
                <w:szCs w:val="24"/>
              </w:rPr>
              <w:fldChar w:fldCharType="end"/>
            </w:r>
          </w:p>
        </w:sdtContent>
      </w:sdt>
    </w:sdtContent>
  </w:sdt>
  <w:p w14:paraId="470E551F" w14:textId="77777777" w:rsidR="00FF2C43" w:rsidRDefault="00FF2C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059960"/>
      <w:docPartObj>
        <w:docPartGallery w:val="Page Numbers (Bottom of Page)"/>
        <w:docPartUnique/>
      </w:docPartObj>
    </w:sdtPr>
    <w:sdtContent>
      <w:sdt>
        <w:sdtPr>
          <w:id w:val="157345644"/>
          <w:docPartObj>
            <w:docPartGallery w:val="Page Numbers (Top of Page)"/>
            <w:docPartUnique/>
          </w:docPartObj>
        </w:sdtPr>
        <w:sdtContent>
          <w:p w14:paraId="56471496" w14:textId="54FEC90D" w:rsidR="00FF2C43" w:rsidRDefault="00FF2C4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5</w:t>
            </w:r>
            <w:r>
              <w:rPr>
                <w:b/>
                <w:bCs/>
                <w:sz w:val="24"/>
                <w:szCs w:val="24"/>
              </w:rPr>
              <w:fldChar w:fldCharType="end"/>
            </w:r>
            <w:r>
              <w:t xml:space="preserve"> of </w:t>
            </w:r>
            <w:r>
              <w:rPr>
                <w:b/>
                <w:bCs/>
                <w:sz w:val="24"/>
                <w:szCs w:val="24"/>
              </w:rPr>
              <w:fldChar w:fldCharType="begin"/>
            </w:r>
            <w:r>
              <w:rPr>
                <w:b/>
                <w:bCs/>
                <w:sz w:val="24"/>
                <w:szCs w:val="24"/>
              </w:rPr>
              <w:instrText xml:space="preserve"> SECTIONPAGES  </w:instrText>
            </w:r>
            <w:r>
              <w:rPr>
                <w:b/>
                <w:bCs/>
                <w:sz w:val="24"/>
                <w:szCs w:val="24"/>
              </w:rPr>
              <w:fldChar w:fldCharType="separate"/>
            </w:r>
            <w:r w:rsidR="00436480">
              <w:rPr>
                <w:b/>
                <w:bCs/>
                <w:noProof/>
                <w:sz w:val="24"/>
                <w:szCs w:val="24"/>
              </w:rPr>
              <w:t>47</w:t>
            </w:r>
            <w:r>
              <w:rPr>
                <w:b/>
                <w:bCs/>
                <w:sz w:val="24"/>
                <w:szCs w:val="24"/>
              </w:rPr>
              <w:fldChar w:fldCharType="end"/>
            </w:r>
          </w:p>
        </w:sdtContent>
      </w:sdt>
    </w:sdtContent>
  </w:sdt>
  <w:p w14:paraId="7FEDA417" w14:textId="77777777" w:rsidR="00FF2C43" w:rsidRDefault="00FF2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1046133"/>
      <w:docPartObj>
        <w:docPartGallery w:val="Page Numbers (Bottom of Page)"/>
        <w:docPartUnique/>
      </w:docPartObj>
    </w:sdtPr>
    <w:sdtContent>
      <w:sdt>
        <w:sdtPr>
          <w:id w:val="-1296133267"/>
          <w:docPartObj>
            <w:docPartGallery w:val="Page Numbers (Top of Page)"/>
            <w:docPartUnique/>
          </w:docPartObj>
        </w:sdtPr>
        <w:sdtContent>
          <w:p w14:paraId="2271D986" w14:textId="77777777" w:rsidR="00FF2C43" w:rsidRDefault="00FF2C4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sz w:val="24"/>
                <w:szCs w:val="24"/>
              </w:rPr>
              <w:instrText xml:space="preserve"> SECTIONPAGES  </w:instrText>
            </w:r>
            <w:r>
              <w:rPr>
                <w:b/>
                <w:bCs/>
                <w:sz w:val="24"/>
                <w:szCs w:val="24"/>
              </w:rPr>
              <w:fldChar w:fldCharType="separate"/>
            </w:r>
            <w:r>
              <w:rPr>
                <w:b/>
                <w:bCs/>
                <w:noProof/>
                <w:sz w:val="24"/>
                <w:szCs w:val="24"/>
              </w:rPr>
              <w:t>7</w:t>
            </w:r>
            <w:r>
              <w:rPr>
                <w:b/>
                <w:bCs/>
                <w:sz w:val="24"/>
                <w:szCs w:val="24"/>
              </w:rPr>
              <w:fldChar w:fldCharType="end"/>
            </w:r>
          </w:p>
        </w:sdtContent>
      </w:sdt>
    </w:sdtContent>
  </w:sdt>
  <w:p w14:paraId="04B2ACF8" w14:textId="77777777" w:rsidR="00FF2C43" w:rsidRDefault="00FF2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AA8B2" w14:textId="77777777" w:rsidR="00FC4F2E" w:rsidRDefault="00FC4F2E">
      <w:pPr>
        <w:spacing w:after="0" w:line="240" w:lineRule="auto"/>
      </w:pPr>
      <w:r>
        <w:separator/>
      </w:r>
    </w:p>
  </w:footnote>
  <w:footnote w:type="continuationSeparator" w:id="0">
    <w:p w14:paraId="6740A8EF" w14:textId="77777777" w:rsidR="00FC4F2E" w:rsidRDefault="00FC4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C5459" w14:textId="77777777" w:rsidR="00FF2C43" w:rsidRDefault="00FF2C43">
    <w:pPr>
      <w:pStyle w:val="Header"/>
    </w:pPr>
  </w:p>
  <w:p w14:paraId="54CCB5E5" w14:textId="77777777" w:rsidR="00FF2C43" w:rsidRDefault="00FF2C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64CBE"/>
    <w:multiLevelType w:val="hybridMultilevel"/>
    <w:tmpl w:val="B058B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85580"/>
    <w:multiLevelType w:val="hybridMultilevel"/>
    <w:tmpl w:val="F9968A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276210"/>
    <w:multiLevelType w:val="multilevel"/>
    <w:tmpl w:val="B358B4A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D27611"/>
    <w:multiLevelType w:val="hybridMultilevel"/>
    <w:tmpl w:val="5C3CE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132706"/>
    <w:multiLevelType w:val="hybridMultilevel"/>
    <w:tmpl w:val="4BF2DA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5AF2227"/>
    <w:multiLevelType w:val="hybridMultilevel"/>
    <w:tmpl w:val="C8C48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FB6293"/>
    <w:multiLevelType w:val="hybridMultilevel"/>
    <w:tmpl w:val="A05A262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C2C0AD2"/>
    <w:multiLevelType w:val="hybridMultilevel"/>
    <w:tmpl w:val="506CB7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7D734B"/>
    <w:multiLevelType w:val="hybridMultilevel"/>
    <w:tmpl w:val="8F8ECBBA"/>
    <w:lvl w:ilvl="0" w:tplc="543CD6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8C7D47"/>
    <w:multiLevelType w:val="hybridMultilevel"/>
    <w:tmpl w:val="AA9833AC"/>
    <w:lvl w:ilvl="0" w:tplc="543CD62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9D1029"/>
    <w:multiLevelType w:val="hybridMultilevel"/>
    <w:tmpl w:val="262812B0"/>
    <w:lvl w:ilvl="0" w:tplc="9018932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4A6111"/>
    <w:multiLevelType w:val="multilevel"/>
    <w:tmpl w:val="27EE249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FD16A5"/>
    <w:multiLevelType w:val="hybridMultilevel"/>
    <w:tmpl w:val="8F8ECBBA"/>
    <w:lvl w:ilvl="0" w:tplc="543CD6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35702A"/>
    <w:multiLevelType w:val="hybridMultilevel"/>
    <w:tmpl w:val="BA1C6E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6FC5DDE"/>
    <w:multiLevelType w:val="multilevel"/>
    <w:tmpl w:val="9B4E9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C853E7"/>
    <w:multiLevelType w:val="hybridMultilevel"/>
    <w:tmpl w:val="2D2A2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320F70"/>
    <w:multiLevelType w:val="multilevel"/>
    <w:tmpl w:val="D62CD13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4316BDD"/>
    <w:multiLevelType w:val="multilevel"/>
    <w:tmpl w:val="8EF26F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4CE7984"/>
    <w:multiLevelType w:val="hybridMultilevel"/>
    <w:tmpl w:val="FA2E67E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5716C2F"/>
    <w:multiLevelType w:val="hybridMultilevel"/>
    <w:tmpl w:val="2812C04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66F0059"/>
    <w:multiLevelType w:val="hybridMultilevel"/>
    <w:tmpl w:val="997CA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B171FB"/>
    <w:multiLevelType w:val="hybridMultilevel"/>
    <w:tmpl w:val="F53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587917"/>
    <w:multiLevelType w:val="hybridMultilevel"/>
    <w:tmpl w:val="4E58EB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C81FC7"/>
    <w:multiLevelType w:val="hybridMultilevel"/>
    <w:tmpl w:val="9C70DD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DE00D8D"/>
    <w:multiLevelType w:val="hybridMultilevel"/>
    <w:tmpl w:val="0CCAE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3E1658"/>
    <w:multiLevelType w:val="hybridMultilevel"/>
    <w:tmpl w:val="A1E084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7D0E94"/>
    <w:multiLevelType w:val="hybridMultilevel"/>
    <w:tmpl w:val="DC5EA3C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7A53EAF"/>
    <w:multiLevelType w:val="hybridMultilevel"/>
    <w:tmpl w:val="C03C6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EC594F"/>
    <w:multiLevelType w:val="hybridMultilevel"/>
    <w:tmpl w:val="DB20DC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50202BE"/>
    <w:multiLevelType w:val="hybridMultilevel"/>
    <w:tmpl w:val="C678A54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7437CCA"/>
    <w:multiLevelType w:val="hybridMultilevel"/>
    <w:tmpl w:val="392A74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7C60784"/>
    <w:multiLevelType w:val="hybridMultilevel"/>
    <w:tmpl w:val="0D6AE8CC"/>
    <w:lvl w:ilvl="0" w:tplc="CFDE02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5D3FFF"/>
    <w:multiLevelType w:val="hybridMultilevel"/>
    <w:tmpl w:val="B968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787FDE"/>
    <w:multiLevelType w:val="hybridMultilevel"/>
    <w:tmpl w:val="7F6E2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967EDB"/>
    <w:multiLevelType w:val="hybridMultilevel"/>
    <w:tmpl w:val="DBA8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B23C1E"/>
    <w:multiLevelType w:val="hybridMultilevel"/>
    <w:tmpl w:val="34C6EA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662A78"/>
    <w:multiLevelType w:val="hybridMultilevel"/>
    <w:tmpl w:val="0D98E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C97554"/>
    <w:multiLevelType w:val="hybridMultilevel"/>
    <w:tmpl w:val="D0EC7BB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8" w15:restartNumberingAfterBreak="0">
    <w:nsid w:val="68430E71"/>
    <w:multiLevelType w:val="hybridMultilevel"/>
    <w:tmpl w:val="9B1E56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2F1581"/>
    <w:multiLevelType w:val="hybridMultilevel"/>
    <w:tmpl w:val="795E7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BD719E"/>
    <w:multiLevelType w:val="hybridMultilevel"/>
    <w:tmpl w:val="06F2DD9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92B4C34"/>
    <w:multiLevelType w:val="hybridMultilevel"/>
    <w:tmpl w:val="4B72E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601DB5"/>
    <w:multiLevelType w:val="hybridMultilevel"/>
    <w:tmpl w:val="BDDE6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8"/>
  </w:num>
  <w:num w:numId="3">
    <w:abstractNumId w:val="40"/>
  </w:num>
  <w:num w:numId="4">
    <w:abstractNumId w:val="28"/>
  </w:num>
  <w:num w:numId="5">
    <w:abstractNumId w:val="30"/>
  </w:num>
  <w:num w:numId="6">
    <w:abstractNumId w:val="19"/>
  </w:num>
  <w:num w:numId="7">
    <w:abstractNumId w:val="29"/>
  </w:num>
  <w:num w:numId="8">
    <w:abstractNumId w:val="13"/>
  </w:num>
  <w:num w:numId="9">
    <w:abstractNumId w:val="6"/>
  </w:num>
  <w:num w:numId="10">
    <w:abstractNumId w:val="7"/>
  </w:num>
  <w:num w:numId="11">
    <w:abstractNumId w:val="39"/>
  </w:num>
  <w:num w:numId="12">
    <w:abstractNumId w:val="20"/>
  </w:num>
  <w:num w:numId="13">
    <w:abstractNumId w:val="15"/>
  </w:num>
  <w:num w:numId="14">
    <w:abstractNumId w:val="31"/>
  </w:num>
  <w:num w:numId="15">
    <w:abstractNumId w:val="22"/>
  </w:num>
  <w:num w:numId="16">
    <w:abstractNumId w:val="38"/>
  </w:num>
  <w:num w:numId="17">
    <w:abstractNumId w:val="3"/>
  </w:num>
  <w:num w:numId="18">
    <w:abstractNumId w:val="21"/>
  </w:num>
  <w:num w:numId="19">
    <w:abstractNumId w:val="41"/>
  </w:num>
  <w:num w:numId="20">
    <w:abstractNumId w:val="23"/>
  </w:num>
  <w:num w:numId="21">
    <w:abstractNumId w:val="25"/>
  </w:num>
  <w:num w:numId="22">
    <w:abstractNumId w:val="4"/>
  </w:num>
  <w:num w:numId="23">
    <w:abstractNumId w:val="26"/>
  </w:num>
  <w:num w:numId="24">
    <w:abstractNumId w:val="1"/>
  </w:num>
  <w:num w:numId="25">
    <w:abstractNumId w:val="35"/>
  </w:num>
  <w:num w:numId="26">
    <w:abstractNumId w:val="24"/>
  </w:num>
  <w:num w:numId="27">
    <w:abstractNumId w:val="10"/>
  </w:num>
  <w:num w:numId="28">
    <w:abstractNumId w:val="2"/>
  </w:num>
  <w:num w:numId="29">
    <w:abstractNumId w:val="16"/>
  </w:num>
  <w:num w:numId="30">
    <w:abstractNumId w:val="11"/>
  </w:num>
  <w:num w:numId="31">
    <w:abstractNumId w:val="42"/>
  </w:num>
  <w:num w:numId="32">
    <w:abstractNumId w:val="5"/>
  </w:num>
  <w:num w:numId="33">
    <w:abstractNumId w:val="27"/>
  </w:num>
  <w:num w:numId="34">
    <w:abstractNumId w:val="37"/>
  </w:num>
  <w:num w:numId="35">
    <w:abstractNumId w:val="0"/>
  </w:num>
  <w:num w:numId="36">
    <w:abstractNumId w:val="12"/>
  </w:num>
  <w:num w:numId="37">
    <w:abstractNumId w:val="8"/>
  </w:num>
  <w:num w:numId="38">
    <w:abstractNumId w:val="14"/>
  </w:num>
  <w:num w:numId="39">
    <w:abstractNumId w:val="36"/>
  </w:num>
  <w:num w:numId="40">
    <w:abstractNumId w:val="9"/>
  </w:num>
  <w:num w:numId="41">
    <w:abstractNumId w:val="32"/>
  </w:num>
  <w:num w:numId="42">
    <w:abstractNumId w:val="33"/>
  </w:num>
  <w:num w:numId="4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567"/>
    <w:rsid w:val="00002BF0"/>
    <w:rsid w:val="00006551"/>
    <w:rsid w:val="000164F3"/>
    <w:rsid w:val="00016E97"/>
    <w:rsid w:val="0002493C"/>
    <w:rsid w:val="000275C2"/>
    <w:rsid w:val="0003295E"/>
    <w:rsid w:val="00032E37"/>
    <w:rsid w:val="00043178"/>
    <w:rsid w:val="00043416"/>
    <w:rsid w:val="00044C59"/>
    <w:rsid w:val="000519B6"/>
    <w:rsid w:val="000555A6"/>
    <w:rsid w:val="00062D07"/>
    <w:rsid w:val="000644A4"/>
    <w:rsid w:val="000678F6"/>
    <w:rsid w:val="00067ED0"/>
    <w:rsid w:val="0007778B"/>
    <w:rsid w:val="000806DA"/>
    <w:rsid w:val="00081B45"/>
    <w:rsid w:val="000A4D1D"/>
    <w:rsid w:val="000A553B"/>
    <w:rsid w:val="000B00BE"/>
    <w:rsid w:val="000B1930"/>
    <w:rsid w:val="000C1F60"/>
    <w:rsid w:val="000D3CC3"/>
    <w:rsid w:val="000D5B3A"/>
    <w:rsid w:val="000D7F5B"/>
    <w:rsid w:val="000E4C2E"/>
    <w:rsid w:val="000E5B8C"/>
    <w:rsid w:val="000F3686"/>
    <w:rsid w:val="000F37BB"/>
    <w:rsid w:val="000F6F30"/>
    <w:rsid w:val="0010022D"/>
    <w:rsid w:val="0010130E"/>
    <w:rsid w:val="0010522F"/>
    <w:rsid w:val="001100FE"/>
    <w:rsid w:val="001168A2"/>
    <w:rsid w:val="00123C94"/>
    <w:rsid w:val="00124726"/>
    <w:rsid w:val="001252A6"/>
    <w:rsid w:val="001379CE"/>
    <w:rsid w:val="00137BB6"/>
    <w:rsid w:val="00140AA8"/>
    <w:rsid w:val="001411B2"/>
    <w:rsid w:val="0014460F"/>
    <w:rsid w:val="00150575"/>
    <w:rsid w:val="00150BF0"/>
    <w:rsid w:val="001630ED"/>
    <w:rsid w:val="00164137"/>
    <w:rsid w:val="00164540"/>
    <w:rsid w:val="00166474"/>
    <w:rsid w:val="00170B23"/>
    <w:rsid w:val="001758B6"/>
    <w:rsid w:val="001766E3"/>
    <w:rsid w:val="00182A6B"/>
    <w:rsid w:val="00184EE8"/>
    <w:rsid w:val="00185270"/>
    <w:rsid w:val="00185E33"/>
    <w:rsid w:val="00192EED"/>
    <w:rsid w:val="001935CC"/>
    <w:rsid w:val="001939E0"/>
    <w:rsid w:val="001946BB"/>
    <w:rsid w:val="00194EA4"/>
    <w:rsid w:val="001A28DD"/>
    <w:rsid w:val="001B2165"/>
    <w:rsid w:val="001B3306"/>
    <w:rsid w:val="001C3593"/>
    <w:rsid w:val="001C454C"/>
    <w:rsid w:val="001E05D8"/>
    <w:rsid w:val="001E36C0"/>
    <w:rsid w:val="001E534B"/>
    <w:rsid w:val="001F1C1F"/>
    <w:rsid w:val="001F27D0"/>
    <w:rsid w:val="001F3A9C"/>
    <w:rsid w:val="001F3C56"/>
    <w:rsid w:val="001F3F12"/>
    <w:rsid w:val="001F5C6D"/>
    <w:rsid w:val="0020165E"/>
    <w:rsid w:val="00203253"/>
    <w:rsid w:val="0020332B"/>
    <w:rsid w:val="00204089"/>
    <w:rsid w:val="00205FEA"/>
    <w:rsid w:val="0020793E"/>
    <w:rsid w:val="00213A16"/>
    <w:rsid w:val="00215C8E"/>
    <w:rsid w:val="00223CFC"/>
    <w:rsid w:val="002247AB"/>
    <w:rsid w:val="0023237F"/>
    <w:rsid w:val="002406F4"/>
    <w:rsid w:val="00241777"/>
    <w:rsid w:val="002432BA"/>
    <w:rsid w:val="00255BB4"/>
    <w:rsid w:val="00271F1C"/>
    <w:rsid w:val="00273723"/>
    <w:rsid w:val="0027721D"/>
    <w:rsid w:val="00284CD3"/>
    <w:rsid w:val="00284DEC"/>
    <w:rsid w:val="00285F7E"/>
    <w:rsid w:val="002A449E"/>
    <w:rsid w:val="002B32C4"/>
    <w:rsid w:val="002C105B"/>
    <w:rsid w:val="002C3C09"/>
    <w:rsid w:val="002C482D"/>
    <w:rsid w:val="002E428D"/>
    <w:rsid w:val="002E680C"/>
    <w:rsid w:val="002F1B80"/>
    <w:rsid w:val="002F5ECF"/>
    <w:rsid w:val="00303612"/>
    <w:rsid w:val="00306328"/>
    <w:rsid w:val="003124FF"/>
    <w:rsid w:val="003128E8"/>
    <w:rsid w:val="00314894"/>
    <w:rsid w:val="0032444C"/>
    <w:rsid w:val="003275CB"/>
    <w:rsid w:val="00330F29"/>
    <w:rsid w:val="00334F84"/>
    <w:rsid w:val="003577BF"/>
    <w:rsid w:val="003608C4"/>
    <w:rsid w:val="00364E1F"/>
    <w:rsid w:val="0036623D"/>
    <w:rsid w:val="003665DE"/>
    <w:rsid w:val="003704BA"/>
    <w:rsid w:val="00373567"/>
    <w:rsid w:val="00381267"/>
    <w:rsid w:val="003822C0"/>
    <w:rsid w:val="0038281A"/>
    <w:rsid w:val="003923F6"/>
    <w:rsid w:val="0039412D"/>
    <w:rsid w:val="00395492"/>
    <w:rsid w:val="003964F3"/>
    <w:rsid w:val="003969C5"/>
    <w:rsid w:val="003C4CBA"/>
    <w:rsid w:val="003C58D3"/>
    <w:rsid w:val="003D0119"/>
    <w:rsid w:val="003D0483"/>
    <w:rsid w:val="003D1F26"/>
    <w:rsid w:val="003D6C84"/>
    <w:rsid w:val="003F00BC"/>
    <w:rsid w:val="003F26FE"/>
    <w:rsid w:val="003F4539"/>
    <w:rsid w:val="004014C1"/>
    <w:rsid w:val="00410C2B"/>
    <w:rsid w:val="0041612D"/>
    <w:rsid w:val="00421507"/>
    <w:rsid w:val="00431709"/>
    <w:rsid w:val="00434E6B"/>
    <w:rsid w:val="00435DC8"/>
    <w:rsid w:val="00435EC2"/>
    <w:rsid w:val="00436480"/>
    <w:rsid w:val="004369BE"/>
    <w:rsid w:val="00437F55"/>
    <w:rsid w:val="004409AD"/>
    <w:rsid w:val="00443211"/>
    <w:rsid w:val="004444E2"/>
    <w:rsid w:val="004539CF"/>
    <w:rsid w:val="0045577E"/>
    <w:rsid w:val="004579EA"/>
    <w:rsid w:val="00461865"/>
    <w:rsid w:val="004654FC"/>
    <w:rsid w:val="004774ED"/>
    <w:rsid w:val="00486459"/>
    <w:rsid w:val="0049624E"/>
    <w:rsid w:val="004C2F25"/>
    <w:rsid w:val="004C3088"/>
    <w:rsid w:val="004C5084"/>
    <w:rsid w:val="004D18B9"/>
    <w:rsid w:val="004D3EA3"/>
    <w:rsid w:val="004D402A"/>
    <w:rsid w:val="004E1EFE"/>
    <w:rsid w:val="004F008D"/>
    <w:rsid w:val="004F1A14"/>
    <w:rsid w:val="004F770B"/>
    <w:rsid w:val="0050127C"/>
    <w:rsid w:val="00506C41"/>
    <w:rsid w:val="00511683"/>
    <w:rsid w:val="005204E5"/>
    <w:rsid w:val="00521656"/>
    <w:rsid w:val="00524575"/>
    <w:rsid w:val="005273C3"/>
    <w:rsid w:val="0053082D"/>
    <w:rsid w:val="00531842"/>
    <w:rsid w:val="005348AF"/>
    <w:rsid w:val="00547F4A"/>
    <w:rsid w:val="00552D23"/>
    <w:rsid w:val="00553612"/>
    <w:rsid w:val="005575C3"/>
    <w:rsid w:val="00563B5B"/>
    <w:rsid w:val="00563CCA"/>
    <w:rsid w:val="005651BB"/>
    <w:rsid w:val="00570306"/>
    <w:rsid w:val="005711BB"/>
    <w:rsid w:val="005733FC"/>
    <w:rsid w:val="005762BE"/>
    <w:rsid w:val="005764B8"/>
    <w:rsid w:val="005824D8"/>
    <w:rsid w:val="0058682E"/>
    <w:rsid w:val="005A25B7"/>
    <w:rsid w:val="005A3FDE"/>
    <w:rsid w:val="005A67C1"/>
    <w:rsid w:val="005B0053"/>
    <w:rsid w:val="005B5E9A"/>
    <w:rsid w:val="005C1415"/>
    <w:rsid w:val="005C1D57"/>
    <w:rsid w:val="005C1EDF"/>
    <w:rsid w:val="005D3B19"/>
    <w:rsid w:val="005E714D"/>
    <w:rsid w:val="005F05BC"/>
    <w:rsid w:val="00603D74"/>
    <w:rsid w:val="0060492C"/>
    <w:rsid w:val="006059F9"/>
    <w:rsid w:val="00614277"/>
    <w:rsid w:val="00624061"/>
    <w:rsid w:val="0063614B"/>
    <w:rsid w:val="006367F1"/>
    <w:rsid w:val="0063744C"/>
    <w:rsid w:val="0064196E"/>
    <w:rsid w:val="00641BFB"/>
    <w:rsid w:val="00642C51"/>
    <w:rsid w:val="00643A37"/>
    <w:rsid w:val="00645646"/>
    <w:rsid w:val="006555A9"/>
    <w:rsid w:val="00657A90"/>
    <w:rsid w:val="00661480"/>
    <w:rsid w:val="00664B59"/>
    <w:rsid w:val="00664DEF"/>
    <w:rsid w:val="006670EA"/>
    <w:rsid w:val="00672C94"/>
    <w:rsid w:val="00681855"/>
    <w:rsid w:val="00684A48"/>
    <w:rsid w:val="00694BB2"/>
    <w:rsid w:val="00697F62"/>
    <w:rsid w:val="006A117B"/>
    <w:rsid w:val="006A2DBB"/>
    <w:rsid w:val="006A6CAC"/>
    <w:rsid w:val="006C19FB"/>
    <w:rsid w:val="006C6C15"/>
    <w:rsid w:val="006D0A57"/>
    <w:rsid w:val="006E1B72"/>
    <w:rsid w:val="006F3455"/>
    <w:rsid w:val="006F4563"/>
    <w:rsid w:val="00713B64"/>
    <w:rsid w:val="00714B39"/>
    <w:rsid w:val="00715E13"/>
    <w:rsid w:val="00722C35"/>
    <w:rsid w:val="0074372D"/>
    <w:rsid w:val="0074513D"/>
    <w:rsid w:val="00745590"/>
    <w:rsid w:val="00747492"/>
    <w:rsid w:val="0076733F"/>
    <w:rsid w:val="00775E5E"/>
    <w:rsid w:val="00784540"/>
    <w:rsid w:val="0078758D"/>
    <w:rsid w:val="0079332C"/>
    <w:rsid w:val="007B440D"/>
    <w:rsid w:val="007D137B"/>
    <w:rsid w:val="007D2F1B"/>
    <w:rsid w:val="007D45CB"/>
    <w:rsid w:val="007E7DC4"/>
    <w:rsid w:val="007F4A86"/>
    <w:rsid w:val="007F5EF0"/>
    <w:rsid w:val="0080204B"/>
    <w:rsid w:val="008135CC"/>
    <w:rsid w:val="00826427"/>
    <w:rsid w:val="00831742"/>
    <w:rsid w:val="008426D9"/>
    <w:rsid w:val="0084543F"/>
    <w:rsid w:val="0084703D"/>
    <w:rsid w:val="0085189C"/>
    <w:rsid w:val="0086360A"/>
    <w:rsid w:val="00864982"/>
    <w:rsid w:val="00874377"/>
    <w:rsid w:val="00881DE5"/>
    <w:rsid w:val="00885671"/>
    <w:rsid w:val="00885B51"/>
    <w:rsid w:val="008879E7"/>
    <w:rsid w:val="00891218"/>
    <w:rsid w:val="008946E9"/>
    <w:rsid w:val="008978C0"/>
    <w:rsid w:val="008A65F3"/>
    <w:rsid w:val="008B015D"/>
    <w:rsid w:val="008B6332"/>
    <w:rsid w:val="008C20D5"/>
    <w:rsid w:val="008C4864"/>
    <w:rsid w:val="008C63E1"/>
    <w:rsid w:val="008E0F64"/>
    <w:rsid w:val="008E761C"/>
    <w:rsid w:val="008F17A2"/>
    <w:rsid w:val="00900079"/>
    <w:rsid w:val="00903379"/>
    <w:rsid w:val="009053AE"/>
    <w:rsid w:val="00910432"/>
    <w:rsid w:val="0092153E"/>
    <w:rsid w:val="009247ED"/>
    <w:rsid w:val="009321C6"/>
    <w:rsid w:val="009326F2"/>
    <w:rsid w:val="00932F02"/>
    <w:rsid w:val="00941445"/>
    <w:rsid w:val="00943383"/>
    <w:rsid w:val="00944A69"/>
    <w:rsid w:val="00960994"/>
    <w:rsid w:val="0096326E"/>
    <w:rsid w:val="009650A6"/>
    <w:rsid w:val="00967F35"/>
    <w:rsid w:val="00974F1B"/>
    <w:rsid w:val="00980A04"/>
    <w:rsid w:val="00980A23"/>
    <w:rsid w:val="009A0E0E"/>
    <w:rsid w:val="009A5983"/>
    <w:rsid w:val="009B016B"/>
    <w:rsid w:val="009B53F1"/>
    <w:rsid w:val="009B7FF7"/>
    <w:rsid w:val="009C18C7"/>
    <w:rsid w:val="009C2037"/>
    <w:rsid w:val="009C2F1F"/>
    <w:rsid w:val="009C791B"/>
    <w:rsid w:val="009D21D1"/>
    <w:rsid w:val="009F46A4"/>
    <w:rsid w:val="00A024D5"/>
    <w:rsid w:val="00A14071"/>
    <w:rsid w:val="00A155DB"/>
    <w:rsid w:val="00A22AE0"/>
    <w:rsid w:val="00A27A18"/>
    <w:rsid w:val="00A3146C"/>
    <w:rsid w:val="00A41B3B"/>
    <w:rsid w:val="00A43503"/>
    <w:rsid w:val="00A50EF4"/>
    <w:rsid w:val="00A5232E"/>
    <w:rsid w:val="00A527A0"/>
    <w:rsid w:val="00A71A0D"/>
    <w:rsid w:val="00A916B5"/>
    <w:rsid w:val="00AA042C"/>
    <w:rsid w:val="00AA0AD6"/>
    <w:rsid w:val="00AA1967"/>
    <w:rsid w:val="00AA3E3E"/>
    <w:rsid w:val="00AA5C15"/>
    <w:rsid w:val="00AB0DC0"/>
    <w:rsid w:val="00AB2526"/>
    <w:rsid w:val="00AC16D6"/>
    <w:rsid w:val="00AC414F"/>
    <w:rsid w:val="00AC5C0C"/>
    <w:rsid w:val="00AD64F5"/>
    <w:rsid w:val="00AE2B07"/>
    <w:rsid w:val="00AE3AFC"/>
    <w:rsid w:val="00AF1661"/>
    <w:rsid w:val="00AF3005"/>
    <w:rsid w:val="00AF527E"/>
    <w:rsid w:val="00B0187B"/>
    <w:rsid w:val="00B07E55"/>
    <w:rsid w:val="00B119D6"/>
    <w:rsid w:val="00B12DF7"/>
    <w:rsid w:val="00B16194"/>
    <w:rsid w:val="00B25663"/>
    <w:rsid w:val="00B30166"/>
    <w:rsid w:val="00B32553"/>
    <w:rsid w:val="00B42C91"/>
    <w:rsid w:val="00B5221F"/>
    <w:rsid w:val="00B53FC5"/>
    <w:rsid w:val="00B56DA3"/>
    <w:rsid w:val="00B57131"/>
    <w:rsid w:val="00B60823"/>
    <w:rsid w:val="00B6596A"/>
    <w:rsid w:val="00B742FA"/>
    <w:rsid w:val="00B87611"/>
    <w:rsid w:val="00B90212"/>
    <w:rsid w:val="00B90A0F"/>
    <w:rsid w:val="00B90B46"/>
    <w:rsid w:val="00B95AC4"/>
    <w:rsid w:val="00B96484"/>
    <w:rsid w:val="00B96E34"/>
    <w:rsid w:val="00BA357C"/>
    <w:rsid w:val="00BA75D8"/>
    <w:rsid w:val="00BB0F61"/>
    <w:rsid w:val="00BB524C"/>
    <w:rsid w:val="00BC2755"/>
    <w:rsid w:val="00BC3422"/>
    <w:rsid w:val="00BD2029"/>
    <w:rsid w:val="00BD2EC4"/>
    <w:rsid w:val="00BD4192"/>
    <w:rsid w:val="00BD4909"/>
    <w:rsid w:val="00BE6485"/>
    <w:rsid w:val="00BE6E40"/>
    <w:rsid w:val="00BE7036"/>
    <w:rsid w:val="00BE7BC4"/>
    <w:rsid w:val="00BF3D98"/>
    <w:rsid w:val="00BF7A14"/>
    <w:rsid w:val="00C053DA"/>
    <w:rsid w:val="00C12028"/>
    <w:rsid w:val="00C23502"/>
    <w:rsid w:val="00C278C3"/>
    <w:rsid w:val="00C43DE8"/>
    <w:rsid w:val="00C4706B"/>
    <w:rsid w:val="00C50A8B"/>
    <w:rsid w:val="00C52289"/>
    <w:rsid w:val="00C564C9"/>
    <w:rsid w:val="00C6440E"/>
    <w:rsid w:val="00C66FF9"/>
    <w:rsid w:val="00C67601"/>
    <w:rsid w:val="00C81EBA"/>
    <w:rsid w:val="00C93757"/>
    <w:rsid w:val="00CA077A"/>
    <w:rsid w:val="00CA6B20"/>
    <w:rsid w:val="00CB2094"/>
    <w:rsid w:val="00CB42C1"/>
    <w:rsid w:val="00CC3D28"/>
    <w:rsid w:val="00CE21FD"/>
    <w:rsid w:val="00CF1AD8"/>
    <w:rsid w:val="00D04A08"/>
    <w:rsid w:val="00D06D9C"/>
    <w:rsid w:val="00D135D5"/>
    <w:rsid w:val="00D23262"/>
    <w:rsid w:val="00D23D78"/>
    <w:rsid w:val="00D25ED3"/>
    <w:rsid w:val="00D43B3C"/>
    <w:rsid w:val="00D55CE4"/>
    <w:rsid w:val="00D62ECF"/>
    <w:rsid w:val="00D635B6"/>
    <w:rsid w:val="00D67E6E"/>
    <w:rsid w:val="00D74011"/>
    <w:rsid w:val="00D7704B"/>
    <w:rsid w:val="00D96FF5"/>
    <w:rsid w:val="00D97708"/>
    <w:rsid w:val="00DA05C2"/>
    <w:rsid w:val="00DB2179"/>
    <w:rsid w:val="00DB588E"/>
    <w:rsid w:val="00DB58DE"/>
    <w:rsid w:val="00DB7B71"/>
    <w:rsid w:val="00DD41C7"/>
    <w:rsid w:val="00DD4527"/>
    <w:rsid w:val="00DD4922"/>
    <w:rsid w:val="00DD49D7"/>
    <w:rsid w:val="00E030A8"/>
    <w:rsid w:val="00E07EF0"/>
    <w:rsid w:val="00E14B7A"/>
    <w:rsid w:val="00E17533"/>
    <w:rsid w:val="00E22A2B"/>
    <w:rsid w:val="00E2640A"/>
    <w:rsid w:val="00E32158"/>
    <w:rsid w:val="00E43D7A"/>
    <w:rsid w:val="00E45F41"/>
    <w:rsid w:val="00E46DC2"/>
    <w:rsid w:val="00E60722"/>
    <w:rsid w:val="00E60781"/>
    <w:rsid w:val="00E63DB5"/>
    <w:rsid w:val="00E702A9"/>
    <w:rsid w:val="00E74330"/>
    <w:rsid w:val="00E762DC"/>
    <w:rsid w:val="00E830B9"/>
    <w:rsid w:val="00E97188"/>
    <w:rsid w:val="00EA7A42"/>
    <w:rsid w:val="00EB27A6"/>
    <w:rsid w:val="00EB3739"/>
    <w:rsid w:val="00EB40CD"/>
    <w:rsid w:val="00EC09D9"/>
    <w:rsid w:val="00EC621C"/>
    <w:rsid w:val="00ED0C7D"/>
    <w:rsid w:val="00ED32C9"/>
    <w:rsid w:val="00ED7B47"/>
    <w:rsid w:val="00EE1EB4"/>
    <w:rsid w:val="00EE3781"/>
    <w:rsid w:val="00EF5430"/>
    <w:rsid w:val="00EF7F21"/>
    <w:rsid w:val="00F1566D"/>
    <w:rsid w:val="00F16387"/>
    <w:rsid w:val="00F21C52"/>
    <w:rsid w:val="00F32F25"/>
    <w:rsid w:val="00F340EF"/>
    <w:rsid w:val="00F347DD"/>
    <w:rsid w:val="00F35655"/>
    <w:rsid w:val="00F40AF6"/>
    <w:rsid w:val="00F4121A"/>
    <w:rsid w:val="00F42523"/>
    <w:rsid w:val="00F44612"/>
    <w:rsid w:val="00F47BE7"/>
    <w:rsid w:val="00F60D8F"/>
    <w:rsid w:val="00F62E42"/>
    <w:rsid w:val="00F66E2C"/>
    <w:rsid w:val="00F70C88"/>
    <w:rsid w:val="00F754D6"/>
    <w:rsid w:val="00F81A3A"/>
    <w:rsid w:val="00F879E5"/>
    <w:rsid w:val="00F9073F"/>
    <w:rsid w:val="00F9259B"/>
    <w:rsid w:val="00F92740"/>
    <w:rsid w:val="00F9515F"/>
    <w:rsid w:val="00F956C9"/>
    <w:rsid w:val="00FB3DCE"/>
    <w:rsid w:val="00FC02CB"/>
    <w:rsid w:val="00FC45D5"/>
    <w:rsid w:val="00FC4BF2"/>
    <w:rsid w:val="00FC4F2E"/>
    <w:rsid w:val="00FC5A07"/>
    <w:rsid w:val="00FD1249"/>
    <w:rsid w:val="00FD16DA"/>
    <w:rsid w:val="00FE03B1"/>
    <w:rsid w:val="00FE2043"/>
    <w:rsid w:val="00FE520E"/>
    <w:rsid w:val="00FE69D0"/>
    <w:rsid w:val="00FF2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33736"/>
  <w15:chartTrackingRefBased/>
  <w15:docId w15:val="{D016197E-D2BE-412C-B787-FAEB89D82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3567"/>
  </w:style>
  <w:style w:type="paragraph" w:styleId="Heading1">
    <w:name w:val="heading 1"/>
    <w:basedOn w:val="Normal"/>
    <w:next w:val="Normal"/>
    <w:link w:val="Heading1Char"/>
    <w:uiPriority w:val="9"/>
    <w:qFormat/>
    <w:rsid w:val="00373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35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735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35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7356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73567"/>
    <w:rPr>
      <w:rFonts w:asciiTheme="majorHAnsi" w:eastAsiaTheme="majorEastAsia" w:hAnsiTheme="majorHAnsi" w:cstheme="majorBidi"/>
      <w:color w:val="1F3763" w:themeColor="accent1" w:themeShade="7F"/>
      <w:sz w:val="24"/>
      <w:szCs w:val="24"/>
    </w:rPr>
  </w:style>
  <w:style w:type="paragraph" w:customStyle="1" w:styleId="Default">
    <w:name w:val="Default"/>
    <w:rsid w:val="00373567"/>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735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567"/>
  </w:style>
  <w:style w:type="paragraph" w:styleId="Footer">
    <w:name w:val="footer"/>
    <w:basedOn w:val="Normal"/>
    <w:link w:val="FooterChar"/>
    <w:uiPriority w:val="99"/>
    <w:unhideWhenUsed/>
    <w:rsid w:val="003735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567"/>
  </w:style>
  <w:style w:type="paragraph" w:styleId="TOCHeading">
    <w:name w:val="TOC Heading"/>
    <w:basedOn w:val="Heading1"/>
    <w:next w:val="Normal"/>
    <w:uiPriority w:val="39"/>
    <w:unhideWhenUsed/>
    <w:qFormat/>
    <w:rsid w:val="00373567"/>
    <w:pPr>
      <w:outlineLvl w:val="9"/>
    </w:pPr>
  </w:style>
  <w:style w:type="paragraph" w:styleId="TOC1">
    <w:name w:val="toc 1"/>
    <w:basedOn w:val="Normal"/>
    <w:next w:val="Normal"/>
    <w:autoRedefine/>
    <w:uiPriority w:val="39"/>
    <w:unhideWhenUsed/>
    <w:rsid w:val="00373567"/>
    <w:pPr>
      <w:spacing w:after="100"/>
    </w:pPr>
  </w:style>
  <w:style w:type="character" w:styleId="Hyperlink">
    <w:name w:val="Hyperlink"/>
    <w:basedOn w:val="DefaultParagraphFont"/>
    <w:uiPriority w:val="99"/>
    <w:unhideWhenUsed/>
    <w:rsid w:val="00373567"/>
    <w:rPr>
      <w:color w:val="0563C1" w:themeColor="hyperlink"/>
      <w:u w:val="single"/>
    </w:rPr>
  </w:style>
  <w:style w:type="paragraph" w:styleId="ListParagraph">
    <w:name w:val="List Paragraph"/>
    <w:basedOn w:val="Normal"/>
    <w:uiPriority w:val="34"/>
    <w:qFormat/>
    <w:rsid w:val="00373567"/>
    <w:pPr>
      <w:ind w:left="720"/>
      <w:contextualSpacing/>
    </w:pPr>
  </w:style>
  <w:style w:type="paragraph" w:styleId="TOC2">
    <w:name w:val="toc 2"/>
    <w:basedOn w:val="Normal"/>
    <w:next w:val="Normal"/>
    <w:autoRedefine/>
    <w:uiPriority w:val="39"/>
    <w:unhideWhenUsed/>
    <w:rsid w:val="00373567"/>
    <w:pPr>
      <w:spacing w:after="100"/>
      <w:ind w:left="220"/>
    </w:pPr>
  </w:style>
  <w:style w:type="paragraph" w:styleId="Bibliography">
    <w:name w:val="Bibliography"/>
    <w:basedOn w:val="Normal"/>
    <w:next w:val="Normal"/>
    <w:uiPriority w:val="37"/>
    <w:unhideWhenUsed/>
    <w:rsid w:val="00373567"/>
    <w:pPr>
      <w:tabs>
        <w:tab w:val="left" w:pos="384"/>
      </w:tabs>
      <w:spacing w:after="0" w:line="240" w:lineRule="auto"/>
      <w:ind w:left="384" w:hanging="384"/>
    </w:pPr>
  </w:style>
  <w:style w:type="paragraph" w:styleId="TOC3">
    <w:name w:val="toc 3"/>
    <w:basedOn w:val="Normal"/>
    <w:next w:val="Normal"/>
    <w:autoRedefine/>
    <w:uiPriority w:val="39"/>
    <w:unhideWhenUsed/>
    <w:rsid w:val="00373567"/>
    <w:pPr>
      <w:spacing w:after="100"/>
      <w:ind w:left="440"/>
    </w:pPr>
  </w:style>
  <w:style w:type="paragraph" w:styleId="NormalWeb">
    <w:name w:val="Normal (Web)"/>
    <w:basedOn w:val="Normal"/>
    <w:uiPriority w:val="99"/>
    <w:unhideWhenUsed/>
    <w:rsid w:val="0037356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373567"/>
    <w:rPr>
      <w:rFonts w:ascii="Segoe UI" w:hAnsi="Segoe UI" w:cs="Segoe UI"/>
      <w:sz w:val="18"/>
      <w:szCs w:val="18"/>
    </w:rPr>
  </w:style>
  <w:style w:type="paragraph" w:styleId="BalloonText">
    <w:name w:val="Balloon Text"/>
    <w:basedOn w:val="Normal"/>
    <w:link w:val="BalloonTextChar"/>
    <w:uiPriority w:val="99"/>
    <w:semiHidden/>
    <w:unhideWhenUsed/>
    <w:rsid w:val="00373567"/>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rsid w:val="00373567"/>
    <w:pPr>
      <w:spacing w:line="240" w:lineRule="auto"/>
    </w:pPr>
    <w:rPr>
      <w:sz w:val="20"/>
      <w:szCs w:val="20"/>
    </w:rPr>
  </w:style>
  <w:style w:type="character" w:customStyle="1" w:styleId="CommentTextChar">
    <w:name w:val="Comment Text Char"/>
    <w:basedOn w:val="DefaultParagraphFont"/>
    <w:link w:val="CommentText"/>
    <w:uiPriority w:val="99"/>
    <w:semiHidden/>
    <w:rsid w:val="00373567"/>
    <w:rPr>
      <w:sz w:val="20"/>
      <w:szCs w:val="20"/>
    </w:rPr>
  </w:style>
  <w:style w:type="character" w:customStyle="1" w:styleId="CommentSubjectChar">
    <w:name w:val="Comment Subject Char"/>
    <w:basedOn w:val="CommentTextChar"/>
    <w:link w:val="CommentSubject"/>
    <w:uiPriority w:val="99"/>
    <w:semiHidden/>
    <w:rsid w:val="00373567"/>
    <w:rPr>
      <w:b/>
      <w:bCs/>
      <w:sz w:val="20"/>
      <w:szCs w:val="20"/>
    </w:rPr>
  </w:style>
  <w:style w:type="paragraph" w:styleId="CommentSubject">
    <w:name w:val="annotation subject"/>
    <w:basedOn w:val="CommentText"/>
    <w:next w:val="CommentText"/>
    <w:link w:val="CommentSubjectChar"/>
    <w:uiPriority w:val="99"/>
    <w:semiHidden/>
    <w:unhideWhenUsed/>
    <w:rsid w:val="00373567"/>
    <w:rPr>
      <w:b/>
      <w:bCs/>
    </w:rPr>
  </w:style>
  <w:style w:type="paragraph" w:styleId="Caption">
    <w:name w:val="caption"/>
    <w:basedOn w:val="Normal"/>
    <w:next w:val="Normal"/>
    <w:link w:val="CaptionChar"/>
    <w:uiPriority w:val="35"/>
    <w:unhideWhenUsed/>
    <w:qFormat/>
    <w:rsid w:val="0037356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36623D"/>
    <w:rPr>
      <w:sz w:val="16"/>
      <w:szCs w:val="16"/>
    </w:rPr>
  </w:style>
  <w:style w:type="character" w:styleId="UnresolvedMention">
    <w:name w:val="Unresolved Mention"/>
    <w:basedOn w:val="DefaultParagraphFont"/>
    <w:uiPriority w:val="99"/>
    <w:semiHidden/>
    <w:unhideWhenUsed/>
    <w:rsid w:val="0036623D"/>
    <w:rPr>
      <w:color w:val="605E5C"/>
      <w:shd w:val="clear" w:color="auto" w:fill="E1DFDD"/>
    </w:rPr>
  </w:style>
  <w:style w:type="paragraph" w:customStyle="1" w:styleId="CodeBlock">
    <w:name w:val="CodeBlock"/>
    <w:basedOn w:val="Normal"/>
    <w:link w:val="CodeBlockChar"/>
    <w:qFormat/>
    <w:rsid w:val="00CA077A"/>
    <w:pPr>
      <w:keepNext/>
      <w:keepLines/>
      <w:spacing w:after="240" w:line="240" w:lineRule="auto"/>
      <w:ind w:left="360"/>
      <w:contextualSpacing/>
    </w:pPr>
    <w:rPr>
      <w:rFonts w:ascii="Consolas" w:hAnsi="Consolas"/>
      <w:i/>
      <w:color w:val="538135" w:themeColor="accent6" w:themeShade="BF"/>
      <w:sz w:val="20"/>
      <w:szCs w:val="20"/>
    </w:rPr>
  </w:style>
  <w:style w:type="character" w:customStyle="1" w:styleId="CodeBlockChar">
    <w:name w:val="CodeBlock Char"/>
    <w:basedOn w:val="DefaultParagraphFont"/>
    <w:link w:val="CodeBlock"/>
    <w:rsid w:val="00CA077A"/>
    <w:rPr>
      <w:rFonts w:ascii="Consolas" w:hAnsi="Consolas"/>
      <w:i/>
      <w:color w:val="538135" w:themeColor="accent6" w:themeShade="BF"/>
      <w:sz w:val="20"/>
      <w:szCs w:val="20"/>
    </w:rPr>
  </w:style>
  <w:style w:type="paragraph" w:customStyle="1" w:styleId="CapstoneNormal">
    <w:name w:val="Capstone Normal"/>
    <w:basedOn w:val="Normal"/>
    <w:link w:val="CapstoneNormalChar"/>
    <w:qFormat/>
    <w:rsid w:val="00D96FF5"/>
    <w:pPr>
      <w:jc w:val="both"/>
    </w:pPr>
    <w:rPr>
      <w:sz w:val="24"/>
      <w:szCs w:val="24"/>
    </w:rPr>
  </w:style>
  <w:style w:type="character" w:customStyle="1" w:styleId="CapstoneNormalChar">
    <w:name w:val="Capstone Normal Char"/>
    <w:basedOn w:val="DefaultParagraphFont"/>
    <w:link w:val="CapstoneNormal"/>
    <w:rsid w:val="00D96FF5"/>
    <w:rPr>
      <w:sz w:val="24"/>
      <w:szCs w:val="24"/>
    </w:rPr>
  </w:style>
  <w:style w:type="paragraph" w:customStyle="1" w:styleId="CapstoneHeading3">
    <w:name w:val="Capstone Heading 3"/>
    <w:basedOn w:val="Heading3"/>
    <w:link w:val="CapstoneHeading3Char"/>
    <w:qFormat/>
    <w:rsid w:val="00123C94"/>
    <w:rPr>
      <w:i/>
    </w:rPr>
  </w:style>
  <w:style w:type="character" w:customStyle="1" w:styleId="CapstoneHeading3Char">
    <w:name w:val="Capstone Heading 3 Char"/>
    <w:basedOn w:val="Heading3Char"/>
    <w:link w:val="CapstoneHeading3"/>
    <w:rsid w:val="00123C94"/>
    <w:rPr>
      <w:rFonts w:asciiTheme="majorHAnsi" w:eastAsiaTheme="majorEastAsia" w:hAnsiTheme="majorHAnsi" w:cstheme="majorBidi"/>
      <w:i/>
      <w:color w:val="1F3763" w:themeColor="accent1" w:themeShade="7F"/>
      <w:sz w:val="24"/>
      <w:szCs w:val="24"/>
    </w:rPr>
  </w:style>
  <w:style w:type="character" w:styleId="PlaceholderText">
    <w:name w:val="Placeholder Text"/>
    <w:basedOn w:val="DefaultParagraphFont"/>
    <w:uiPriority w:val="99"/>
    <w:semiHidden/>
    <w:rsid w:val="000F37BB"/>
    <w:rPr>
      <w:color w:val="808080"/>
    </w:rPr>
  </w:style>
  <w:style w:type="character" w:customStyle="1" w:styleId="a-list-item">
    <w:name w:val="a-list-item"/>
    <w:basedOn w:val="DefaultParagraphFont"/>
    <w:rsid w:val="00BC2755"/>
  </w:style>
  <w:style w:type="paragraph" w:styleId="TableofFigures">
    <w:name w:val="table of figures"/>
    <w:basedOn w:val="Normal"/>
    <w:next w:val="Normal"/>
    <w:uiPriority w:val="99"/>
    <w:unhideWhenUsed/>
    <w:rsid w:val="00AB2526"/>
    <w:pPr>
      <w:spacing w:after="0"/>
    </w:pPr>
  </w:style>
  <w:style w:type="paragraph" w:customStyle="1" w:styleId="CapstoneFormulas">
    <w:name w:val="Capstone Formulas"/>
    <w:basedOn w:val="Caption"/>
    <w:link w:val="CapstoneFormulasChar"/>
    <w:qFormat/>
    <w:rsid w:val="00140AA8"/>
    <w:pPr>
      <w:tabs>
        <w:tab w:val="right" w:pos="9360"/>
      </w:tabs>
    </w:pPr>
    <w:rPr>
      <w:rFonts w:ascii="Cambria Math" w:hAnsi="Cambria Math"/>
      <w:sz w:val="16"/>
      <w:szCs w:val="24"/>
    </w:rPr>
  </w:style>
  <w:style w:type="character" w:customStyle="1" w:styleId="CaptionChar">
    <w:name w:val="Caption Char"/>
    <w:basedOn w:val="DefaultParagraphFont"/>
    <w:link w:val="Caption"/>
    <w:uiPriority w:val="35"/>
    <w:rsid w:val="00140AA8"/>
    <w:rPr>
      <w:i/>
      <w:iCs/>
      <w:color w:val="44546A" w:themeColor="text2"/>
      <w:sz w:val="18"/>
      <w:szCs w:val="18"/>
    </w:rPr>
  </w:style>
  <w:style w:type="character" w:customStyle="1" w:styleId="CapstoneFormulasChar">
    <w:name w:val="Capstone Formulas Char"/>
    <w:basedOn w:val="CaptionChar"/>
    <w:link w:val="CapstoneFormulas"/>
    <w:rsid w:val="00140AA8"/>
    <w:rPr>
      <w:rFonts w:ascii="Cambria Math" w:hAnsi="Cambria Math"/>
      <w:i/>
      <w:iCs/>
      <w:color w:val="44546A" w:themeColor="text2"/>
      <w:sz w:val="16"/>
      <w:szCs w:val="24"/>
    </w:rPr>
  </w:style>
  <w:style w:type="paragraph" w:customStyle="1" w:styleId="CapstoneFiguresandTables">
    <w:name w:val="Capstone Figures and Tables"/>
    <w:basedOn w:val="Caption"/>
    <w:link w:val="CapstoneFiguresandTablesChar"/>
    <w:qFormat/>
    <w:rsid w:val="005C1D57"/>
    <w:rPr>
      <w:sz w:val="22"/>
    </w:rPr>
  </w:style>
  <w:style w:type="character" w:customStyle="1" w:styleId="CapstoneFiguresandTablesChar">
    <w:name w:val="Capstone Figures and Tables Char"/>
    <w:basedOn w:val="CaptionChar"/>
    <w:link w:val="CapstoneFiguresandTables"/>
    <w:rsid w:val="005C1D57"/>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871665">
      <w:bodyDiv w:val="1"/>
      <w:marLeft w:val="0"/>
      <w:marRight w:val="0"/>
      <w:marTop w:val="0"/>
      <w:marBottom w:val="0"/>
      <w:divBdr>
        <w:top w:val="none" w:sz="0" w:space="0" w:color="auto"/>
        <w:left w:val="none" w:sz="0" w:space="0" w:color="auto"/>
        <w:bottom w:val="none" w:sz="0" w:space="0" w:color="auto"/>
        <w:right w:val="none" w:sz="0" w:space="0" w:color="auto"/>
      </w:divBdr>
    </w:div>
    <w:div w:id="1543252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https://www.gamasutra.com/db_area/images/blog/226295/5.png" TargetMode="External"/><Relationship Id="rId26" Type="http://schemas.openxmlformats.org/officeDocument/2006/relationships/image" Target="media/image15.jp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www.siggraph.org/education/materials/HyperGraph/illumin/images/illum1.gif" TargetMode="Externa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gif"/><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sv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5AB5B-6B08-48A6-AA6C-81D14062E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4909</Words>
  <Characters>141983</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Lanman</dc:creator>
  <cp:keywords/>
  <dc:description/>
  <cp:lastModifiedBy>Joshua Lanman</cp:lastModifiedBy>
  <cp:revision>4</cp:revision>
  <cp:lastPrinted>2018-12-05T01:47:00Z</cp:lastPrinted>
  <dcterms:created xsi:type="dcterms:W3CDTF">2018-12-05T01:43:00Z</dcterms:created>
  <dcterms:modified xsi:type="dcterms:W3CDTF">2018-12-05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9BDeR21C"/&gt;&lt;style id="http://www.zotero.org/styles/ieee" locale="en-US" hasBibliography="1" bibliographyStyleHasBeenSet="1"/&gt;&lt;prefs&gt;&lt;pref name="fieldType" value="Field"/&gt;&lt;/prefs&gt;&lt;/data&gt;</vt:lpwstr>
  </property>
</Properties>
</file>